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548443" w14:textId="68591747" w:rsidR="006F58EA" w:rsidRPr="004F09C9" w:rsidRDefault="00F1002A" w:rsidP="00FB53D1">
      <w:pPr>
        <w:spacing w:line="259" w:lineRule="auto"/>
        <w:ind w:left="-5"/>
        <w:jc w:val="center"/>
        <w:rPr>
          <w:color w:val="000000" w:themeColor="text1"/>
        </w:rPr>
      </w:pPr>
      <w:commentRangeStart w:id="0"/>
      <w:r>
        <w:rPr>
          <w:color w:val="000000" w:themeColor="text1"/>
        </w:rPr>
        <w:t>GETTING FATTER TO LIVE LONGER</w:t>
      </w:r>
      <w:commentRangeEnd w:id="0"/>
      <w:r>
        <w:rPr>
          <w:rStyle w:val="CommentReference"/>
        </w:rPr>
        <w:commentReference w:id="0"/>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nubilalis </w:t>
      </w:r>
      <w:r w:rsidR="00D27C9E" w:rsidRPr="004F09C9">
        <w:rPr>
          <w:color w:val="000000" w:themeColor="text1"/>
        </w:rPr>
        <w:t>(LEPIDOPTERA: CRAMBIDAE)</w:t>
      </w:r>
    </w:p>
    <w:p w14:paraId="1D62CB5E" w14:textId="3E60D780" w:rsidR="00754F0B" w:rsidRDefault="00754F0B">
      <w:pPr>
        <w:spacing w:after="162" w:line="263" w:lineRule="auto"/>
        <w:jc w:val="center"/>
        <w:rPr>
          <w:color w:val="000000" w:themeColor="text1"/>
        </w:rPr>
      </w:pPr>
    </w:p>
    <w:p w14:paraId="1908A5FE" w14:textId="0E9295E3" w:rsidR="0041772E" w:rsidRDefault="0041772E">
      <w:pPr>
        <w:spacing w:after="162" w:line="263" w:lineRule="auto"/>
        <w:jc w:val="center"/>
        <w:rPr>
          <w:color w:val="000000" w:themeColor="text1"/>
        </w:rPr>
      </w:pPr>
    </w:p>
    <w:p w14:paraId="55094CB8" w14:textId="77777777" w:rsidR="00F1002A" w:rsidRDefault="00F1002A">
      <w:pPr>
        <w:spacing w:after="162" w:line="263" w:lineRule="auto"/>
        <w:jc w:val="center"/>
        <w:rPr>
          <w:color w:val="000000" w:themeColor="text1"/>
        </w:rPr>
      </w:pPr>
    </w:p>
    <w:p w14:paraId="625731E5" w14:textId="77777777" w:rsidR="00754F0B" w:rsidRDefault="00754F0B">
      <w:pPr>
        <w:spacing w:after="162" w:line="263" w:lineRule="auto"/>
        <w:jc w:val="center"/>
        <w:rPr>
          <w:color w:val="000000" w:themeColor="text1"/>
        </w:rPr>
      </w:pPr>
    </w:p>
    <w:p w14:paraId="4622025F" w14:textId="77777777" w:rsidR="00754F0B" w:rsidRDefault="00754F0B">
      <w:pPr>
        <w:spacing w:after="162" w:line="263" w:lineRule="auto"/>
        <w:jc w:val="center"/>
        <w:rPr>
          <w:color w:val="000000" w:themeColor="text1"/>
        </w:rPr>
      </w:pPr>
    </w:p>
    <w:p w14:paraId="21C1CABC" w14:textId="77777777" w:rsidR="00754F0B" w:rsidRDefault="00754F0B">
      <w:pPr>
        <w:spacing w:after="162" w:line="263" w:lineRule="auto"/>
        <w:jc w:val="center"/>
        <w:rPr>
          <w:color w:val="000000" w:themeColor="text1"/>
        </w:rPr>
      </w:pPr>
    </w:p>
    <w:p w14:paraId="228B4812" w14:textId="77777777" w:rsidR="00754F0B" w:rsidRDefault="00754F0B">
      <w:pPr>
        <w:spacing w:after="162" w:line="263" w:lineRule="auto"/>
        <w:jc w:val="center"/>
        <w:rPr>
          <w:color w:val="000000" w:themeColor="text1"/>
        </w:rPr>
      </w:pPr>
    </w:p>
    <w:p w14:paraId="54588FBD" w14:textId="77777777" w:rsidR="009B7A17" w:rsidRDefault="009B7A17" w:rsidP="001600C3">
      <w:pPr>
        <w:spacing w:after="162" w:line="263" w:lineRule="auto"/>
        <w:ind w:left="0" w:firstLine="0"/>
        <w:rPr>
          <w:color w:val="000000" w:themeColor="text1"/>
        </w:rPr>
      </w:pPr>
    </w:p>
    <w:p w14:paraId="648F1E26" w14:textId="77777777" w:rsidR="006F58EA" w:rsidRPr="004F09C9" w:rsidRDefault="00D27C9E">
      <w:pPr>
        <w:spacing w:after="162" w:line="263" w:lineRule="auto"/>
        <w:jc w:val="center"/>
        <w:rPr>
          <w:color w:val="000000" w:themeColor="text1"/>
        </w:rPr>
      </w:pPr>
      <w:r w:rsidRPr="004F09C9">
        <w:rPr>
          <w:color w:val="000000" w:themeColor="text1"/>
        </w:rPr>
        <w:t>By</w:t>
      </w:r>
    </w:p>
    <w:p w14:paraId="6184857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34025658" w14:textId="77777777" w:rsidR="006D2398" w:rsidRDefault="006D2398">
      <w:pPr>
        <w:spacing w:after="0" w:line="263" w:lineRule="auto"/>
        <w:jc w:val="center"/>
        <w:rPr>
          <w:color w:val="000000" w:themeColor="text1"/>
        </w:rPr>
      </w:pPr>
    </w:p>
    <w:p w14:paraId="58B73573"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078A618F"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62CD6A30"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7D6F98F6"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D4C1A4A"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2B996BB7" w14:textId="77777777" w:rsidR="00D27C9E" w:rsidRPr="004F09C9" w:rsidRDefault="00D27C9E" w:rsidP="00D27C9E">
      <w:pPr>
        <w:spacing w:after="162" w:line="263" w:lineRule="auto"/>
        <w:jc w:val="center"/>
        <w:rPr>
          <w:color w:val="000000" w:themeColor="text1"/>
        </w:rPr>
      </w:pPr>
    </w:p>
    <w:p w14:paraId="37C6155C" w14:textId="77777777" w:rsidR="00D27C9E" w:rsidRPr="004F09C9" w:rsidRDefault="00D27C9E" w:rsidP="00D27C9E">
      <w:pPr>
        <w:spacing w:after="162" w:line="263" w:lineRule="auto"/>
        <w:jc w:val="center"/>
        <w:rPr>
          <w:color w:val="000000" w:themeColor="text1"/>
        </w:rPr>
      </w:pPr>
    </w:p>
    <w:p w14:paraId="452E4802" w14:textId="77777777" w:rsidR="00D27C9E" w:rsidRPr="004F09C9" w:rsidRDefault="00D27C9E" w:rsidP="00D27C9E">
      <w:pPr>
        <w:spacing w:after="162" w:line="263" w:lineRule="auto"/>
        <w:jc w:val="center"/>
        <w:rPr>
          <w:color w:val="000000" w:themeColor="text1"/>
        </w:rPr>
      </w:pPr>
    </w:p>
    <w:p w14:paraId="1B8D498C" w14:textId="77777777" w:rsidR="00D27C9E" w:rsidRPr="004F09C9" w:rsidRDefault="00D27C9E" w:rsidP="00D27C9E">
      <w:pPr>
        <w:spacing w:after="162" w:line="263" w:lineRule="auto"/>
        <w:jc w:val="center"/>
        <w:rPr>
          <w:color w:val="000000" w:themeColor="text1"/>
        </w:rPr>
      </w:pPr>
    </w:p>
    <w:p w14:paraId="164B4B04" w14:textId="77777777" w:rsidR="00D27C9E" w:rsidRPr="004F09C9" w:rsidRDefault="00D27C9E" w:rsidP="00D27C9E">
      <w:pPr>
        <w:spacing w:after="162" w:line="263" w:lineRule="auto"/>
        <w:jc w:val="center"/>
        <w:rPr>
          <w:color w:val="000000" w:themeColor="text1"/>
        </w:rPr>
      </w:pPr>
    </w:p>
    <w:p w14:paraId="6189930C" w14:textId="77777777" w:rsidR="00D27C9E" w:rsidRPr="004F09C9" w:rsidRDefault="00D27C9E" w:rsidP="00D27C9E">
      <w:pPr>
        <w:spacing w:after="162" w:line="263" w:lineRule="auto"/>
        <w:jc w:val="center"/>
        <w:rPr>
          <w:color w:val="000000" w:themeColor="text1"/>
        </w:rPr>
      </w:pPr>
    </w:p>
    <w:p w14:paraId="75DB0ED8" w14:textId="77777777" w:rsidR="00D27C9E" w:rsidRPr="004F09C9" w:rsidRDefault="00D27C9E" w:rsidP="00D27C9E">
      <w:pPr>
        <w:spacing w:after="162" w:line="263" w:lineRule="auto"/>
        <w:jc w:val="center"/>
        <w:rPr>
          <w:color w:val="000000" w:themeColor="text1"/>
        </w:rPr>
      </w:pPr>
    </w:p>
    <w:p w14:paraId="6FD56C5A" w14:textId="77777777" w:rsidR="00D27C9E" w:rsidRPr="004F09C9" w:rsidRDefault="00D27C9E" w:rsidP="00D27C9E">
      <w:pPr>
        <w:spacing w:after="162" w:line="263" w:lineRule="auto"/>
        <w:jc w:val="center"/>
        <w:rPr>
          <w:color w:val="000000" w:themeColor="text1"/>
        </w:rPr>
      </w:pPr>
    </w:p>
    <w:p w14:paraId="69AAAA82" w14:textId="77777777" w:rsidR="00D27C9E" w:rsidRPr="004F09C9" w:rsidRDefault="00D27C9E" w:rsidP="00D27C9E">
      <w:pPr>
        <w:spacing w:after="162" w:line="263" w:lineRule="auto"/>
        <w:jc w:val="center"/>
        <w:rPr>
          <w:color w:val="000000" w:themeColor="text1"/>
        </w:rPr>
      </w:pPr>
    </w:p>
    <w:p w14:paraId="535C3A22" w14:textId="77777777" w:rsidR="00D27C9E" w:rsidRPr="004F09C9" w:rsidRDefault="00D27C9E" w:rsidP="00D27C9E">
      <w:pPr>
        <w:spacing w:after="162" w:line="263" w:lineRule="auto"/>
        <w:jc w:val="center"/>
        <w:rPr>
          <w:color w:val="000000" w:themeColor="text1"/>
        </w:rPr>
      </w:pPr>
    </w:p>
    <w:p w14:paraId="142EFC53" w14:textId="77777777" w:rsidR="00D27C9E" w:rsidRPr="004F09C9" w:rsidRDefault="00D27C9E" w:rsidP="00D27C9E">
      <w:pPr>
        <w:spacing w:after="162" w:line="263" w:lineRule="auto"/>
        <w:jc w:val="center"/>
        <w:rPr>
          <w:color w:val="000000" w:themeColor="text1"/>
        </w:rPr>
      </w:pPr>
    </w:p>
    <w:p w14:paraId="6992CB0D" w14:textId="77777777" w:rsidR="00D27C9E" w:rsidRPr="004F09C9" w:rsidRDefault="00D27C9E" w:rsidP="00D27C9E">
      <w:pPr>
        <w:spacing w:after="162" w:line="263" w:lineRule="auto"/>
        <w:jc w:val="center"/>
        <w:rPr>
          <w:color w:val="000000" w:themeColor="text1"/>
        </w:rPr>
      </w:pPr>
    </w:p>
    <w:p w14:paraId="3F8495D4" w14:textId="77777777" w:rsidR="00D27C9E" w:rsidRPr="004F09C9" w:rsidRDefault="00D27C9E" w:rsidP="00D27C9E">
      <w:pPr>
        <w:spacing w:after="162" w:line="263" w:lineRule="auto"/>
        <w:jc w:val="center"/>
        <w:rPr>
          <w:color w:val="000000" w:themeColor="text1"/>
        </w:rPr>
      </w:pPr>
    </w:p>
    <w:p w14:paraId="5C74B344"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547AC8D0" wp14:editId="0576B7BF">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40E1BF6" w14:textId="77777777" w:rsidR="00D27C9E" w:rsidRPr="004F09C9" w:rsidRDefault="00D27C9E">
      <w:pPr>
        <w:spacing w:line="259" w:lineRule="auto"/>
        <w:ind w:left="3226" w:right="90"/>
        <w:rPr>
          <w:color w:val="000000" w:themeColor="text1"/>
        </w:rPr>
      </w:pPr>
    </w:p>
    <w:p w14:paraId="2C536131" w14:textId="77777777" w:rsidR="00D27C9E" w:rsidRPr="004F09C9" w:rsidRDefault="00D27C9E">
      <w:pPr>
        <w:spacing w:line="259" w:lineRule="auto"/>
        <w:ind w:left="3226" w:right="90"/>
        <w:rPr>
          <w:color w:val="000000" w:themeColor="text1"/>
        </w:rPr>
      </w:pPr>
    </w:p>
    <w:p w14:paraId="15C470D1" w14:textId="77777777" w:rsidR="00D27C9E" w:rsidRPr="004F09C9" w:rsidRDefault="00D27C9E">
      <w:pPr>
        <w:spacing w:line="259" w:lineRule="auto"/>
        <w:ind w:left="3226" w:right="90"/>
        <w:rPr>
          <w:color w:val="000000" w:themeColor="text1"/>
        </w:rPr>
      </w:pPr>
    </w:p>
    <w:p w14:paraId="2C28B780" w14:textId="77777777" w:rsidR="00D27C9E" w:rsidRPr="004F09C9" w:rsidRDefault="00D27C9E">
      <w:pPr>
        <w:spacing w:line="259" w:lineRule="auto"/>
        <w:ind w:left="3226" w:right="90"/>
        <w:rPr>
          <w:color w:val="000000" w:themeColor="text1"/>
        </w:rPr>
      </w:pPr>
    </w:p>
    <w:p w14:paraId="31147E78" w14:textId="77777777" w:rsidR="00D27C9E" w:rsidRPr="004F09C9" w:rsidRDefault="00D27C9E">
      <w:pPr>
        <w:spacing w:line="259" w:lineRule="auto"/>
        <w:ind w:left="3226" w:right="90"/>
        <w:rPr>
          <w:color w:val="000000" w:themeColor="text1"/>
        </w:rPr>
      </w:pPr>
    </w:p>
    <w:p w14:paraId="7A449AAE" w14:textId="77777777" w:rsidR="00D27C9E" w:rsidRPr="004F09C9" w:rsidRDefault="00D27C9E">
      <w:pPr>
        <w:spacing w:line="259" w:lineRule="auto"/>
        <w:ind w:left="3226" w:right="90"/>
        <w:rPr>
          <w:color w:val="000000" w:themeColor="text1"/>
        </w:rPr>
      </w:pPr>
    </w:p>
    <w:p w14:paraId="34EF044A" w14:textId="77777777" w:rsidR="00D27C9E" w:rsidRPr="004F09C9" w:rsidRDefault="00D27C9E">
      <w:pPr>
        <w:spacing w:line="259" w:lineRule="auto"/>
        <w:ind w:left="3226" w:right="90"/>
        <w:rPr>
          <w:color w:val="000000" w:themeColor="text1"/>
        </w:rPr>
      </w:pPr>
    </w:p>
    <w:p w14:paraId="5084671E" w14:textId="77777777" w:rsidR="00D27C9E" w:rsidRPr="004F09C9" w:rsidRDefault="00D27C9E">
      <w:pPr>
        <w:spacing w:line="259" w:lineRule="auto"/>
        <w:ind w:left="3226" w:right="90"/>
        <w:rPr>
          <w:color w:val="000000" w:themeColor="text1"/>
        </w:rPr>
      </w:pPr>
    </w:p>
    <w:p w14:paraId="0274DABF" w14:textId="77777777" w:rsidR="00D27C9E" w:rsidRPr="004F09C9" w:rsidRDefault="00D27C9E">
      <w:pPr>
        <w:spacing w:line="259" w:lineRule="auto"/>
        <w:ind w:left="3226" w:right="90"/>
        <w:rPr>
          <w:color w:val="000000" w:themeColor="text1"/>
        </w:rPr>
      </w:pPr>
    </w:p>
    <w:p w14:paraId="57F873A1" w14:textId="77777777" w:rsidR="00D27C9E" w:rsidRPr="004F09C9" w:rsidRDefault="00D27C9E">
      <w:pPr>
        <w:spacing w:line="259" w:lineRule="auto"/>
        <w:ind w:left="3226" w:right="90"/>
        <w:rPr>
          <w:color w:val="000000" w:themeColor="text1"/>
        </w:rPr>
      </w:pPr>
    </w:p>
    <w:p w14:paraId="7178C1B4" w14:textId="77777777" w:rsidR="00D27C9E" w:rsidRPr="004F09C9" w:rsidRDefault="00D27C9E">
      <w:pPr>
        <w:spacing w:line="259" w:lineRule="auto"/>
        <w:ind w:left="3226" w:right="90"/>
        <w:rPr>
          <w:color w:val="000000" w:themeColor="text1"/>
        </w:rPr>
      </w:pPr>
    </w:p>
    <w:p w14:paraId="40ABFB8B" w14:textId="77777777" w:rsidR="00D27C9E" w:rsidRPr="004F09C9" w:rsidRDefault="00D27C9E">
      <w:pPr>
        <w:spacing w:line="259" w:lineRule="auto"/>
        <w:ind w:left="3226" w:right="90"/>
        <w:rPr>
          <w:color w:val="000000" w:themeColor="text1"/>
        </w:rPr>
      </w:pPr>
    </w:p>
    <w:p w14:paraId="20DDE5BB" w14:textId="77777777" w:rsidR="00D27C9E" w:rsidRPr="004F09C9" w:rsidRDefault="00D27C9E">
      <w:pPr>
        <w:spacing w:line="259" w:lineRule="auto"/>
        <w:ind w:left="3226" w:right="90"/>
        <w:rPr>
          <w:color w:val="000000" w:themeColor="text1"/>
        </w:rPr>
      </w:pPr>
    </w:p>
    <w:p w14:paraId="7BC2EF6D" w14:textId="77777777" w:rsidR="00D27C9E" w:rsidRPr="004F09C9" w:rsidRDefault="00D27C9E">
      <w:pPr>
        <w:spacing w:line="259" w:lineRule="auto"/>
        <w:ind w:left="3226" w:right="90"/>
        <w:rPr>
          <w:color w:val="000000" w:themeColor="text1"/>
        </w:rPr>
      </w:pPr>
    </w:p>
    <w:p w14:paraId="00682728" w14:textId="77777777" w:rsidR="00D27C9E" w:rsidRPr="004F09C9" w:rsidRDefault="00D27C9E">
      <w:pPr>
        <w:spacing w:line="259" w:lineRule="auto"/>
        <w:ind w:left="3226" w:right="90"/>
        <w:rPr>
          <w:color w:val="000000" w:themeColor="text1"/>
        </w:rPr>
      </w:pPr>
    </w:p>
    <w:p w14:paraId="36B2D511" w14:textId="77777777" w:rsidR="00D27C9E" w:rsidRPr="004F09C9" w:rsidRDefault="00D27C9E">
      <w:pPr>
        <w:spacing w:line="259" w:lineRule="auto"/>
        <w:ind w:left="3226" w:right="90"/>
        <w:rPr>
          <w:color w:val="000000" w:themeColor="text1"/>
        </w:rPr>
      </w:pPr>
    </w:p>
    <w:p w14:paraId="05A4B51D" w14:textId="77777777" w:rsidR="00D27C9E" w:rsidRPr="004F09C9" w:rsidRDefault="00D27C9E">
      <w:pPr>
        <w:spacing w:line="259" w:lineRule="auto"/>
        <w:ind w:left="3226" w:right="90"/>
        <w:rPr>
          <w:color w:val="000000" w:themeColor="text1"/>
        </w:rPr>
      </w:pPr>
    </w:p>
    <w:p w14:paraId="1AC4C36C" w14:textId="77777777" w:rsidR="00D27C9E" w:rsidRPr="004F09C9" w:rsidRDefault="00D27C9E">
      <w:pPr>
        <w:spacing w:line="259" w:lineRule="auto"/>
        <w:ind w:left="3226" w:right="90"/>
        <w:rPr>
          <w:color w:val="000000" w:themeColor="text1"/>
        </w:rPr>
      </w:pPr>
    </w:p>
    <w:p w14:paraId="0989CE52" w14:textId="77777777" w:rsidR="00D27C9E" w:rsidRPr="004F09C9" w:rsidRDefault="00D27C9E">
      <w:pPr>
        <w:spacing w:line="259" w:lineRule="auto"/>
        <w:ind w:left="3226" w:right="90"/>
        <w:rPr>
          <w:color w:val="000000" w:themeColor="text1"/>
        </w:rPr>
      </w:pPr>
    </w:p>
    <w:p w14:paraId="06BCC93A" w14:textId="77777777" w:rsidR="00D27C9E" w:rsidRPr="004F09C9" w:rsidRDefault="00D27C9E">
      <w:pPr>
        <w:spacing w:line="259" w:lineRule="auto"/>
        <w:ind w:left="3226" w:right="90"/>
        <w:rPr>
          <w:color w:val="000000" w:themeColor="text1"/>
        </w:rPr>
      </w:pPr>
    </w:p>
    <w:p w14:paraId="13807AB5" w14:textId="77777777" w:rsidR="00D27C9E" w:rsidRPr="004F09C9" w:rsidRDefault="00D27C9E">
      <w:pPr>
        <w:spacing w:line="259" w:lineRule="auto"/>
        <w:ind w:left="3226" w:right="90"/>
        <w:rPr>
          <w:color w:val="000000" w:themeColor="text1"/>
        </w:rPr>
      </w:pPr>
    </w:p>
    <w:p w14:paraId="42F033EA" w14:textId="77777777" w:rsidR="00D27C9E" w:rsidRPr="004F09C9" w:rsidRDefault="00D27C9E">
      <w:pPr>
        <w:spacing w:line="259" w:lineRule="auto"/>
        <w:ind w:left="3226" w:right="90"/>
        <w:rPr>
          <w:color w:val="000000" w:themeColor="text1"/>
        </w:rPr>
      </w:pPr>
    </w:p>
    <w:p w14:paraId="140480C3" w14:textId="77777777" w:rsidR="00D27C9E" w:rsidRPr="004F09C9" w:rsidRDefault="00D27C9E">
      <w:pPr>
        <w:spacing w:line="259" w:lineRule="auto"/>
        <w:ind w:left="3226" w:right="90"/>
        <w:rPr>
          <w:color w:val="000000" w:themeColor="text1"/>
        </w:rPr>
      </w:pPr>
    </w:p>
    <w:p w14:paraId="0BCC69C6" w14:textId="77777777" w:rsidR="00D27C9E" w:rsidRPr="004F09C9" w:rsidRDefault="00D27C9E">
      <w:pPr>
        <w:spacing w:line="259" w:lineRule="auto"/>
        <w:ind w:left="3226" w:right="90"/>
        <w:rPr>
          <w:color w:val="000000" w:themeColor="text1"/>
        </w:rPr>
      </w:pPr>
    </w:p>
    <w:p w14:paraId="3C02757F" w14:textId="77777777" w:rsidR="00D27C9E" w:rsidRPr="004F09C9" w:rsidRDefault="00D27C9E">
      <w:pPr>
        <w:spacing w:line="259" w:lineRule="auto"/>
        <w:ind w:left="3226" w:right="90"/>
        <w:rPr>
          <w:color w:val="000000" w:themeColor="text1"/>
        </w:rPr>
      </w:pPr>
    </w:p>
    <w:p w14:paraId="45625530" w14:textId="77777777" w:rsidR="00D27C9E" w:rsidRPr="004F09C9" w:rsidRDefault="00D27C9E">
      <w:pPr>
        <w:spacing w:line="259" w:lineRule="auto"/>
        <w:ind w:left="3226" w:right="90"/>
        <w:rPr>
          <w:color w:val="000000" w:themeColor="text1"/>
        </w:rPr>
      </w:pPr>
    </w:p>
    <w:p w14:paraId="686AFA49" w14:textId="77777777" w:rsidR="00D27C9E" w:rsidRPr="004F09C9" w:rsidRDefault="00D27C9E">
      <w:pPr>
        <w:spacing w:line="259" w:lineRule="auto"/>
        <w:ind w:left="3226" w:right="90"/>
        <w:rPr>
          <w:color w:val="000000" w:themeColor="text1"/>
        </w:rPr>
      </w:pPr>
    </w:p>
    <w:p w14:paraId="6B10B947" w14:textId="77777777" w:rsidR="00D27C9E" w:rsidRPr="004F09C9" w:rsidRDefault="00D27C9E">
      <w:pPr>
        <w:spacing w:line="259" w:lineRule="auto"/>
        <w:ind w:left="3226" w:right="90"/>
        <w:rPr>
          <w:color w:val="000000" w:themeColor="text1"/>
        </w:rPr>
      </w:pPr>
    </w:p>
    <w:p w14:paraId="7BA0D52C" w14:textId="77777777" w:rsidR="00D27C9E" w:rsidRPr="004F09C9" w:rsidRDefault="00D27C9E">
      <w:pPr>
        <w:spacing w:line="259" w:lineRule="auto"/>
        <w:ind w:left="3226" w:right="90"/>
        <w:rPr>
          <w:color w:val="000000" w:themeColor="text1"/>
        </w:rPr>
      </w:pPr>
    </w:p>
    <w:p w14:paraId="641EE6E7" w14:textId="77777777" w:rsidR="00D27C9E" w:rsidRPr="004F09C9" w:rsidRDefault="00D27C9E">
      <w:pPr>
        <w:spacing w:line="259" w:lineRule="auto"/>
        <w:ind w:left="3226" w:right="90"/>
        <w:rPr>
          <w:color w:val="000000" w:themeColor="text1"/>
        </w:rPr>
      </w:pPr>
    </w:p>
    <w:p w14:paraId="108D17BE" w14:textId="77777777" w:rsidR="00D27C9E" w:rsidRPr="004F09C9" w:rsidRDefault="00D27C9E">
      <w:pPr>
        <w:spacing w:line="259" w:lineRule="auto"/>
        <w:ind w:left="3226" w:right="90"/>
        <w:rPr>
          <w:color w:val="000000" w:themeColor="text1"/>
        </w:rPr>
      </w:pPr>
    </w:p>
    <w:p w14:paraId="0FD4961D" w14:textId="77777777" w:rsidR="00D27C9E" w:rsidRPr="004F09C9" w:rsidRDefault="00D27C9E">
      <w:pPr>
        <w:spacing w:line="259" w:lineRule="auto"/>
        <w:ind w:left="3226" w:right="90"/>
        <w:rPr>
          <w:color w:val="000000" w:themeColor="text1"/>
        </w:rPr>
      </w:pPr>
    </w:p>
    <w:p w14:paraId="698F91F3" w14:textId="77777777" w:rsidR="00D27C9E" w:rsidRPr="004F09C9" w:rsidRDefault="00D27C9E">
      <w:pPr>
        <w:spacing w:line="259" w:lineRule="auto"/>
        <w:ind w:left="3226" w:right="90"/>
        <w:rPr>
          <w:color w:val="000000" w:themeColor="text1"/>
        </w:rPr>
      </w:pPr>
    </w:p>
    <w:p w14:paraId="43DF190E" w14:textId="77777777" w:rsidR="00D27C9E" w:rsidRPr="004F09C9" w:rsidRDefault="00D27C9E">
      <w:pPr>
        <w:spacing w:line="259" w:lineRule="auto"/>
        <w:ind w:left="3226" w:right="90"/>
        <w:rPr>
          <w:color w:val="000000" w:themeColor="text1"/>
        </w:rPr>
      </w:pPr>
    </w:p>
    <w:p w14:paraId="60D0F8A3" w14:textId="77777777" w:rsidR="00D27C9E" w:rsidRPr="004F09C9" w:rsidRDefault="00D27C9E">
      <w:pPr>
        <w:spacing w:line="259" w:lineRule="auto"/>
        <w:ind w:left="3226" w:right="90"/>
        <w:rPr>
          <w:color w:val="000000" w:themeColor="text1"/>
        </w:rPr>
      </w:pPr>
    </w:p>
    <w:p w14:paraId="4BDF7B27"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57845D42"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0BFAA1DE"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292082E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5F4B0680" w14:textId="77777777" w:rsidR="006F58EA" w:rsidRPr="004F09C9" w:rsidRDefault="00D27C9E">
      <w:pPr>
        <w:spacing w:after="163" w:line="259" w:lineRule="auto"/>
        <w:ind w:left="-5" w:right="90"/>
        <w:rPr>
          <w:color w:val="000000" w:themeColor="text1"/>
        </w:rPr>
      </w:pPr>
      <w:r w:rsidRPr="004F09C9">
        <w:rPr>
          <w:color w:val="000000" w:themeColor="text1"/>
        </w:rPr>
        <w:t>Chen, Nausheena Baig, and Dr. Caitlin Rering for their assistance with experimental design,</w:t>
      </w:r>
    </w:p>
    <w:p w14:paraId="5C453EE1"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678A2A88"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3A8E99B8"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0BABFA6B" w14:textId="77777777" w:rsidR="006F58EA" w:rsidRPr="004F09C9" w:rsidRDefault="00D27C9E">
      <w:pPr>
        <w:spacing w:after="559" w:line="263" w:lineRule="auto"/>
        <w:jc w:val="center"/>
        <w:rPr>
          <w:color w:val="000000" w:themeColor="text1"/>
        </w:rPr>
      </w:pPr>
      <w:commentRangeStart w:id="1"/>
      <w:r w:rsidRPr="004F09C9">
        <w:rPr>
          <w:color w:val="000000" w:themeColor="text1"/>
        </w:rPr>
        <w:lastRenderedPageBreak/>
        <w:t>TABLE OF CONTENTS</w:t>
      </w:r>
      <w:commentRangeEnd w:id="1"/>
      <w:r w:rsidR="005D0A52">
        <w:rPr>
          <w:rStyle w:val="CommentReference"/>
        </w:rPr>
        <w:commentReference w:id="1"/>
      </w:r>
    </w:p>
    <w:p w14:paraId="5FB294CA"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6102F2E1"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492C9859"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4EDD7CC7"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2208AE18"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20B935A"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120CC38"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72476917"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8979503"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2A3C5F18"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918EEB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7C8BAC63"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1561491B"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03E3D17" w14:textId="4E43185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7EBA829A"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543159B0"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44A85A4"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9F589BE"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1BB21B76"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AD444C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5C5E4D25"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28C264A7"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449C16D6" w14:textId="77777777" w:rsidR="007F6A28" w:rsidRPr="004F09C9" w:rsidRDefault="007F6A28">
      <w:pPr>
        <w:spacing w:after="60" w:line="263" w:lineRule="auto"/>
        <w:jc w:val="center"/>
        <w:rPr>
          <w:color w:val="000000" w:themeColor="text1"/>
        </w:rPr>
      </w:pPr>
    </w:p>
    <w:p w14:paraId="3324E41D" w14:textId="77777777" w:rsidR="006F58EA" w:rsidRPr="004F09C9" w:rsidRDefault="00D27C9E">
      <w:pPr>
        <w:spacing w:after="60" w:line="263" w:lineRule="auto"/>
        <w:jc w:val="center"/>
        <w:rPr>
          <w:color w:val="000000" w:themeColor="text1"/>
        </w:rPr>
      </w:pPr>
      <w:commentRangeStart w:id="2"/>
      <w:r w:rsidRPr="004F09C9">
        <w:rPr>
          <w:color w:val="000000" w:themeColor="text1"/>
        </w:rPr>
        <w:lastRenderedPageBreak/>
        <w:t>LIST OF TABLES</w:t>
      </w:r>
      <w:commentRangeEnd w:id="2"/>
      <w:r w:rsidR="001E7880">
        <w:rPr>
          <w:rStyle w:val="CommentReference"/>
        </w:rPr>
        <w:commentReference w:id="2"/>
      </w:r>
    </w:p>
    <w:p w14:paraId="294FF43E" w14:textId="77777777" w:rsidR="006F58EA" w:rsidRPr="004F09C9" w:rsidRDefault="00D27C9E">
      <w:pPr>
        <w:pStyle w:val="Heading1"/>
        <w:ind w:left="-5"/>
        <w:rPr>
          <w:color w:val="000000" w:themeColor="text1"/>
        </w:rPr>
      </w:pPr>
      <w:r w:rsidRPr="004F09C9">
        <w:rPr>
          <w:color w:val="000000" w:themeColor="text1"/>
        </w:rPr>
        <w:t>Table</w:t>
      </w:r>
    </w:p>
    <w:p w14:paraId="7B59C1D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3D6E54B5"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CB48A7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45316BA6"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3FB866A"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33605272"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147B34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06B4CEA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6167E6A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6A0891A5"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65C8663E"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540749AA"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36A1E33D"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7B9764E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7A064E79"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5EFD7B74" w14:textId="77777777" w:rsidR="007F6A28" w:rsidRPr="004F09C9" w:rsidRDefault="007F6A28">
      <w:pPr>
        <w:spacing w:after="60" w:line="263" w:lineRule="auto"/>
        <w:jc w:val="center"/>
        <w:rPr>
          <w:color w:val="000000" w:themeColor="text1"/>
        </w:rPr>
      </w:pPr>
    </w:p>
    <w:p w14:paraId="3D7608F4" w14:textId="77777777" w:rsidR="007F6A28" w:rsidRPr="004F09C9" w:rsidRDefault="007F6A28">
      <w:pPr>
        <w:spacing w:after="60" w:line="263" w:lineRule="auto"/>
        <w:jc w:val="center"/>
        <w:rPr>
          <w:color w:val="000000" w:themeColor="text1"/>
        </w:rPr>
      </w:pPr>
    </w:p>
    <w:p w14:paraId="74423D1F" w14:textId="77777777" w:rsidR="007F6A28" w:rsidRPr="004F09C9" w:rsidRDefault="007F6A28">
      <w:pPr>
        <w:spacing w:after="60" w:line="263" w:lineRule="auto"/>
        <w:jc w:val="center"/>
        <w:rPr>
          <w:color w:val="000000" w:themeColor="text1"/>
        </w:rPr>
      </w:pPr>
    </w:p>
    <w:p w14:paraId="2C2FCF37" w14:textId="77777777" w:rsidR="007F6A28" w:rsidRPr="004F09C9" w:rsidRDefault="007F6A28">
      <w:pPr>
        <w:spacing w:after="60" w:line="263" w:lineRule="auto"/>
        <w:jc w:val="center"/>
        <w:rPr>
          <w:color w:val="000000" w:themeColor="text1"/>
        </w:rPr>
      </w:pPr>
    </w:p>
    <w:p w14:paraId="412D3BAF" w14:textId="77777777" w:rsidR="007F6A28" w:rsidRPr="004F09C9" w:rsidRDefault="007F6A28">
      <w:pPr>
        <w:spacing w:after="60" w:line="263" w:lineRule="auto"/>
        <w:jc w:val="center"/>
        <w:rPr>
          <w:color w:val="000000" w:themeColor="text1"/>
        </w:rPr>
      </w:pPr>
    </w:p>
    <w:p w14:paraId="7F578615" w14:textId="77777777" w:rsidR="007F6A28" w:rsidRPr="004F09C9" w:rsidRDefault="007F6A28">
      <w:pPr>
        <w:spacing w:after="60" w:line="263" w:lineRule="auto"/>
        <w:jc w:val="center"/>
        <w:rPr>
          <w:color w:val="000000" w:themeColor="text1"/>
        </w:rPr>
      </w:pPr>
    </w:p>
    <w:p w14:paraId="5BBFC7D7" w14:textId="77777777" w:rsidR="007F6A28" w:rsidRPr="004F09C9" w:rsidRDefault="007F6A28">
      <w:pPr>
        <w:spacing w:after="60" w:line="263" w:lineRule="auto"/>
        <w:jc w:val="center"/>
        <w:rPr>
          <w:color w:val="000000" w:themeColor="text1"/>
        </w:rPr>
      </w:pPr>
    </w:p>
    <w:p w14:paraId="676278D1" w14:textId="77777777" w:rsidR="007F6A28" w:rsidRPr="004F09C9" w:rsidRDefault="007F6A28">
      <w:pPr>
        <w:spacing w:after="60" w:line="263" w:lineRule="auto"/>
        <w:jc w:val="center"/>
        <w:rPr>
          <w:color w:val="000000" w:themeColor="text1"/>
        </w:rPr>
      </w:pPr>
    </w:p>
    <w:p w14:paraId="47C1D17A" w14:textId="77777777" w:rsidR="007F6A28" w:rsidRPr="004F09C9" w:rsidRDefault="007F6A28">
      <w:pPr>
        <w:spacing w:after="60" w:line="263" w:lineRule="auto"/>
        <w:jc w:val="center"/>
        <w:rPr>
          <w:color w:val="000000" w:themeColor="text1"/>
        </w:rPr>
      </w:pPr>
    </w:p>
    <w:p w14:paraId="718E1035" w14:textId="77777777" w:rsidR="007F6A28" w:rsidRPr="004F09C9" w:rsidRDefault="007F6A28">
      <w:pPr>
        <w:spacing w:after="60" w:line="263" w:lineRule="auto"/>
        <w:jc w:val="center"/>
        <w:rPr>
          <w:color w:val="000000" w:themeColor="text1"/>
        </w:rPr>
      </w:pPr>
    </w:p>
    <w:p w14:paraId="7210A7C1" w14:textId="77777777" w:rsidR="007F6A28" w:rsidRPr="004F09C9" w:rsidRDefault="007F6A28">
      <w:pPr>
        <w:spacing w:after="60" w:line="263" w:lineRule="auto"/>
        <w:jc w:val="center"/>
        <w:rPr>
          <w:color w:val="000000" w:themeColor="text1"/>
        </w:rPr>
      </w:pPr>
    </w:p>
    <w:p w14:paraId="0400838A" w14:textId="77777777" w:rsidR="007F6A28" w:rsidRPr="004F09C9" w:rsidRDefault="007F6A28">
      <w:pPr>
        <w:spacing w:after="60" w:line="263" w:lineRule="auto"/>
        <w:jc w:val="center"/>
        <w:rPr>
          <w:color w:val="000000" w:themeColor="text1"/>
        </w:rPr>
      </w:pPr>
    </w:p>
    <w:p w14:paraId="22C2F251" w14:textId="77777777" w:rsidR="007F6A28" w:rsidRPr="004F09C9" w:rsidRDefault="007F6A28">
      <w:pPr>
        <w:spacing w:after="60" w:line="263" w:lineRule="auto"/>
        <w:jc w:val="center"/>
        <w:rPr>
          <w:color w:val="000000" w:themeColor="text1"/>
        </w:rPr>
      </w:pPr>
    </w:p>
    <w:p w14:paraId="2BD6D535"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6BBE2C8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EE8B95D" w14:textId="77777777">
        <w:trPr>
          <w:trHeight w:val="349"/>
        </w:trPr>
        <w:tc>
          <w:tcPr>
            <w:tcW w:w="9126" w:type="dxa"/>
            <w:tcBorders>
              <w:top w:val="nil"/>
              <w:left w:val="nil"/>
              <w:bottom w:val="nil"/>
              <w:right w:val="nil"/>
            </w:tcBorders>
          </w:tcPr>
          <w:p w14:paraId="79BFA59D"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48415F10"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379A7B9" w14:textId="77777777">
        <w:trPr>
          <w:trHeight w:val="478"/>
        </w:trPr>
        <w:tc>
          <w:tcPr>
            <w:tcW w:w="9126" w:type="dxa"/>
            <w:tcBorders>
              <w:top w:val="nil"/>
              <w:left w:val="nil"/>
              <w:bottom w:val="nil"/>
              <w:right w:val="nil"/>
            </w:tcBorders>
            <w:vAlign w:val="center"/>
          </w:tcPr>
          <w:p w14:paraId="111BE26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75C8628D"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556BA767" w14:textId="77777777">
        <w:trPr>
          <w:trHeight w:val="478"/>
        </w:trPr>
        <w:tc>
          <w:tcPr>
            <w:tcW w:w="9126" w:type="dxa"/>
            <w:tcBorders>
              <w:top w:val="nil"/>
              <w:left w:val="nil"/>
              <w:bottom w:val="nil"/>
              <w:right w:val="nil"/>
            </w:tcBorders>
            <w:vAlign w:val="center"/>
          </w:tcPr>
          <w:p w14:paraId="0D241849"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3CC46536"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544E7D44" w14:textId="77777777">
        <w:trPr>
          <w:trHeight w:val="478"/>
        </w:trPr>
        <w:tc>
          <w:tcPr>
            <w:tcW w:w="9126" w:type="dxa"/>
            <w:tcBorders>
              <w:top w:val="nil"/>
              <w:left w:val="nil"/>
              <w:bottom w:val="nil"/>
              <w:right w:val="nil"/>
            </w:tcBorders>
            <w:vAlign w:val="center"/>
          </w:tcPr>
          <w:p w14:paraId="1E01EBA5"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4AB9C885"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647130ED" w14:textId="77777777">
        <w:trPr>
          <w:trHeight w:val="862"/>
        </w:trPr>
        <w:tc>
          <w:tcPr>
            <w:tcW w:w="9126" w:type="dxa"/>
            <w:tcBorders>
              <w:top w:val="nil"/>
              <w:left w:val="nil"/>
              <w:bottom w:val="nil"/>
              <w:right w:val="nil"/>
            </w:tcBorders>
          </w:tcPr>
          <w:p w14:paraId="62288992"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8328725"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55777FDD"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1F6A2434" w14:textId="77777777">
        <w:trPr>
          <w:trHeight w:val="775"/>
        </w:trPr>
        <w:tc>
          <w:tcPr>
            <w:tcW w:w="9126" w:type="dxa"/>
            <w:tcBorders>
              <w:top w:val="nil"/>
              <w:left w:val="nil"/>
              <w:bottom w:val="nil"/>
              <w:right w:val="nil"/>
            </w:tcBorders>
          </w:tcPr>
          <w:p w14:paraId="656EE6A9"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6A93D72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44B2EE3B"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07C90AB9" w14:textId="77777777">
        <w:trPr>
          <w:trHeight w:val="767"/>
        </w:trPr>
        <w:tc>
          <w:tcPr>
            <w:tcW w:w="9126" w:type="dxa"/>
            <w:tcBorders>
              <w:top w:val="nil"/>
              <w:left w:val="nil"/>
              <w:bottom w:val="nil"/>
              <w:right w:val="nil"/>
            </w:tcBorders>
          </w:tcPr>
          <w:p w14:paraId="45FB9F67"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611F1B51"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167D7A8"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1A9CC82C" w14:textId="77777777">
        <w:trPr>
          <w:trHeight w:val="767"/>
        </w:trPr>
        <w:tc>
          <w:tcPr>
            <w:tcW w:w="9126" w:type="dxa"/>
            <w:tcBorders>
              <w:top w:val="nil"/>
              <w:left w:val="nil"/>
              <w:bottom w:val="nil"/>
              <w:right w:val="nil"/>
            </w:tcBorders>
          </w:tcPr>
          <w:p w14:paraId="46AD01A5"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7625033F" w14:textId="7F09979F"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4FA8A6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D829F23" w14:textId="77777777">
        <w:trPr>
          <w:trHeight w:val="759"/>
        </w:trPr>
        <w:tc>
          <w:tcPr>
            <w:tcW w:w="9126" w:type="dxa"/>
            <w:tcBorders>
              <w:top w:val="nil"/>
              <w:left w:val="nil"/>
              <w:bottom w:val="nil"/>
              <w:right w:val="nil"/>
            </w:tcBorders>
          </w:tcPr>
          <w:p w14:paraId="0BB7F44A" w14:textId="2E0A9CAF"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2B23661E"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08115F53"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ED4FE3D" w14:textId="77777777">
        <w:trPr>
          <w:trHeight w:val="767"/>
        </w:trPr>
        <w:tc>
          <w:tcPr>
            <w:tcW w:w="9126" w:type="dxa"/>
            <w:tcBorders>
              <w:top w:val="nil"/>
              <w:left w:val="nil"/>
              <w:bottom w:val="nil"/>
              <w:right w:val="nil"/>
            </w:tcBorders>
          </w:tcPr>
          <w:p w14:paraId="371FCD18"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5A0BE137"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14CBF079"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E79BB1E" w14:textId="77777777">
        <w:trPr>
          <w:trHeight w:val="255"/>
        </w:trPr>
        <w:tc>
          <w:tcPr>
            <w:tcW w:w="9126" w:type="dxa"/>
            <w:tcBorders>
              <w:top w:val="nil"/>
              <w:left w:val="nil"/>
              <w:bottom w:val="nil"/>
              <w:right w:val="nil"/>
            </w:tcBorders>
          </w:tcPr>
          <w:p w14:paraId="7C2A5168"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7E820EAB"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F0C579E"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178A53EB"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30C21A3D"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21757506"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32171902"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3B27338D"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9F1692F"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D5D1C6B"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81827BD" w14:textId="6D8F62C3"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41B942AB" w14:textId="77777777" w:rsidR="007F6A28" w:rsidRDefault="007F6A28">
      <w:pPr>
        <w:spacing w:after="0" w:line="263" w:lineRule="auto"/>
        <w:ind w:right="80"/>
        <w:jc w:val="center"/>
        <w:rPr>
          <w:color w:val="000000" w:themeColor="text1"/>
        </w:rPr>
      </w:pPr>
    </w:p>
    <w:p w14:paraId="7B3F7F1F" w14:textId="77777777" w:rsidR="006229D9" w:rsidRDefault="006229D9">
      <w:pPr>
        <w:spacing w:after="0" w:line="263" w:lineRule="auto"/>
        <w:ind w:right="80"/>
        <w:jc w:val="center"/>
        <w:rPr>
          <w:color w:val="000000" w:themeColor="text1"/>
        </w:rPr>
      </w:pPr>
    </w:p>
    <w:p w14:paraId="4DFCC2C5" w14:textId="77777777" w:rsidR="006229D9" w:rsidRDefault="006229D9">
      <w:pPr>
        <w:spacing w:after="0" w:line="263" w:lineRule="auto"/>
        <w:ind w:right="80"/>
        <w:jc w:val="center"/>
        <w:rPr>
          <w:color w:val="000000" w:themeColor="text1"/>
        </w:rPr>
      </w:pPr>
    </w:p>
    <w:p w14:paraId="74C8D8CE" w14:textId="77777777" w:rsidR="006229D9" w:rsidRDefault="006229D9">
      <w:pPr>
        <w:spacing w:after="0" w:line="263" w:lineRule="auto"/>
        <w:ind w:right="80"/>
        <w:jc w:val="center"/>
        <w:rPr>
          <w:color w:val="000000" w:themeColor="text1"/>
        </w:rPr>
      </w:pPr>
    </w:p>
    <w:p w14:paraId="58323D7D" w14:textId="77777777" w:rsidR="006229D9" w:rsidRDefault="006229D9">
      <w:pPr>
        <w:spacing w:after="0" w:line="263" w:lineRule="auto"/>
        <w:ind w:right="80"/>
        <w:jc w:val="center"/>
        <w:rPr>
          <w:color w:val="000000" w:themeColor="text1"/>
        </w:rPr>
      </w:pPr>
    </w:p>
    <w:p w14:paraId="1A6DB88F" w14:textId="77777777" w:rsidR="006229D9" w:rsidRDefault="006229D9">
      <w:pPr>
        <w:spacing w:after="0" w:line="263" w:lineRule="auto"/>
        <w:ind w:right="80"/>
        <w:jc w:val="center"/>
        <w:rPr>
          <w:color w:val="000000" w:themeColor="text1"/>
        </w:rPr>
      </w:pPr>
    </w:p>
    <w:p w14:paraId="7E4DF8BF" w14:textId="77777777" w:rsidR="006229D9" w:rsidRDefault="006229D9">
      <w:pPr>
        <w:spacing w:after="0" w:line="263" w:lineRule="auto"/>
        <w:ind w:right="80"/>
        <w:jc w:val="center"/>
        <w:rPr>
          <w:color w:val="000000" w:themeColor="text1"/>
        </w:rPr>
      </w:pPr>
    </w:p>
    <w:p w14:paraId="104CBD70" w14:textId="77777777" w:rsidR="006229D9" w:rsidRDefault="006229D9">
      <w:pPr>
        <w:spacing w:after="0" w:line="263" w:lineRule="auto"/>
        <w:ind w:right="80"/>
        <w:jc w:val="center"/>
        <w:rPr>
          <w:color w:val="000000" w:themeColor="text1"/>
        </w:rPr>
      </w:pPr>
    </w:p>
    <w:p w14:paraId="6B0C2383" w14:textId="77777777" w:rsidR="006229D9" w:rsidRDefault="006229D9">
      <w:pPr>
        <w:spacing w:after="0" w:line="263" w:lineRule="auto"/>
        <w:ind w:right="80"/>
        <w:jc w:val="center"/>
        <w:rPr>
          <w:color w:val="000000" w:themeColor="text1"/>
        </w:rPr>
      </w:pPr>
    </w:p>
    <w:p w14:paraId="4BBB50C6" w14:textId="77777777" w:rsidR="006229D9" w:rsidRDefault="006229D9">
      <w:pPr>
        <w:spacing w:after="0" w:line="263" w:lineRule="auto"/>
        <w:ind w:right="80"/>
        <w:jc w:val="center"/>
        <w:rPr>
          <w:color w:val="000000" w:themeColor="text1"/>
        </w:rPr>
      </w:pPr>
    </w:p>
    <w:p w14:paraId="6C16A341" w14:textId="77777777" w:rsidR="006229D9" w:rsidRDefault="006229D9">
      <w:pPr>
        <w:spacing w:after="0" w:line="263" w:lineRule="auto"/>
        <w:ind w:right="80"/>
        <w:jc w:val="center"/>
        <w:rPr>
          <w:color w:val="000000" w:themeColor="text1"/>
        </w:rPr>
      </w:pPr>
    </w:p>
    <w:p w14:paraId="3B81E0F6" w14:textId="77777777" w:rsidR="006229D9" w:rsidRDefault="006229D9">
      <w:pPr>
        <w:spacing w:after="0" w:line="263" w:lineRule="auto"/>
        <w:ind w:right="80"/>
        <w:jc w:val="center"/>
        <w:rPr>
          <w:color w:val="000000" w:themeColor="text1"/>
        </w:rPr>
      </w:pPr>
    </w:p>
    <w:p w14:paraId="00A00A06" w14:textId="77777777" w:rsidR="006229D9" w:rsidRDefault="006229D9">
      <w:pPr>
        <w:spacing w:after="0" w:line="263" w:lineRule="auto"/>
        <w:ind w:right="80"/>
        <w:jc w:val="center"/>
        <w:rPr>
          <w:color w:val="000000" w:themeColor="text1"/>
        </w:rPr>
      </w:pPr>
    </w:p>
    <w:p w14:paraId="16AD34B1" w14:textId="77777777" w:rsidR="006229D9" w:rsidRDefault="006229D9">
      <w:pPr>
        <w:spacing w:after="0" w:line="263" w:lineRule="auto"/>
        <w:ind w:right="80"/>
        <w:jc w:val="center"/>
        <w:rPr>
          <w:color w:val="000000" w:themeColor="text1"/>
        </w:rPr>
      </w:pPr>
    </w:p>
    <w:p w14:paraId="0DCB19BC" w14:textId="77777777" w:rsidR="006229D9" w:rsidRDefault="006229D9">
      <w:pPr>
        <w:spacing w:after="0" w:line="263" w:lineRule="auto"/>
        <w:ind w:right="80"/>
        <w:jc w:val="center"/>
        <w:rPr>
          <w:color w:val="000000" w:themeColor="text1"/>
        </w:rPr>
      </w:pPr>
    </w:p>
    <w:p w14:paraId="43A6FF73" w14:textId="77777777" w:rsidR="006229D9" w:rsidRDefault="006229D9">
      <w:pPr>
        <w:spacing w:after="0" w:line="263" w:lineRule="auto"/>
        <w:ind w:right="80"/>
        <w:jc w:val="center"/>
        <w:rPr>
          <w:color w:val="000000" w:themeColor="text1"/>
        </w:rPr>
      </w:pPr>
    </w:p>
    <w:p w14:paraId="78A2BF2B" w14:textId="77777777" w:rsidR="006229D9" w:rsidRDefault="006229D9">
      <w:pPr>
        <w:spacing w:after="0" w:line="263" w:lineRule="auto"/>
        <w:ind w:right="80"/>
        <w:jc w:val="center"/>
        <w:rPr>
          <w:color w:val="000000" w:themeColor="text1"/>
        </w:rPr>
      </w:pPr>
    </w:p>
    <w:p w14:paraId="168CDBCB" w14:textId="77777777" w:rsidR="006229D9" w:rsidRDefault="006229D9">
      <w:pPr>
        <w:spacing w:after="0" w:line="263" w:lineRule="auto"/>
        <w:ind w:right="80"/>
        <w:jc w:val="center"/>
        <w:rPr>
          <w:color w:val="000000" w:themeColor="text1"/>
        </w:rPr>
      </w:pPr>
    </w:p>
    <w:p w14:paraId="34D8C84C" w14:textId="77777777" w:rsidR="006229D9" w:rsidRDefault="006229D9">
      <w:pPr>
        <w:spacing w:after="0" w:line="263" w:lineRule="auto"/>
        <w:ind w:right="80"/>
        <w:jc w:val="center"/>
        <w:rPr>
          <w:color w:val="000000" w:themeColor="text1"/>
        </w:rPr>
      </w:pPr>
    </w:p>
    <w:p w14:paraId="7B88E55F" w14:textId="77777777" w:rsidR="006229D9" w:rsidRDefault="006229D9">
      <w:pPr>
        <w:spacing w:after="0" w:line="263" w:lineRule="auto"/>
        <w:ind w:right="80"/>
        <w:jc w:val="center"/>
        <w:rPr>
          <w:color w:val="000000" w:themeColor="text1"/>
        </w:rPr>
      </w:pPr>
    </w:p>
    <w:p w14:paraId="4DD45E94" w14:textId="77777777" w:rsidR="006229D9" w:rsidRDefault="006229D9">
      <w:pPr>
        <w:spacing w:after="0" w:line="263" w:lineRule="auto"/>
        <w:ind w:right="80"/>
        <w:jc w:val="center"/>
        <w:rPr>
          <w:color w:val="000000" w:themeColor="text1"/>
        </w:rPr>
      </w:pPr>
    </w:p>
    <w:p w14:paraId="673D3159" w14:textId="77777777" w:rsidR="006229D9" w:rsidRDefault="006229D9">
      <w:pPr>
        <w:spacing w:after="0" w:line="263" w:lineRule="auto"/>
        <w:ind w:right="80"/>
        <w:jc w:val="center"/>
        <w:rPr>
          <w:color w:val="000000" w:themeColor="text1"/>
        </w:rPr>
      </w:pPr>
    </w:p>
    <w:p w14:paraId="319B1E84" w14:textId="77777777" w:rsidR="006229D9" w:rsidRDefault="006229D9">
      <w:pPr>
        <w:spacing w:after="0" w:line="263" w:lineRule="auto"/>
        <w:ind w:right="80"/>
        <w:jc w:val="center"/>
        <w:rPr>
          <w:color w:val="000000" w:themeColor="text1"/>
        </w:rPr>
      </w:pPr>
    </w:p>
    <w:p w14:paraId="26EE791C" w14:textId="77777777" w:rsidR="006229D9" w:rsidRDefault="006229D9">
      <w:pPr>
        <w:spacing w:after="0" w:line="263" w:lineRule="auto"/>
        <w:ind w:right="80"/>
        <w:jc w:val="center"/>
        <w:rPr>
          <w:color w:val="000000" w:themeColor="text1"/>
        </w:rPr>
      </w:pPr>
    </w:p>
    <w:p w14:paraId="25A8E1C5" w14:textId="77777777" w:rsidR="006229D9" w:rsidRDefault="006229D9">
      <w:pPr>
        <w:spacing w:after="0" w:line="263" w:lineRule="auto"/>
        <w:ind w:right="80"/>
        <w:jc w:val="center"/>
        <w:rPr>
          <w:color w:val="000000" w:themeColor="text1"/>
        </w:rPr>
      </w:pPr>
    </w:p>
    <w:p w14:paraId="5AE9F7B0" w14:textId="77777777" w:rsidR="006229D9" w:rsidRDefault="006229D9">
      <w:pPr>
        <w:spacing w:after="0" w:line="263" w:lineRule="auto"/>
        <w:ind w:right="80"/>
        <w:jc w:val="center"/>
        <w:rPr>
          <w:color w:val="000000" w:themeColor="text1"/>
        </w:rPr>
      </w:pPr>
    </w:p>
    <w:p w14:paraId="5CD012D2" w14:textId="77777777" w:rsidR="006229D9" w:rsidRDefault="006229D9">
      <w:pPr>
        <w:spacing w:after="0" w:line="263" w:lineRule="auto"/>
        <w:ind w:right="80"/>
        <w:jc w:val="center"/>
        <w:rPr>
          <w:color w:val="000000" w:themeColor="text1"/>
        </w:rPr>
      </w:pPr>
    </w:p>
    <w:p w14:paraId="356EF41B" w14:textId="77777777" w:rsidR="006229D9" w:rsidRDefault="006229D9">
      <w:pPr>
        <w:spacing w:after="0" w:line="263" w:lineRule="auto"/>
        <w:ind w:right="80"/>
        <w:jc w:val="center"/>
        <w:rPr>
          <w:color w:val="000000" w:themeColor="text1"/>
        </w:rPr>
      </w:pPr>
    </w:p>
    <w:p w14:paraId="7C978646" w14:textId="77777777" w:rsidR="006229D9" w:rsidRDefault="006229D9">
      <w:pPr>
        <w:spacing w:after="0" w:line="263" w:lineRule="auto"/>
        <w:ind w:right="80"/>
        <w:jc w:val="center"/>
        <w:rPr>
          <w:color w:val="000000" w:themeColor="text1"/>
        </w:rPr>
      </w:pPr>
    </w:p>
    <w:p w14:paraId="5C071CCB" w14:textId="77777777" w:rsidR="006229D9" w:rsidRDefault="006229D9">
      <w:pPr>
        <w:spacing w:after="0" w:line="263" w:lineRule="auto"/>
        <w:ind w:right="80"/>
        <w:jc w:val="center"/>
        <w:rPr>
          <w:color w:val="000000" w:themeColor="text1"/>
        </w:rPr>
      </w:pPr>
    </w:p>
    <w:p w14:paraId="17E89135" w14:textId="77777777" w:rsidR="006229D9" w:rsidRDefault="006229D9">
      <w:pPr>
        <w:spacing w:after="0" w:line="263" w:lineRule="auto"/>
        <w:ind w:right="80"/>
        <w:jc w:val="center"/>
        <w:rPr>
          <w:color w:val="000000" w:themeColor="text1"/>
        </w:rPr>
      </w:pPr>
    </w:p>
    <w:p w14:paraId="50176296" w14:textId="77777777" w:rsidR="006229D9" w:rsidRDefault="006229D9">
      <w:pPr>
        <w:spacing w:after="0" w:line="263" w:lineRule="auto"/>
        <w:ind w:right="80"/>
        <w:jc w:val="center"/>
        <w:rPr>
          <w:color w:val="000000" w:themeColor="text1"/>
        </w:rPr>
      </w:pPr>
    </w:p>
    <w:p w14:paraId="2C2E0782" w14:textId="77777777" w:rsidR="006229D9" w:rsidRDefault="006229D9">
      <w:pPr>
        <w:spacing w:after="0" w:line="263" w:lineRule="auto"/>
        <w:ind w:right="80"/>
        <w:jc w:val="center"/>
        <w:rPr>
          <w:color w:val="000000" w:themeColor="text1"/>
        </w:rPr>
      </w:pPr>
    </w:p>
    <w:p w14:paraId="7CE2D918" w14:textId="77777777" w:rsidR="006229D9" w:rsidRDefault="006229D9">
      <w:pPr>
        <w:spacing w:after="0" w:line="263" w:lineRule="auto"/>
        <w:ind w:right="80"/>
        <w:jc w:val="center"/>
        <w:rPr>
          <w:color w:val="000000" w:themeColor="text1"/>
        </w:rPr>
      </w:pPr>
    </w:p>
    <w:p w14:paraId="6AA5E2A5" w14:textId="77777777" w:rsidR="007F6A28" w:rsidRPr="004F09C9" w:rsidRDefault="007F6A28" w:rsidP="00F1002A">
      <w:pPr>
        <w:spacing w:after="0" w:line="263" w:lineRule="auto"/>
        <w:ind w:left="0" w:right="80" w:firstLine="0"/>
        <w:rPr>
          <w:color w:val="000000" w:themeColor="text1"/>
        </w:rPr>
      </w:pPr>
    </w:p>
    <w:p w14:paraId="3E3FC4BA" w14:textId="77777777" w:rsidR="00E872D5" w:rsidRPr="004F09C9" w:rsidRDefault="00E872D5" w:rsidP="00E872D5">
      <w:pPr>
        <w:spacing w:after="0" w:line="263" w:lineRule="auto"/>
        <w:ind w:right="80"/>
        <w:jc w:val="center"/>
        <w:rPr>
          <w:color w:val="000000" w:themeColor="text1"/>
        </w:rPr>
      </w:pPr>
      <w:bookmarkStart w:id="3" w:name="_Hlk861126"/>
      <w:r w:rsidRPr="004F09C9">
        <w:rPr>
          <w:color w:val="000000" w:themeColor="text1"/>
        </w:rPr>
        <w:lastRenderedPageBreak/>
        <w:t>CHAPTER 1</w:t>
      </w:r>
    </w:p>
    <w:p w14:paraId="2F6AEA6A"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INTRODUCTION</w:t>
      </w:r>
    </w:p>
    <w:p w14:paraId="40943B97" w14:textId="26C4BDA3" w:rsidR="00F416C8" w:rsidRDefault="00E872D5" w:rsidP="00FA5558">
      <w:pPr>
        <w:ind w:left="-15" w:right="90" w:firstLine="468"/>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and humid </w:t>
      </w:r>
      <w:r w:rsidRPr="004F09C9">
        <w:rPr>
          <w:color w:val="000000" w:themeColor="text1"/>
        </w:rPr>
        <w:t xml:space="preserve">spring and summer </w:t>
      </w:r>
      <w:r>
        <w:rPr>
          <w:color w:val="000000" w:themeColor="text1"/>
        </w:rPr>
        <w:t xml:space="preserve">periods </w:t>
      </w:r>
      <w:r w:rsidRPr="004F09C9">
        <w:rPr>
          <w:color w:val="000000" w:themeColor="text1"/>
        </w:rPr>
        <w:t>and fall and winter</w:t>
      </w:r>
      <w:r>
        <w:rPr>
          <w:color w:val="000000" w:themeColor="text1"/>
        </w:rPr>
        <w:t xml:space="preserve"> periods </w:t>
      </w:r>
      <w:r w:rsidR="00B211B5">
        <w:rPr>
          <w:color w:val="000000" w:themeColor="text1"/>
        </w:rPr>
        <w:t xml:space="preserve">when conditions are </w:t>
      </w:r>
      <w:r>
        <w:rPr>
          <w:color w:val="000000" w:themeColor="text1"/>
        </w:rPr>
        <w:t>cold and dry</w:t>
      </w:r>
      <w:r w:rsidRPr="004F09C9">
        <w:rPr>
          <w:color w:val="000000" w:themeColor="text1"/>
        </w:rPr>
        <w:t>.</w:t>
      </w:r>
      <w:r>
        <w:rPr>
          <w:color w:val="000000" w:themeColor="text1"/>
        </w:rPr>
        <w:t xml:space="preserve"> </w:t>
      </w:r>
      <w:r w:rsidRPr="004F09C9">
        <w:rPr>
          <w:color w:val="000000" w:themeColor="text1"/>
        </w:rPr>
        <w:t>During the warm season</w:t>
      </w:r>
      <w:r w:rsidR="00E21FFA">
        <w:rPr>
          <w:color w:val="000000" w:themeColor="text1"/>
        </w:rPr>
        <w:t xml:space="preserve"> when conditions are favorable</w:t>
      </w:r>
      <w:r w:rsidR="00B211B5">
        <w:rPr>
          <w:color w:val="000000" w:themeColor="text1"/>
        </w:rPr>
        <w:t xml:space="preserve"> resources like food and water are </w:t>
      </w:r>
      <w:r w:rsidR="00E21FFA">
        <w:rPr>
          <w:color w:val="000000" w:themeColor="text1"/>
        </w:rPr>
        <w:t>more abundant and insects use these resources for growth, development, and reproduction</w:t>
      </w:r>
      <w:r w:rsidRPr="004F09C9">
        <w:rPr>
          <w:color w:val="000000" w:themeColor="text1"/>
        </w:rPr>
        <w:t>.</w:t>
      </w:r>
      <w:r>
        <w:rPr>
          <w:color w:val="000000" w:themeColor="text1"/>
        </w:rPr>
        <w:t xml:space="preserve"> </w:t>
      </w:r>
      <w:r w:rsidRPr="004F09C9">
        <w:rPr>
          <w:color w:val="000000" w:themeColor="text1"/>
        </w:rPr>
        <w:t>As temperatures decline in the fall and winter</w:t>
      </w:r>
      <w:r w:rsidR="00E21FFA">
        <w:rPr>
          <w:color w:val="000000" w:themeColor="text1"/>
        </w:rPr>
        <w:t xml:space="preserve"> conditions are unfavorable and temperate-</w:t>
      </w:r>
      <w:r>
        <w:rPr>
          <w:color w:val="000000" w:themeColor="text1"/>
        </w:rPr>
        <w:t>living</w:t>
      </w:r>
      <w:r w:rsidR="00E21FFA">
        <w:rPr>
          <w:color w:val="000000" w:themeColor="text1"/>
        </w:rPr>
        <w:t>-insects experience</w:t>
      </w:r>
      <w:r w:rsidRPr="004F09C9">
        <w:rPr>
          <w:color w:val="000000" w:themeColor="text1"/>
        </w:rPr>
        <w:t xml:space="preserve"> low temperatures </w:t>
      </w:r>
      <w:r w:rsidR="00E21FFA">
        <w:rPr>
          <w:color w:val="000000" w:themeColor="text1"/>
        </w:rPr>
        <w:t>which can</w:t>
      </w:r>
      <w:r w:rsidR="00E21FFA" w:rsidRPr="004F09C9">
        <w:rPr>
          <w:color w:val="000000" w:themeColor="text1"/>
        </w:rPr>
        <w:t xml:space="preserve"> </w:t>
      </w:r>
      <w:r w:rsidRPr="004F09C9">
        <w:rPr>
          <w:color w:val="000000" w:themeColor="text1"/>
        </w:rPr>
        <w:t>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4F09C9">
        <w:rPr>
          <w:color w:val="000000" w:themeColor="text1"/>
        </w:rPr>
        <w:t xml:space="preserve">Some insects have evolved seasonal dormancy (diapause) as a strategy to protect themselves from the unfavorable winter environment. Diapause is a genetically regulated and environmentally influenced alternative developmental trajectory initiated before the onset of winter and during a species-specific life stage (Koštál, 2006). By monitoring environmentally consistent cues that cycle with seasonality, insects can reliably predict, prepare for, and protect themselves from unfavorable changes in seasonal temperature and resource availability </w:t>
      </w:r>
      <w:r w:rsidR="00F416C8">
        <w:rPr>
          <w:color w:val="000000" w:themeColor="text1"/>
        </w:rPr>
        <w:t xml:space="preserve">through the initiation of </w:t>
      </w:r>
      <w:r w:rsidRPr="004F09C9">
        <w:rPr>
          <w:color w:val="000000" w:themeColor="text1"/>
        </w:rPr>
        <w:t xml:space="preserve">diapause. </w:t>
      </w:r>
      <w:r w:rsidR="00F416C8">
        <w:rPr>
          <w:color w:val="000000" w:themeColor="text1"/>
        </w:rPr>
        <w:t>V</w:t>
      </w:r>
      <w:r w:rsidRPr="004F09C9">
        <w:rPr>
          <w:color w:val="000000" w:themeColor="text1"/>
        </w:rPr>
        <w:t>ariation in diapause-associated life history traits both within and among species</w:t>
      </w:r>
      <w:r w:rsidR="00F416C8">
        <w:rPr>
          <w:color w:val="000000" w:themeColor="text1"/>
        </w:rPr>
        <w:t xml:space="preserve"> </w:t>
      </w:r>
      <w:r w:rsidR="00F416C8" w:rsidRPr="004F09C9">
        <w:rPr>
          <w:color w:val="000000" w:themeColor="text1"/>
        </w:rPr>
        <w:t>may serve to synchronize insect life histories with predictable seasonal change</w:t>
      </w:r>
      <w:r w:rsidRPr="004F09C9">
        <w:rPr>
          <w:color w:val="000000" w:themeColor="text1"/>
        </w:rPr>
        <w:t xml:space="preserve"> </w:t>
      </w:r>
      <w:r>
        <w:rPr>
          <w:color w:val="000000" w:themeColor="text1"/>
        </w:rPr>
        <w:t>is critical for the evolution of diapause through natural selection</w:t>
      </w:r>
      <w:r w:rsidRPr="004F09C9">
        <w:rPr>
          <w:color w:val="000000" w:themeColor="text1"/>
        </w:rPr>
        <w:t>.</w:t>
      </w:r>
      <w:r w:rsidR="00F416C8">
        <w:rPr>
          <w:color w:val="000000" w:themeColor="text1"/>
        </w:rPr>
        <w:t xml:space="preserve"> </w:t>
      </w:r>
    </w:p>
    <w:p w14:paraId="7565EDB0" w14:textId="051BA3C4" w:rsidR="00E872D5" w:rsidRPr="004F09C9" w:rsidRDefault="00FA5558" w:rsidP="00E872D5">
      <w:pPr>
        <w:ind w:left="-15" w:right="90" w:firstLine="468"/>
        <w:rPr>
          <w:color w:val="000000" w:themeColor="text1"/>
        </w:rPr>
      </w:pPr>
      <w:r>
        <w:rPr>
          <w:color w:val="000000" w:themeColor="text1"/>
        </w:rPr>
        <w:t xml:space="preserve">Generally, </w:t>
      </w:r>
      <w:r w:rsidR="00E872D5" w:rsidRPr="004F09C9">
        <w:rPr>
          <w:color w:val="000000" w:themeColor="text1"/>
        </w:rPr>
        <w:t xml:space="preserve">temperate insects use photoperiod alone or in concert with other environmental cues, </w:t>
      </w:r>
      <w:r w:rsidR="00E872D5">
        <w:rPr>
          <w:color w:val="000000" w:themeColor="text1"/>
        </w:rPr>
        <w:t>such as</w:t>
      </w:r>
      <w:r w:rsidR="00E872D5" w:rsidRPr="004F09C9">
        <w:rPr>
          <w:color w:val="000000" w:themeColor="text1"/>
        </w:rPr>
        <w:t xml:space="preserve"> temperature or host-plant quality, </w:t>
      </w:r>
      <w:r w:rsidR="002C384F">
        <w:rPr>
          <w:color w:val="000000" w:themeColor="text1"/>
        </w:rPr>
        <w:t>t</w:t>
      </w:r>
      <w:r w:rsidR="002C384F" w:rsidRPr="004F09C9">
        <w:rPr>
          <w:color w:val="000000" w:themeColor="text1"/>
        </w:rPr>
        <w:t>o predict seasonal change</w:t>
      </w:r>
      <w:r w:rsidR="002C384F">
        <w:rPr>
          <w:color w:val="000000" w:themeColor="text1"/>
        </w:rPr>
        <w:t xml:space="preserve"> and</w:t>
      </w:r>
      <w:r w:rsidR="00E872D5" w:rsidRPr="004F09C9">
        <w:rPr>
          <w:color w:val="000000" w:themeColor="text1"/>
        </w:rPr>
        <w:t xml:space="preserve"> induce diapause before arrival of prolonged seasonal stress.</w:t>
      </w:r>
      <w:r w:rsidR="00E872D5">
        <w:rPr>
          <w:color w:val="000000" w:themeColor="text1"/>
        </w:rPr>
        <w:t xml:space="preserve"> </w:t>
      </w:r>
      <w:r w:rsidR="00E872D5" w:rsidRPr="004F09C9">
        <w:rPr>
          <w:color w:val="000000" w:themeColor="text1"/>
        </w:rPr>
        <w:t>Climate change can lead to disruptions in diapause-mediated life history synchrony between insects and their environments as seasons become less predictable. Insects that are successful or are positively impacted by the warmer temperatures and longer growing seasons associated with climate change could be termed "winners" and insects that are negatively impacted by warming temperatures and shifting seasons could be termed "losers". Genetic variation in diapause traits could prove to be beneficial as climate changes and seasonality becomes less predictable.</w:t>
      </w:r>
    </w:p>
    <w:p w14:paraId="625C5E8A" w14:textId="77777777" w:rsidR="00E872D5" w:rsidRDefault="00E872D5" w:rsidP="00E872D5">
      <w:pPr>
        <w:ind w:left="-15" w:right="90" w:firstLine="468"/>
        <w:rPr>
          <w:color w:val="000000" w:themeColor="text1"/>
        </w:rPr>
      </w:pPr>
      <w:r w:rsidRPr="004F09C9">
        <w:rPr>
          <w:color w:val="000000" w:themeColor="text1"/>
        </w:rPr>
        <w:lastRenderedPageBreak/>
        <w:t xml:space="preserve">The onset of diapause is generally marked by the suspension of development, a reduction in metabolic activity, and </w:t>
      </w:r>
      <w:r>
        <w:rPr>
          <w:color w:val="000000" w:themeColor="text1"/>
        </w:rPr>
        <w:t>a cessation of feeding</w:t>
      </w:r>
      <w:r w:rsidRPr="004F09C9">
        <w:rPr>
          <w:color w:val="000000" w:themeColor="text1"/>
        </w:rPr>
        <w:t xml:space="preserve"> (Hahn and Denlinger, 2007; Koštál, 2006; Sinclair, 2015; Tauber and Tauber, 1981). However, diapausing insects must continue to meet the energetic demands of their metabolism during diapause. In addition to the added energy cost incurred by surviving winter in diapause, insects exiting diapause must also have enough energetic and anabolic resources left to resume development.</w:t>
      </w:r>
      <w:r>
        <w:rPr>
          <w:color w:val="000000" w:themeColor="text1"/>
        </w:rPr>
        <w:t xml:space="preserve"> </w:t>
      </w:r>
      <w:r w:rsidRPr="004F09C9">
        <w:rPr>
          <w:color w:val="000000" w:themeColor="text1"/>
        </w:rPr>
        <w:t>In preparation for diapause many insects store additional lipids to use as fuel, however nutrition is also stored in the form of carbohydrates and proteins (Arrese and Soulages, 2010; Hahn and Denlinger, 2007). If the onset of diapause occurs before the favorable season ends it will limit an insect</w:t>
      </w:r>
      <w:r>
        <w:rPr>
          <w:color w:val="000000" w:themeColor="text1"/>
        </w:rPr>
        <w:t>’</w:t>
      </w:r>
      <w:r w:rsidRPr="004F09C9">
        <w:rPr>
          <w:color w:val="000000" w:themeColor="text1"/>
        </w:rPr>
        <w:t>s ability to take advantage of available resources. 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p>
    <w:p w14:paraId="0CA3B9AA" w14:textId="2BA6F448" w:rsidR="00E872D5" w:rsidRDefault="00E872D5" w:rsidP="00E872D5">
      <w:pPr>
        <w:ind w:left="0" w:right="90" w:firstLine="0"/>
        <w:rPr>
          <w:color w:val="000000" w:themeColor="text1"/>
        </w:rPr>
      </w:pPr>
      <w:r>
        <w:rPr>
          <w:color w:val="000000" w:themeColor="text1"/>
        </w:rPr>
        <w:tab/>
      </w:r>
      <w:commentRangeStart w:id="4"/>
      <w:r>
        <w:rPr>
          <w:color w:val="000000" w:themeColor="text1"/>
        </w:rPr>
        <w:t>This research is broadly designed to address the following questions: what factors affect dormancy and life history synchronization with seasonal variation, and, to what degree does environmental variation alter the formation of genotypes?</w:t>
      </w:r>
      <w:commentRangeEnd w:id="4"/>
      <w:r>
        <w:rPr>
          <w:rStyle w:val="CommentReference"/>
        </w:rPr>
        <w:commentReference w:id="4"/>
      </w:r>
      <w:r>
        <w:rPr>
          <w:color w:val="000000" w:themeColor="text1"/>
        </w:rPr>
        <w:t xml:space="preserve"> </w:t>
      </w:r>
    </w:p>
    <w:p w14:paraId="5A52E092" w14:textId="77777777" w:rsidR="00B134B2" w:rsidRPr="00B134B2" w:rsidRDefault="00B134B2" w:rsidP="00E819EC">
      <w:pPr>
        <w:ind w:left="0" w:right="90" w:firstLine="720"/>
        <w:rPr>
          <w:color w:val="000000" w:themeColor="text1"/>
        </w:rPr>
      </w:pPr>
      <w:r w:rsidRPr="00B134B2">
        <w:rPr>
          <w:color w:val="000000" w:themeColor="text1"/>
        </w:rPr>
        <w:t xml:space="preserve">Animal performance is influenced by the thermal conditions they experience in their environments and increased temperatures could affect animals either positively or negatively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w:t>
      </w:r>
      <w:r w:rsidRPr="00B134B2">
        <w:rPr>
          <w:color w:val="000000" w:themeColor="text1"/>
        </w:rPr>
        <w:lastRenderedPageBreak/>
        <w:t xml:space="preserve">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387E242C" w14:textId="77777777" w:rsidR="00B134B2" w:rsidRPr="00B134B2" w:rsidRDefault="00B134B2" w:rsidP="00E819EC">
      <w:pPr>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5A3E6B5F" w14:textId="77777777" w:rsidR="00B134B2" w:rsidRPr="00B134B2" w:rsidRDefault="00B134B2" w:rsidP="00E819EC">
      <w:pPr>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27AA0EFA" w14:textId="77777777" w:rsidR="00B134B2" w:rsidRPr="00B134B2" w:rsidRDefault="00B134B2" w:rsidP="00E819EC">
      <w:pPr>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w:t>
      </w:r>
      <w:r w:rsidRPr="00B134B2">
        <w:rPr>
          <w:color w:val="000000" w:themeColor="text1"/>
        </w:rPr>
        <w:lastRenderedPageBreak/>
        <w:t xml:space="preserve">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 xml:space="preserve">as climate warms. </w:t>
      </w:r>
    </w:p>
    <w:p w14:paraId="420D6323" w14:textId="77777777" w:rsidR="00B134B2" w:rsidRPr="00B134B2" w:rsidRDefault="00B134B2" w:rsidP="00E819EC">
      <w:pPr>
        <w:ind w:left="0" w:right="90" w:firstLine="720"/>
        <w:rPr>
          <w:color w:val="000000" w:themeColor="text1"/>
        </w:rPr>
      </w:pPr>
      <w:r w:rsidRPr="00B134B2">
        <w:rPr>
          <w:color w:val="000000" w:themeColor="text1"/>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The ability to reliably predict seasonal changes is probably one of the most important challenges all organisms encounter. </w:t>
      </w:r>
    </w:p>
    <w:p w14:paraId="16A11926" w14:textId="77777777" w:rsidR="00B134B2" w:rsidRPr="00B134B2" w:rsidRDefault="00B134B2" w:rsidP="00E819EC">
      <w:pPr>
        <w:ind w:left="0" w:right="90" w:firstLine="720"/>
        <w:rPr>
          <w:color w:val="000000" w:themeColor="text1"/>
        </w:rPr>
      </w:pPr>
      <w:r w:rsidRPr="00B134B2">
        <w:rPr>
          <w:color w:val="000000" w:themeColor="text1"/>
        </w:rPr>
        <w:t xml:space="preserve">To prepare for seasonal changes in temperature, many plants and animals synchronize their development using other environmental cues that consistently cycle with seasonal temperature changes. In the temperate regions farther from the equator, p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xml:space="preserve">. During the summer, photoperiod is long and increases as latitude increases; while in the winter, photoperiod is short and decreases as latitude increases. Insects in temperate regions use the 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B134B2">
        <w:rPr>
          <w:color w:val="000000" w:themeColor="text1"/>
        </w:rPr>
        <w:lastRenderedPageBreak/>
        <w:t xml:space="preserve">decisions, but cannot adjust to the warmer temperatures approximated by photoperiod, could lose. </w:t>
      </w:r>
    </w:p>
    <w:p w14:paraId="3D4E7BB4" w14:textId="77777777" w:rsidR="00B134B2" w:rsidRPr="00B134B2" w:rsidRDefault="00B134B2" w:rsidP="00E819EC">
      <w:pPr>
        <w:ind w:left="0" w:right="90" w:firstLine="720"/>
        <w:rPr>
          <w:color w:val="000000" w:themeColor="text1"/>
        </w:rPr>
      </w:pPr>
      <w:r w:rsidRPr="00B134B2">
        <w:rPr>
          <w:color w:val="000000" w:themeColor="text1"/>
        </w:rPr>
        <w:t xml:space="preserve">Photoperiod, like temperature, is an important environmental cue that insects use to make life history decisions. While warming northern latitudes do offer climate change winners the opportunity to shift their population distributions and ranges. Those insects that experience range shifts will be exposed to environmental cues, like photoperiod, that are intrinsic to these northern latitudes. Winners could be pre-adjusted or could adjust to these shifted cues in the environments they relocate into through phenotypic plasticity or evolutionary adaptation.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p>
    <w:p w14:paraId="3BAB9354" w14:textId="4DDED7D3" w:rsidR="00B134B2" w:rsidRPr="00B134B2" w:rsidRDefault="00B134B2" w:rsidP="00E819EC">
      <w:pPr>
        <w:ind w:left="0" w:right="90" w:firstLine="720"/>
        <w:rPr>
          <w:color w:val="000000" w:themeColor="text1"/>
        </w:rPr>
      </w:pPr>
      <w:r w:rsidRPr="00B134B2">
        <w:rPr>
          <w:color w:val="000000" w:themeColor="text1"/>
        </w:rPr>
        <w:t xml:space="preserve">To ensure their survival, organisms 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 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s temperatures rise, winning insects could express phenotypic plasticity or experience evolutionary adaptations in their dormancy strategy to adjust to the shifting landscape of seasonally stressful environmental conditions. </w:t>
      </w:r>
    </w:p>
    <w:p w14:paraId="403FD2DC" w14:textId="77777777" w:rsidR="00B134B2" w:rsidRPr="00B134B2" w:rsidRDefault="00B134B2" w:rsidP="00E819EC">
      <w:pPr>
        <w:ind w:left="0" w:right="90" w:firstLine="720"/>
        <w:rPr>
          <w:color w:val="000000" w:themeColor="text1"/>
        </w:rPr>
      </w:pPr>
      <w:r w:rsidRPr="00B134B2">
        <w:rPr>
          <w:color w:val="000000" w:themeColor="text1"/>
        </w:rPr>
        <w:lastRenderedPageBreak/>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 many insects use diapause. For most temperate insects, maintaining a suitable metabolic rate for continued development becomes challenging when temperatures fall too low. Further, as resource availability declines, they struggle to acquire enough energy to fuel metabolism, growth, and development. Diapause is one way that insects can protect themselves from these predictable and chronic seasonal stresses. However, unlike quiescence, diapause is generally induced well before their environment degrades and becomes stressful. Diapause is a genetically regulated, environmentally influenced alternative developmental trajectory that is usually marked by metabolic suppression and arrested development in a specific life sta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By monitoring environmentally consistent cues that cycle with seasonality, insects can reliably predict, prepare for, and protect themselves from seasonal changes in temperature by inducing diapause. </w:t>
      </w:r>
    </w:p>
    <w:p w14:paraId="6B89177D" w14:textId="77777777" w:rsidR="00B134B2" w:rsidRPr="00B134B2" w:rsidRDefault="00B134B2" w:rsidP="00E819EC">
      <w:pPr>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typically consistent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The traits that mark diapause are largely genetically determined and highly heritable. The developmental stage when diapause occurs can vary from species to species or can even vary among populations within a species. Variation in diapause life stage aside, the diapause developmental trajectory always has three sequential stages: pre-diapaus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w:t>
      </w:r>
      <w:r w:rsidRPr="00B134B2">
        <w:rPr>
          <w:color w:val="000000" w:themeColor="text1"/>
        </w:rPr>
        <w:lastRenderedPageBreak/>
        <w:t xml:space="preserve">environmental cue or cues, diapause is induced, and there is a shift away from continuous development and towards the diapause developmental trajectory. </w:t>
      </w:r>
    </w:p>
    <w:p w14:paraId="055700E3" w14:textId="77777777" w:rsidR="00B134B2" w:rsidRPr="00B134B2" w:rsidRDefault="00B134B2" w:rsidP="00E819EC">
      <w:pPr>
        <w:ind w:left="0" w:right="90" w:firstLine="720"/>
        <w:rPr>
          <w:color w:val="000000" w:themeColor="text1"/>
        </w:rPr>
      </w:pPr>
      <w:r w:rsidRPr="00B134B2">
        <w:rPr>
          <w:color w:val="000000" w:themeColor="text1"/>
        </w:rPr>
        <w:t xml:space="preserve">During diapause, insects must meet their metabolic energy requirements. However, most insects do not feed during diapause. 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In preparation for diapause, many insects accumulate and store resources in the form of lipids, proteins, and carbohydrates. Because most insects do not feed during diapause, it is imperative that insects accumulate enough resources to meet the energetic demands of the long diapause period. Furthermore, after diapause ends insects must have enough 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75C9BC49" w14:textId="77777777" w:rsidR="00B134B2" w:rsidRPr="00B134B2" w:rsidRDefault="00B134B2" w:rsidP="00E819EC">
      <w:pPr>
        <w:ind w:left="0" w:right="90" w:firstLine="720"/>
        <w:rPr>
          <w:color w:val="000000" w:themeColor="text1"/>
        </w:rPr>
      </w:pPr>
      <w:r w:rsidRPr="00B134B2">
        <w:rPr>
          <w:color w:val="000000" w:themeColor="text1"/>
        </w:rPr>
        <w:t xml:space="preserve">Diapause initiation is generally marked by the suspension of continuous development and a reduction in metabolic activity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 1981, Koštál 2006, Hahn and Denlinger 2007,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diapause continue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574922B8" w14:textId="77777777" w:rsidR="00B134B2" w:rsidRPr="00B134B2" w:rsidRDefault="00B134B2" w:rsidP="00E819EC">
      <w:pPr>
        <w:ind w:left="0" w:right="90" w:firstLine="720"/>
        <w:rPr>
          <w:color w:val="000000" w:themeColor="text1"/>
        </w:rPr>
      </w:pPr>
      <w:r w:rsidRPr="00B134B2">
        <w:rPr>
          <w:color w:val="000000" w:themeColor="text1"/>
        </w:rPr>
        <w:t xml:space="preserve">Diapause is an alternative life history trajectory that requires an insect to monitor environmental cues, halt development, and suppress metabolic activity. The timing of diapause </w:t>
      </w:r>
      <w:r w:rsidRPr="00B134B2">
        <w:rPr>
          <w:color w:val="000000" w:themeColor="text1"/>
        </w:rPr>
        <w:lastRenderedPageBreak/>
        <w:t>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The mechanisms controlling diapause timing as an important life history decision are endogenously regulated and typically genetically heritable.</w:t>
      </w:r>
    </w:p>
    <w:p w14:paraId="2BC5E3C2" w14:textId="77777777" w:rsidR="00B134B2" w:rsidRPr="00B134B2" w:rsidRDefault="00B134B2" w:rsidP="00B134B2">
      <w:pPr>
        <w:ind w:left="0" w:right="90" w:firstLine="0"/>
        <w:rPr>
          <w:color w:val="000000" w:themeColor="text1"/>
        </w:rPr>
      </w:pPr>
      <w:r w:rsidRPr="00B134B2">
        <w:rPr>
          <w:color w:val="000000" w:themeColor="text1"/>
        </w:rPr>
        <w:t xml:space="preserve">In temperate regions, warm temperatures persist in the spring and summer. During the warm seasons, insects utilize available food and water to grow, develop, and reproduce. As temperatures decline in the fall and winter, resource availability declines. For insects in temperate regions, low temperatures can greatly reduce metabolic activity making continued activity challenging or even impossible. Consequently, low metabolic activity reduces growth and can eventually cause mortality. Insects in temperate regions generally predict the seasonal change using photoperiod alone or in concert with other environmental cues, like temperature or host-plant quality, to induce diapause and avoid the stress of prolonged seasonal stress in their environments. </w:t>
      </w:r>
    </w:p>
    <w:p w14:paraId="61BF4711" w14:textId="77777777" w:rsidR="00B134B2" w:rsidRPr="00B134B2" w:rsidRDefault="00B134B2" w:rsidP="00E819EC">
      <w:pPr>
        <w:ind w:left="0" w:right="90" w:firstLine="720"/>
        <w:rPr>
          <w:color w:val="000000" w:themeColor="text1"/>
        </w:rPr>
      </w:pPr>
      <w:r w:rsidRPr="00B134B2">
        <w:rPr>
          <w:color w:val="000000" w:themeColor="text1"/>
        </w:rPr>
        <w:t>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Those insects that adjust to these underestimated predictions to resynchronize their lifecycles with the growing season, either by evolutionary adaptations or phenotypic plasticity in their response to these shifting environmental cues, could win as climate changes.</w:t>
      </w:r>
    </w:p>
    <w:p w14:paraId="02163CDC" w14:textId="77777777" w:rsidR="00B134B2" w:rsidRPr="00B134B2" w:rsidRDefault="00B134B2" w:rsidP="00E819EC">
      <w:pPr>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proofErr w:type="spellStart"/>
      <w:r w:rsidRPr="00B134B2">
        <w:rPr>
          <w:i/>
          <w:color w:val="000000" w:themeColor="text1"/>
        </w:rPr>
        <w:t>Wyeomyia</w:t>
      </w:r>
      <w:proofErr w:type="spellEnd"/>
      <w:r w:rsidRPr="00B134B2">
        <w:rPr>
          <w:i/>
          <w:color w:val="000000" w:themeColor="text1"/>
        </w:rPr>
        <w:t xml:space="preserve"> smithii</w:t>
      </w:r>
      <w:r w:rsidRPr="00B134B2">
        <w:rPr>
          <w:color w:val="000000" w:themeColor="text1"/>
        </w:rPr>
        <w:t xml:space="preserve">, have shifted their </w:t>
      </w:r>
      <w:r w:rsidRPr="00B134B2">
        <w:rPr>
          <w:color w:val="000000" w:themeColor="text1"/>
        </w:rPr>
        <w:lastRenderedPageBreak/>
        <w:t>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2A2963B1" w14:textId="77777777" w:rsidR="00B134B2" w:rsidRPr="00B134B2" w:rsidRDefault="00B134B2" w:rsidP="00E819EC">
      <w:pPr>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10E257BF" w14:textId="77777777" w:rsidR="00B134B2" w:rsidRPr="00B134B2" w:rsidRDefault="00B134B2" w:rsidP="00B134B2">
      <w:pPr>
        <w:ind w:left="0" w:right="90" w:firstLine="0"/>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t>
      </w:r>
      <w:r w:rsidRPr="00B134B2">
        <w:rPr>
          <w:color w:val="000000" w:themeColor="text1"/>
        </w:rPr>
        <w:lastRenderedPageBreak/>
        <w:t>warmer seasonal temperatures and longer growing seasons will increase the duration of resource availability. Insects that can adjust to longer growing seasons without compromising the protection of diapause could be winners as climates change.</w:t>
      </w:r>
    </w:p>
    <w:p w14:paraId="564CE7B8" w14:textId="77777777" w:rsidR="00B134B2" w:rsidRPr="00B134B2" w:rsidRDefault="00B134B2" w:rsidP="00B134B2">
      <w:pPr>
        <w:ind w:left="0" w:right="90" w:firstLine="0"/>
        <w:rPr>
          <w:b/>
          <w:color w:val="000000" w:themeColor="text1"/>
        </w:rPr>
      </w:pPr>
    </w:p>
    <w:p w14:paraId="5F62538F" w14:textId="77777777" w:rsidR="00B134B2" w:rsidRPr="00B134B2" w:rsidRDefault="00B134B2" w:rsidP="00B134B2">
      <w:pPr>
        <w:ind w:left="0" w:right="90" w:firstLine="0"/>
        <w:rPr>
          <w:color w:val="000000" w:themeColor="text1"/>
        </w:rPr>
      </w:pPr>
      <w:r w:rsidRPr="00B134B2">
        <w:rPr>
          <w:b/>
          <w:color w:val="000000" w:themeColor="text1"/>
        </w:rPr>
        <w:t xml:space="preserve">Measuring the Descent into Diapause: </w:t>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Arrese and Soulages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Amino acids are generally stored as multimeric hexamerin proteins. Hexamerins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and </w:t>
      </w:r>
      <w:proofErr w:type="spellStart"/>
      <w:r w:rsidRPr="00B134B2">
        <w:rPr>
          <w:color w:val="000000" w:themeColor="text1"/>
        </w:rPr>
        <w:t>Scheller</w:t>
      </w:r>
      <w:proofErr w:type="spellEnd"/>
      <w:r w:rsidRPr="00B134B2">
        <w:rPr>
          <w:color w:val="000000" w:themeColor="text1"/>
        </w:rPr>
        <w:t xml:space="preserve">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5A2C8D5C" w14:textId="77777777" w:rsidR="00B134B2" w:rsidRPr="00B134B2" w:rsidRDefault="00B134B2" w:rsidP="00E819EC">
      <w:pPr>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w:t>
      </w:r>
      <w:r w:rsidRPr="00B134B2">
        <w:rPr>
          <w:color w:val="000000" w:themeColor="text1"/>
        </w:rPr>
        <w:lastRenderedPageBreak/>
        <w:t xml:space="preserve">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001666F5" w14:textId="3675DA69" w:rsidR="00E872D5" w:rsidRDefault="00B134B2" w:rsidP="00E819EC">
      <w:pPr>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w:t>
      </w:r>
      <w:r w:rsidRPr="00B134B2">
        <w:rPr>
          <w:color w:val="000000" w:themeColor="text1"/>
        </w:rPr>
        <w:lastRenderedPageBreak/>
        <w:t xml:space="preserve">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0806091A" w14:textId="0AF60B2D" w:rsidR="00E872D5" w:rsidRDefault="00E872D5" w:rsidP="002C384F">
      <w:pPr>
        <w:ind w:left="0" w:right="90" w:firstLine="720"/>
        <w:rPr>
          <w:color w:val="000000" w:themeColor="text1"/>
        </w:rPr>
      </w:pPr>
      <w:commentRangeStart w:id="5"/>
      <w:r w:rsidRPr="004F09C9">
        <w:rPr>
          <w:color w:val="000000" w:themeColor="text1"/>
        </w:rPr>
        <w:t>I expected insects with a longer diapause genotype to store more lipids than insects with a shorter diapause genotype in preparation for diapause (1-1A,</w:t>
      </w:r>
      <w:r>
        <w:rPr>
          <w:color w:val="000000" w:themeColor="text1"/>
        </w:rPr>
        <w:t xml:space="preserve"> </w:t>
      </w:r>
      <w:r w:rsidRPr="004F09C9">
        <w:rPr>
          <w:color w:val="000000" w:themeColor="text1"/>
        </w:rPr>
        <w:t xml:space="preserve">B). </w:t>
      </w:r>
      <w:commentRangeEnd w:id="5"/>
      <w:r>
        <w:rPr>
          <w:rStyle w:val="CommentReference"/>
        </w:rPr>
        <w:commentReference w:id="5"/>
      </w:r>
    </w:p>
    <w:p w14:paraId="6A97D155" w14:textId="63C2EF26" w:rsidR="00E872D5" w:rsidRPr="004F09C9" w:rsidRDefault="00E872D5" w:rsidP="00E872D5">
      <w:pPr>
        <w:ind w:left="0" w:right="90" w:firstLine="720"/>
        <w:rPr>
          <w:color w:val="000000" w:themeColor="text1"/>
        </w:rPr>
      </w:pPr>
      <w:r w:rsidRPr="004F09C9">
        <w:rPr>
          <w:color w:val="000000" w:themeColor="text1"/>
        </w:rPr>
        <w:br w:type="page"/>
      </w:r>
    </w:p>
    <w:p w14:paraId="5D468E22"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68323CE3" wp14:editId="6A56B431">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6C7898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5FF44F25" w14:textId="77777777" w:rsidR="00E872D5" w:rsidRPr="004F09C9" w:rsidRDefault="00E872D5" w:rsidP="00E872D5">
      <w:pPr>
        <w:spacing w:after="0" w:line="263" w:lineRule="auto"/>
        <w:ind w:right="80"/>
        <w:jc w:val="center"/>
        <w:rPr>
          <w:color w:val="000000" w:themeColor="text1"/>
        </w:rPr>
      </w:pPr>
    </w:p>
    <w:p w14:paraId="3A8D1A61" w14:textId="77777777" w:rsidR="00E872D5" w:rsidRPr="004F09C9" w:rsidRDefault="00E872D5" w:rsidP="00E872D5">
      <w:pPr>
        <w:spacing w:after="0" w:line="263" w:lineRule="auto"/>
        <w:ind w:right="80"/>
        <w:jc w:val="center"/>
        <w:rPr>
          <w:color w:val="000000" w:themeColor="text1"/>
        </w:rPr>
      </w:pPr>
    </w:p>
    <w:p w14:paraId="5239D035"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0EF55A59"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7597BAAE" w14:textId="4160CB01" w:rsidR="00E872D5" w:rsidRDefault="00E872D5" w:rsidP="00E872D5">
      <w:pPr>
        <w:ind w:left="-15" w:right="90" w:firstLine="468"/>
        <w:rPr>
          <w:color w:val="000000" w:themeColor="text1"/>
        </w:rPr>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ins w:id="6" w:author="Brown,James T" w:date="2019-02-14T14:28:00Z">
        <w:r w:rsidR="00D00400">
          <w:rPr>
            <w:color w:val="000000" w:themeColor="text1"/>
          </w:rPr>
          <w:t>0</w:t>
        </w:r>
      </w:ins>
      <w:del w:id="7" w:author="Brown,James T" w:date="2019-02-14T14:28:00Z">
        <w:r w:rsidDel="00D00400">
          <w:rPr>
            <w:color w:val="000000" w:themeColor="text1"/>
          </w:rPr>
          <w:delText>1</w:delText>
        </w:r>
      </w:del>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DA00D9A" w14:textId="77777777" w:rsidR="00BD12C4" w:rsidRPr="00B134B2" w:rsidRDefault="00BD12C4" w:rsidP="00BD12C4">
      <w:pPr>
        <w:ind w:left="0" w:right="90" w:firstLine="720"/>
        <w:rPr>
          <w:ins w:id="8" w:author="Brown,James T" w:date="2019-02-13T22:47:00Z"/>
          <w:color w:val="000000" w:themeColor="text1"/>
        </w:rPr>
      </w:pPr>
      <w:ins w:id="9" w:author="Brown,James T" w:date="2019-02-13T22:47:00Z">
        <w:r w:rsidRPr="00B134B2">
          <w:rPr>
            <w:i/>
            <w:color w:val="000000" w:themeColor="text1"/>
          </w:rPr>
          <w:t>Ostrinia nubilalis</w:t>
        </w:r>
        <w:r w:rsidRPr="00B134B2">
          <w:rPr>
            <w:color w:val="000000" w:themeColor="text1"/>
          </w:rPr>
          <w:t xml:space="preserve"> (European corn borer) is a naturally occurring insect pest with sympatric populations that are genetically distinct and express diapause phenology that differs in length. These traits make ECB a suitable model to understand the association between diapause timing and nutrient demands. </w:t>
        </w:r>
      </w:ins>
    </w:p>
    <w:p w14:paraId="0036CC1B" w14:textId="77777777" w:rsidR="00BD12C4" w:rsidRPr="00B134B2" w:rsidRDefault="00BD12C4" w:rsidP="00BD12C4">
      <w:pPr>
        <w:ind w:left="0" w:right="90" w:firstLine="720"/>
        <w:rPr>
          <w:ins w:id="10" w:author="Brown,James T" w:date="2019-02-13T22:47:00Z"/>
          <w:color w:val="000000" w:themeColor="text1"/>
        </w:rPr>
      </w:pPr>
      <w:ins w:id="11" w:author="Brown,James T" w:date="2019-02-13T22:47:00Z">
        <w:r w:rsidRPr="00B134B2">
          <w:rPr>
            <w:color w:val="000000" w:themeColor="text1"/>
          </w:rPr>
          <w:t xml:space="preserve">European corn borer (ECB) is a phytophagous lepidopteran that occurs in most states east of the Rocky Mountains from Canada to the Gulf of Mexico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 Capinera 2000, Bohnenblust and Tooker 2010)</w:t>
        </w:r>
        <w:r w:rsidRPr="00B134B2">
          <w:rPr>
            <w:color w:val="000000" w:themeColor="text1"/>
          </w:rPr>
          <w:fldChar w:fldCharType="end"/>
        </w:r>
        <w:r w:rsidRPr="00B134B2">
          <w:rPr>
            <w:color w:val="000000" w:themeColor="text1"/>
          </w:rPr>
          <w:t xml:space="preserve">. ECB populations are categorized into strains characterized by voltinism and pheromone composition. Voltinism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Across its geographical distribution, ECB populations separate </w:t>
        </w:r>
        <w:proofErr w:type="spellStart"/>
        <w:r w:rsidRPr="00B134B2">
          <w:rPr>
            <w:color w:val="000000" w:themeColor="text1"/>
          </w:rPr>
          <w:t>clinally</w:t>
        </w:r>
        <w:proofErr w:type="spellEnd"/>
        <w:r w:rsidRPr="00B134B2">
          <w:rPr>
            <w:color w:val="000000" w:themeColor="text1"/>
          </w:rPr>
          <w:t xml:space="preserve"> with voltinism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w:t>
        </w:r>
        <w:r w:rsidRPr="00B134B2">
          <w:rPr>
            <w:color w:val="000000" w:themeColor="text1"/>
          </w:rPr>
          <w:lastRenderedPageBreak/>
          <w:t xml:space="preserve">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ins>
    </w:p>
    <w:p w14:paraId="5140D54A" w14:textId="77777777" w:rsidR="00BD12C4" w:rsidRPr="00B134B2" w:rsidRDefault="00BD12C4" w:rsidP="00BD12C4">
      <w:pPr>
        <w:ind w:left="0" w:right="90" w:firstLine="0"/>
        <w:rPr>
          <w:ins w:id="12" w:author="Brown,James T" w:date="2019-02-13T22:47:00Z"/>
          <w:color w:val="000000" w:themeColor="text1"/>
        </w:rPr>
      </w:pPr>
      <w:ins w:id="13" w:author="Brown,James T" w:date="2019-02-13T22:47:00Z">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 The univoltine-Z (UZ) and bivoltine-E (BE) genotypes express longer and shorter diapause phenology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ins>
    </w:p>
    <w:p w14:paraId="3F435B8A" w14:textId="77777777" w:rsidR="00BD12C4" w:rsidRPr="00B134B2" w:rsidRDefault="00BD12C4" w:rsidP="00BD12C4">
      <w:pPr>
        <w:ind w:left="0" w:right="90" w:firstLine="0"/>
        <w:rPr>
          <w:ins w:id="14" w:author="Brown,James T" w:date="2019-02-13T22:47:00Z"/>
          <w:color w:val="000000" w:themeColor="text1"/>
        </w:rPr>
      </w:pPr>
      <w:ins w:id="15" w:author="Brown,James T" w:date="2019-02-13T22:47:00Z">
        <w:r w:rsidRPr="00B134B2">
          <w:rPr>
            <w:color w:val="000000" w:themeColor="text1"/>
          </w:rPr>
          <w:t xml:space="preserve">I hypothesize that the quantity of triglycerides stored by European corn borers, in preparation for the additional stress of diapause, will be associated with differences in diapause length between univoltine-Z and bivoltine-E </w:t>
        </w:r>
        <w:r w:rsidRPr="00B134B2">
          <w:rPr>
            <w:i/>
            <w:color w:val="000000" w:themeColor="text1"/>
          </w:rPr>
          <w:t xml:space="preserve">Ostrinia nubilalis </w:t>
        </w:r>
        <w:r w:rsidRPr="00B134B2">
          <w:rPr>
            <w:color w:val="000000" w:themeColor="text1"/>
          </w:rPr>
          <w:t>strains. Specifically, I predict that the UZ genotype of ECB preparing for a longer period of diapause will store relatively more triglycerides than the BE genotype, which will have a shorter diapause. In support of the stated hypothesis, I predict that non-diapausing larvae will store fewer triglycerides than diapausing larvae within each strain because they do not have the added metabolic cost of diapause. The goal of this study is to quantify and identify accumulated triglycerides in diapausing and non-</w:t>
        </w:r>
        <w:r w:rsidRPr="00B134B2">
          <w:rPr>
            <w:color w:val="000000" w:themeColor="text1"/>
          </w:rPr>
          <w:lastRenderedPageBreak/>
          <w:t xml:space="preserve">diapausing ECB larvae of each strain and determine the degree to which accumulated triglyceride can be associated with diapause length.   </w:t>
        </w:r>
      </w:ins>
    </w:p>
    <w:p w14:paraId="58E1A7CF" w14:textId="161B9554" w:rsidR="00E872D5" w:rsidRDefault="00BD12C4" w:rsidP="00BD12C4">
      <w:pPr>
        <w:ind w:left="-15" w:right="90" w:firstLine="468"/>
        <w:rPr>
          <w:color w:val="000000" w:themeColor="text1"/>
        </w:rPr>
      </w:pPr>
      <w:ins w:id="16" w:author="Brown,James T" w:date="2019-02-13T22:47:00Z">
        <w:r w:rsidRPr="00B134B2">
          <w:rPr>
            <w:color w:val="000000" w:themeColor="text1"/>
          </w:rPr>
          <w:t>Hypothetically, longer and warmer growing seasons could extend the duration of suitable environments and available resources for insects.</w:t>
        </w:r>
      </w:ins>
    </w:p>
    <w:p w14:paraId="63EFA11D" w14:textId="77777777" w:rsidR="00E872D5" w:rsidRPr="004F09C9" w:rsidRDefault="00E872D5" w:rsidP="00E872D5">
      <w:pPr>
        <w:ind w:left="-15" w:right="90" w:firstLine="468"/>
        <w:rPr>
          <w:color w:val="000000" w:themeColor="text1"/>
        </w:rPr>
      </w:pPr>
      <w:r w:rsidRPr="004F09C9">
        <w:rPr>
          <w:color w:val="000000" w:themeColor="text1"/>
        </w:rPr>
        <w:t>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At least two diapause genotypes (strains) of European corn borer populations occur in the United States. One strain has a diapause genotype that produces a relatively short diapause length and the other has a diapause genotype that produces a relatively long diapause length. Those insects with the shorter diapause length exit diapause earlier in the spring and the longer diapausing insects exit diapause later in the spring (Levy et al., 2015; Showers et al., 1975).</w:t>
      </w:r>
    </w:p>
    <w:p w14:paraId="7B04CB78" w14:textId="77777777" w:rsidR="00E872D5" w:rsidRPr="004F09C9" w:rsidRDefault="00E872D5" w:rsidP="00E872D5">
      <w:pPr>
        <w:ind w:left="-15" w:right="90" w:firstLine="468"/>
        <w:rPr>
          <w:color w:val="000000" w:themeColor="text1"/>
        </w:rPr>
      </w:pP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w:t>
      </w:r>
      <w:r w:rsidRPr="004F09C9">
        <w:rPr>
          <w:color w:val="000000" w:themeColor="text1"/>
        </w:rPr>
        <w:lastRenderedPageBreak/>
        <w:t>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01FEB70E" w14:textId="77777777" w:rsidR="00E872D5" w:rsidRPr="004F09C9" w:rsidRDefault="00E872D5" w:rsidP="00E872D5">
      <w:pPr>
        <w:ind w:left="-15" w:right="90" w:firstLine="468"/>
        <w:rPr>
          <w:color w:val="000000" w:themeColor="text1"/>
        </w:rPr>
      </w:pPr>
      <w:r w:rsidRPr="004F09C9">
        <w:rPr>
          <w:color w:val="000000" w:themeColor="text1"/>
        </w:rPr>
        <w:t>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diapause, and how these pests could respond to changing climate could provide possible targets for future pest management.</w:t>
      </w:r>
    </w:p>
    <w:p w14:paraId="23C13C53" w14:textId="77777777" w:rsidR="00E872D5" w:rsidRPr="004F09C9" w:rsidRDefault="00E872D5" w:rsidP="00E872D5">
      <w:pPr>
        <w:ind w:left="-15" w:right="90" w:firstLine="468"/>
        <w:rPr>
          <w:color w:val="000000" w:themeColor="text1"/>
        </w:rPr>
      </w:pPr>
    </w:p>
    <w:p w14:paraId="47340463" w14:textId="77777777" w:rsidR="00E872D5" w:rsidRPr="004F09C9" w:rsidRDefault="00E872D5" w:rsidP="00E872D5">
      <w:pPr>
        <w:tabs>
          <w:tab w:val="center" w:pos="2826"/>
          <w:tab w:val="center" w:pos="4977"/>
        </w:tabs>
        <w:spacing w:after="185" w:line="259" w:lineRule="auto"/>
        <w:ind w:left="0" w:firstLine="0"/>
        <w:rPr>
          <w:color w:val="000000" w:themeColor="text1"/>
        </w:rPr>
      </w:pPr>
      <w:r w:rsidRPr="004F09C9">
        <w:rPr>
          <w:color w:val="000000" w:themeColor="text1"/>
          <w:sz w:val="22"/>
        </w:rPr>
        <w:tab/>
      </w:r>
      <w:r w:rsidRPr="004F09C9">
        <w:rPr>
          <w:color w:val="000000" w:themeColor="text1"/>
        </w:rPr>
        <w:t>2.1</w:t>
      </w:r>
      <w:r w:rsidRPr="004F09C9">
        <w:rPr>
          <w:color w:val="000000" w:themeColor="text1"/>
        </w:rPr>
        <w:tab/>
        <w:t xml:space="preserve">Phylogeny of </w:t>
      </w:r>
      <w:r w:rsidRPr="004F09C9">
        <w:rPr>
          <w:i/>
          <w:color w:val="000000" w:themeColor="text1"/>
        </w:rPr>
        <w:t>Ostrinia nubilalis</w:t>
      </w:r>
    </w:p>
    <w:p w14:paraId="31991857" w14:textId="77777777" w:rsidR="00E872D5" w:rsidRPr="004F09C9" w:rsidRDefault="00E872D5" w:rsidP="00E872D5">
      <w:pPr>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t>
      </w:r>
      <w:r w:rsidRPr="004F09C9">
        <w:rPr>
          <w:color w:val="000000" w:themeColor="text1"/>
        </w:rPr>
        <w:lastRenderedPageBreak/>
        <w:t>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the family Crambidae occupy most every ecological niche, this family is polyphagous, and many species are important agricultural pests.</w:t>
      </w:r>
    </w:p>
    <w:p w14:paraId="59479B4B" w14:textId="77777777" w:rsidR="00E872D5" w:rsidRPr="004F09C9" w:rsidRDefault="00E872D5" w:rsidP="00E872D5">
      <w:pPr>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p>
    <w:p w14:paraId="2B1D7659" w14:textId="77777777" w:rsidR="00E872D5" w:rsidRPr="004F09C9" w:rsidRDefault="00E872D5" w:rsidP="00E872D5">
      <w:pPr>
        <w:spacing w:line="259"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2451EF9A" w14:textId="77777777" w:rsidR="00E872D5" w:rsidRPr="004F09C9" w:rsidRDefault="00E872D5" w:rsidP="00E872D5">
      <w:pPr>
        <w:ind w:left="-15" w:right="90" w:firstLine="468"/>
        <w:rPr>
          <w:color w:val="000000" w:themeColor="text1"/>
        </w:rPr>
      </w:pPr>
      <w:r w:rsidRPr="004F09C9">
        <w:rPr>
          <w:color w:val="000000" w:themeColor="text1"/>
        </w:rPr>
        <w:t xml:space="preserve">Sex pheromone biosynthesis in European corn borer females involves the </w:t>
      </w:r>
      <w:r w:rsidRPr="004F09C9">
        <w:rPr>
          <w:rFonts w:ascii="Cambria" w:eastAsia="Cambria" w:hAnsi="Cambria" w:cs="Cambria"/>
          <w:i/>
          <w:color w:val="000000" w:themeColor="text1"/>
        </w:rPr>
        <w:t>β</w:t>
      </w:r>
      <w:r w:rsidRPr="004F09C9">
        <w:rPr>
          <w:color w:val="000000" w:themeColor="text1"/>
        </w:rPr>
        <w:t xml:space="preserve">-oxidation of palmitic acid into (Z)-11-tetradecenoyl and (E)-11-tetradecenoyl precursors that can be reduced into their corresponding fatty alcohols then acylated into a pheromone molecule (Lassance et </w:t>
      </w:r>
      <w:r w:rsidRPr="004F09C9">
        <w:rPr>
          <w:color w:val="000000" w:themeColor="text1"/>
        </w:rPr>
        <w:lastRenderedPageBreak/>
        <w:t>al., 2010). The specific ratio of precursor molecules converted into pheromone differs between two naturally segregating z-chromosome genotypes (Lassance et al., 2010). The gene responsible for pheromone synthesis has two different alleles. Higher concentrations of (Z)-11-tetradecenyl acetate (2-1A) in the Z strain sex pheromone blend is due to affinity of (Z)-11-tetradecenoyl precursors to the fatty acid reductase enzyme produced from the pgFAR-Z allele (Lassance et al., 2010). Alternatively, the high concentration of (E)-11-tetradecenyl acetate (2-1B) characteristic of the E strain is due to the increased affinity of (E)- 11-tetradecenoyl precursors to the fatty acid reductase produced from the pgFAR-E allele (Lassance et al., 2010). In addition to the sex pheromone barrier between the two strains of European corn borer, reproductive isolation is also supported by temporal isolation of each species through the timing of diapause.</w:t>
      </w:r>
    </w:p>
    <w:p w14:paraId="7661B46B" w14:textId="77777777" w:rsidR="00E872D5" w:rsidRPr="004F09C9" w:rsidRDefault="00E872D5" w:rsidP="00E872D5">
      <w:pPr>
        <w:ind w:left="-15" w:right="90" w:firstLine="468"/>
        <w:rPr>
          <w:color w:val="000000" w:themeColor="text1"/>
        </w:rPr>
      </w:pPr>
      <w:r w:rsidRPr="004F09C9">
        <w:rPr>
          <w:color w:val="000000" w:themeColor="text1"/>
        </w:rPr>
        <w:t>The onset of diapause in European corn borer is environmentally programmed by photoperiod and temperature but the length of diapause varies between strains. The Pdd region of the Z-chromosome is a major factor associated with diapause length and is partially responsible for determining voltinism during the growing season (Dopman et al., 2005). The univoltine and bivoltine genotypes express longer and shorter diapause phenology respectively, as well as differences in their pheromone blend. Univoltine Z strain larvae (UZ) enter diapause earlier in the fall and exit diapause later in the spring compared to the bivoltine E strain genotype (BE). Longer diapausing individuals are sexually mature later during the growing season than individuals with a shorter diapause. The different strains of European corn borer are suitable model to investigate the causes and consequences of speciation, especially as environmental conditions become less stable due to climate change.</w:t>
      </w:r>
    </w:p>
    <w:p w14:paraId="1D536608" w14:textId="77777777" w:rsidR="00E872D5" w:rsidRPr="004F09C9" w:rsidRDefault="00E872D5" w:rsidP="00E872D5">
      <w:pPr>
        <w:ind w:left="-15" w:right="90" w:firstLine="468"/>
        <w:rPr>
          <w:color w:val="000000" w:themeColor="text1"/>
        </w:rPr>
      </w:pPr>
    </w:p>
    <w:p w14:paraId="237E0FCF" w14:textId="77777777" w:rsidR="00E872D5" w:rsidRPr="004F09C9" w:rsidRDefault="00E872D5" w:rsidP="00E872D5">
      <w:pPr>
        <w:tabs>
          <w:tab w:val="center" w:pos="2752"/>
          <w:tab w:val="center" w:pos="4977"/>
        </w:tabs>
        <w:spacing w:after="206" w:line="259" w:lineRule="auto"/>
        <w:ind w:left="0" w:firstLine="0"/>
        <w:rPr>
          <w:color w:val="000000" w:themeColor="text1"/>
        </w:rPr>
      </w:pPr>
      <w:r w:rsidRPr="004F09C9">
        <w:rPr>
          <w:color w:val="000000" w:themeColor="text1"/>
          <w:sz w:val="22"/>
        </w:rPr>
        <w:tab/>
      </w:r>
      <w:r w:rsidRPr="004F09C9">
        <w:rPr>
          <w:color w:val="000000" w:themeColor="text1"/>
        </w:rPr>
        <w:t>2.2</w:t>
      </w:r>
      <w:r w:rsidRPr="004F09C9">
        <w:rPr>
          <w:color w:val="000000" w:themeColor="text1"/>
        </w:rPr>
        <w:tab/>
        <w:t xml:space="preserve">Life History of </w:t>
      </w:r>
      <w:r w:rsidRPr="004F09C9">
        <w:rPr>
          <w:i/>
          <w:color w:val="000000" w:themeColor="text1"/>
        </w:rPr>
        <w:t>Ostrinia nubilalis</w:t>
      </w:r>
    </w:p>
    <w:p w14:paraId="363135F1" w14:textId="77777777" w:rsidR="00E872D5" w:rsidRPr="004F09C9" w:rsidRDefault="00E872D5" w:rsidP="00E872D5">
      <w:pPr>
        <w:ind w:left="-15" w:right="422" w:firstLine="468"/>
        <w:rPr>
          <w:color w:val="000000" w:themeColor="text1"/>
        </w:rPr>
      </w:pPr>
      <w:r w:rsidRPr="004F09C9">
        <w:rPr>
          <w:i/>
          <w:color w:val="000000" w:themeColor="text1"/>
        </w:rPr>
        <w:t xml:space="preserve">Ostrinia nubilalis </w:t>
      </w:r>
      <w:r w:rsidRPr="004F09C9">
        <w:rPr>
          <w:color w:val="000000" w:themeColor="text1"/>
        </w:rPr>
        <w:t xml:space="preserve">(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w:t>
      </w:r>
      <w:r w:rsidRPr="004F09C9">
        <w:rPr>
          <w:color w:val="000000" w:themeColor="text1"/>
        </w:rPr>
        <w:lastRenderedPageBreak/>
        <w:t>spring and under field conditions, diapausing larvae exit diapause, develop into pupae, and approximately 12 days later those pupae eclose as adults and eventually begin mating</w:t>
      </w:r>
    </w:p>
    <w:p w14:paraId="18EF2BCE" w14:textId="77777777" w:rsidR="00E872D5" w:rsidRPr="004F09C9" w:rsidRDefault="00E872D5" w:rsidP="00E872D5">
      <w:pPr>
        <w:ind w:left="-5" w:right="250"/>
        <w:rPr>
          <w:color w:val="000000" w:themeColor="text1"/>
        </w:rPr>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2A703BBA" w14:textId="77777777" w:rsidR="00E872D5" w:rsidRPr="004F09C9" w:rsidRDefault="00E872D5" w:rsidP="00E872D5">
      <w:pPr>
        <w:ind w:left="-15" w:right="160" w:firstLine="468"/>
        <w:rPr>
          <w:color w:val="000000" w:themeColor="text1"/>
        </w:rPr>
      </w:pPr>
      <w:r w:rsidRPr="004F09C9">
        <w:rPr>
          <w:color w:val="000000" w:themeColor="text1"/>
        </w:rPr>
        <w:t>Diapause is a state of increased stress tolerance, marked by developmental arrest and 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 When photoperiod reaches a critical threshold</w:t>
      </w:r>
      <w:r>
        <w:rPr>
          <w:color w:val="000000" w:themeColor="text1"/>
        </w:rPr>
        <w:t>,</w:t>
      </w:r>
      <w:r w:rsidRPr="004F09C9">
        <w:rPr>
          <w:color w:val="000000" w:themeColor="text1"/>
        </w:rPr>
        <w:t xml:space="preserve"> it initiates the diapause genotype and programs ECB larvae for diapause. Within </w:t>
      </w:r>
      <w:r w:rsidRPr="004F09C9">
        <w:rPr>
          <w:i/>
          <w:color w:val="000000" w:themeColor="text1"/>
        </w:rPr>
        <w:t xml:space="preserve">O. nubilalis </w:t>
      </w:r>
      <w:r w:rsidRPr="004F09C9">
        <w:rPr>
          <w:color w:val="000000" w:themeColor="text1"/>
        </w:rPr>
        <w:t>at least two different diapause genotypes exist with genetically different diapause lengths (Levy et al., 2015; Roelofs et al., 1985; Showers et al., 1975). The initiation of diapause leads to major physiological changes and alters the life history trajectory of European corn borer larvae. Diapausing larvae depend on predictable cues to initiate and terminate diapause. Climate change and warmer temperatures could affect the synchrony between European corn borer life history and its environment and understanding these effects may be crucial to how we manage this pest.</w:t>
      </w:r>
      <w:r w:rsidRPr="004F09C9">
        <w:rPr>
          <w:color w:val="000000" w:themeColor="text1"/>
        </w:rPr>
        <w:br w:type="page"/>
      </w:r>
    </w:p>
    <w:p w14:paraId="2EB029C2"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518B14D" w14:textId="77777777" w:rsidTr="00E872D5">
        <w:trPr>
          <w:trHeight w:val="451"/>
        </w:trPr>
        <w:tc>
          <w:tcPr>
            <w:tcW w:w="1380" w:type="dxa"/>
            <w:tcBorders>
              <w:top w:val="double" w:sz="3" w:space="0" w:color="000000"/>
              <w:left w:val="nil"/>
              <w:bottom w:val="double" w:sz="3" w:space="0" w:color="000000"/>
              <w:right w:val="nil"/>
            </w:tcBorders>
          </w:tcPr>
          <w:p w14:paraId="373ED37D"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00443E5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006B473" w14:textId="77777777" w:rsidTr="00E872D5">
        <w:trPr>
          <w:trHeight w:val="427"/>
        </w:trPr>
        <w:tc>
          <w:tcPr>
            <w:tcW w:w="1380" w:type="dxa"/>
            <w:tcBorders>
              <w:top w:val="double" w:sz="3" w:space="0" w:color="000000"/>
              <w:left w:val="nil"/>
              <w:bottom w:val="single" w:sz="3" w:space="0" w:color="000000"/>
              <w:right w:val="nil"/>
            </w:tcBorders>
          </w:tcPr>
          <w:p w14:paraId="2F56B011"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2BAD3CEA" w14:textId="77777777" w:rsidR="00E872D5" w:rsidRPr="004F09C9" w:rsidRDefault="00E872D5" w:rsidP="00E872D5">
            <w:pPr>
              <w:spacing w:after="160" w:line="259" w:lineRule="auto"/>
              <w:ind w:left="0" w:firstLine="0"/>
              <w:rPr>
                <w:color w:val="000000" w:themeColor="text1"/>
              </w:rPr>
            </w:pPr>
          </w:p>
        </w:tc>
      </w:tr>
      <w:tr w:rsidR="00E872D5" w:rsidRPr="004F09C9" w14:paraId="59330E5D" w14:textId="77777777" w:rsidTr="00E872D5">
        <w:trPr>
          <w:trHeight w:val="1589"/>
        </w:trPr>
        <w:tc>
          <w:tcPr>
            <w:tcW w:w="1380" w:type="dxa"/>
            <w:tcBorders>
              <w:top w:val="single" w:sz="3" w:space="0" w:color="000000"/>
              <w:left w:val="nil"/>
              <w:bottom w:val="single" w:sz="3" w:space="0" w:color="000000"/>
              <w:right w:val="nil"/>
            </w:tcBorders>
          </w:tcPr>
          <w:p w14:paraId="0C4578A5"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603215C0"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7C794F59"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54E5F90D"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15903AF9"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830BCC9" w14:textId="77777777" w:rsidTr="00E872D5">
        <w:trPr>
          <w:trHeight w:val="403"/>
        </w:trPr>
        <w:tc>
          <w:tcPr>
            <w:tcW w:w="1380" w:type="dxa"/>
            <w:tcBorders>
              <w:top w:val="single" w:sz="3" w:space="0" w:color="000000"/>
              <w:left w:val="nil"/>
              <w:bottom w:val="single" w:sz="3" w:space="0" w:color="000000"/>
              <w:right w:val="nil"/>
            </w:tcBorders>
          </w:tcPr>
          <w:p w14:paraId="16BAF090"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1CAB7192" w14:textId="77777777" w:rsidR="00E872D5" w:rsidRPr="004F09C9" w:rsidRDefault="00E872D5" w:rsidP="00E872D5">
            <w:pPr>
              <w:spacing w:after="160" w:line="259" w:lineRule="auto"/>
              <w:ind w:left="0" w:firstLine="0"/>
              <w:rPr>
                <w:color w:val="000000" w:themeColor="text1"/>
              </w:rPr>
            </w:pPr>
          </w:p>
        </w:tc>
      </w:tr>
      <w:tr w:rsidR="00E872D5" w:rsidRPr="004F09C9" w14:paraId="6CC36119" w14:textId="77777777" w:rsidTr="00E872D5">
        <w:trPr>
          <w:trHeight w:val="798"/>
        </w:trPr>
        <w:tc>
          <w:tcPr>
            <w:tcW w:w="1380" w:type="dxa"/>
            <w:tcBorders>
              <w:top w:val="single" w:sz="3" w:space="0" w:color="000000"/>
              <w:left w:val="nil"/>
              <w:bottom w:val="single" w:sz="3" w:space="0" w:color="000000"/>
              <w:right w:val="nil"/>
            </w:tcBorders>
          </w:tcPr>
          <w:p w14:paraId="00C7678E"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7CDC61DD"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2DA34CB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C98E06" w14:textId="77777777" w:rsidTr="00E872D5">
        <w:trPr>
          <w:trHeight w:val="403"/>
        </w:trPr>
        <w:tc>
          <w:tcPr>
            <w:tcW w:w="1380" w:type="dxa"/>
            <w:tcBorders>
              <w:top w:val="single" w:sz="3" w:space="0" w:color="000000"/>
              <w:left w:val="nil"/>
              <w:bottom w:val="single" w:sz="3" w:space="0" w:color="000000"/>
              <w:right w:val="nil"/>
            </w:tcBorders>
          </w:tcPr>
          <w:p w14:paraId="1E70DAA5"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6A80A868" w14:textId="77777777" w:rsidR="00E872D5" w:rsidRPr="004F09C9" w:rsidRDefault="00E872D5" w:rsidP="00E872D5">
            <w:pPr>
              <w:spacing w:after="160" w:line="259" w:lineRule="auto"/>
              <w:ind w:left="0" w:firstLine="0"/>
              <w:rPr>
                <w:color w:val="000000" w:themeColor="text1"/>
              </w:rPr>
            </w:pPr>
          </w:p>
        </w:tc>
      </w:tr>
      <w:tr w:rsidR="00E872D5" w:rsidRPr="004F09C9" w14:paraId="5C3A9C3A" w14:textId="77777777" w:rsidTr="00E872D5">
        <w:trPr>
          <w:trHeight w:val="1589"/>
        </w:trPr>
        <w:tc>
          <w:tcPr>
            <w:tcW w:w="1380" w:type="dxa"/>
            <w:tcBorders>
              <w:top w:val="single" w:sz="3" w:space="0" w:color="000000"/>
              <w:left w:val="nil"/>
              <w:bottom w:val="single" w:sz="3" w:space="0" w:color="000000"/>
              <w:right w:val="nil"/>
            </w:tcBorders>
          </w:tcPr>
          <w:p w14:paraId="235A59C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5C328905"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19BF7656"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612B7BD6"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4F8854F4" w14:textId="77777777" w:rsidR="00E872D5" w:rsidRPr="004F09C9" w:rsidRDefault="00E872D5" w:rsidP="00E872D5">
      <w:pPr>
        <w:rPr>
          <w:color w:val="000000" w:themeColor="text1"/>
        </w:rPr>
      </w:pPr>
      <w:r w:rsidRPr="004F09C9">
        <w:rPr>
          <w:color w:val="000000" w:themeColor="text1"/>
        </w:rPr>
        <w:br w:type="page"/>
      </w:r>
    </w:p>
    <w:p w14:paraId="3C300675"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B4BB2F0" wp14:editId="421C73AF">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19748CF9"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31A81722" w14:textId="3AC4C31B"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3"/>
    </w:p>
    <w:p w14:paraId="188C4912" w14:textId="77777777" w:rsidR="00D27C9E" w:rsidRPr="004F09C9" w:rsidRDefault="00D27C9E">
      <w:pPr>
        <w:spacing w:after="3" w:line="238" w:lineRule="auto"/>
        <w:ind w:left="1168" w:right="315" w:firstLine="0"/>
        <w:jc w:val="both"/>
        <w:rPr>
          <w:color w:val="000000" w:themeColor="text1"/>
        </w:rPr>
      </w:pPr>
    </w:p>
    <w:p w14:paraId="58DC0996" w14:textId="77777777" w:rsidR="00D27C9E" w:rsidRPr="004F09C9" w:rsidRDefault="00D27C9E">
      <w:pPr>
        <w:spacing w:after="3" w:line="238" w:lineRule="auto"/>
        <w:ind w:left="1168" w:right="315" w:firstLine="0"/>
        <w:jc w:val="both"/>
        <w:rPr>
          <w:color w:val="000000" w:themeColor="text1"/>
        </w:rPr>
      </w:pPr>
    </w:p>
    <w:p w14:paraId="0C68955D" w14:textId="77777777" w:rsidR="00D27C9E" w:rsidRPr="004F09C9" w:rsidRDefault="00D27C9E">
      <w:pPr>
        <w:spacing w:after="3" w:line="238" w:lineRule="auto"/>
        <w:ind w:left="1168" w:right="315" w:firstLine="0"/>
        <w:jc w:val="both"/>
        <w:rPr>
          <w:color w:val="000000" w:themeColor="text1"/>
        </w:rPr>
      </w:pPr>
    </w:p>
    <w:p w14:paraId="2336CA68" w14:textId="77777777" w:rsidR="00D27C9E" w:rsidRPr="004F09C9" w:rsidRDefault="00D27C9E">
      <w:pPr>
        <w:spacing w:after="3" w:line="238" w:lineRule="auto"/>
        <w:ind w:left="1168" w:right="315" w:firstLine="0"/>
        <w:jc w:val="both"/>
        <w:rPr>
          <w:color w:val="000000" w:themeColor="text1"/>
        </w:rPr>
      </w:pPr>
    </w:p>
    <w:p w14:paraId="07FFC569" w14:textId="77777777" w:rsidR="00D27C9E" w:rsidRPr="004F09C9" w:rsidRDefault="00D27C9E">
      <w:pPr>
        <w:spacing w:after="3" w:line="238" w:lineRule="auto"/>
        <w:ind w:left="1168" w:right="315" w:firstLine="0"/>
        <w:jc w:val="both"/>
        <w:rPr>
          <w:color w:val="000000" w:themeColor="text1"/>
        </w:rPr>
      </w:pPr>
    </w:p>
    <w:p w14:paraId="7A450783" w14:textId="77777777" w:rsidR="00D27C9E" w:rsidRPr="004F09C9" w:rsidRDefault="00D27C9E">
      <w:pPr>
        <w:spacing w:after="3" w:line="238" w:lineRule="auto"/>
        <w:ind w:left="1168" w:right="315" w:firstLine="0"/>
        <w:jc w:val="both"/>
        <w:rPr>
          <w:color w:val="000000" w:themeColor="text1"/>
        </w:rPr>
      </w:pPr>
    </w:p>
    <w:p w14:paraId="453E1989" w14:textId="77777777" w:rsidR="00D27C9E" w:rsidRPr="004F09C9" w:rsidRDefault="00D27C9E">
      <w:pPr>
        <w:spacing w:after="3" w:line="238" w:lineRule="auto"/>
        <w:ind w:left="1168" w:right="315" w:firstLine="0"/>
        <w:jc w:val="both"/>
        <w:rPr>
          <w:color w:val="000000" w:themeColor="text1"/>
        </w:rPr>
      </w:pPr>
    </w:p>
    <w:p w14:paraId="7A667ACD" w14:textId="77777777" w:rsidR="00D27C9E" w:rsidRPr="004F09C9" w:rsidRDefault="00D27C9E">
      <w:pPr>
        <w:spacing w:after="3" w:line="238" w:lineRule="auto"/>
        <w:ind w:left="1168" w:right="315" w:firstLine="0"/>
        <w:jc w:val="both"/>
        <w:rPr>
          <w:color w:val="000000" w:themeColor="text1"/>
        </w:rPr>
      </w:pPr>
    </w:p>
    <w:p w14:paraId="4882091A" w14:textId="77777777" w:rsidR="00D27C9E" w:rsidRPr="004F09C9" w:rsidRDefault="00D27C9E">
      <w:pPr>
        <w:spacing w:after="3" w:line="238" w:lineRule="auto"/>
        <w:ind w:left="1168" w:right="315" w:firstLine="0"/>
        <w:jc w:val="both"/>
        <w:rPr>
          <w:color w:val="000000" w:themeColor="text1"/>
        </w:rPr>
      </w:pPr>
    </w:p>
    <w:p w14:paraId="3FA40363" w14:textId="77777777" w:rsidR="00D27C9E" w:rsidRPr="004F09C9" w:rsidRDefault="00D27C9E">
      <w:pPr>
        <w:spacing w:after="3" w:line="238" w:lineRule="auto"/>
        <w:ind w:left="1168" w:right="315" w:firstLine="0"/>
        <w:jc w:val="both"/>
        <w:rPr>
          <w:color w:val="000000" w:themeColor="text1"/>
        </w:rPr>
      </w:pPr>
    </w:p>
    <w:p w14:paraId="1222B7BF" w14:textId="77777777" w:rsidR="00D27C9E" w:rsidRPr="004F09C9" w:rsidRDefault="00D27C9E">
      <w:pPr>
        <w:spacing w:after="3" w:line="238" w:lineRule="auto"/>
        <w:ind w:left="1168" w:right="315" w:firstLine="0"/>
        <w:jc w:val="both"/>
        <w:rPr>
          <w:color w:val="000000" w:themeColor="text1"/>
        </w:rPr>
      </w:pPr>
    </w:p>
    <w:p w14:paraId="58EFD880" w14:textId="77777777" w:rsidR="00D27C9E" w:rsidRPr="004F09C9" w:rsidRDefault="00D27C9E">
      <w:pPr>
        <w:spacing w:after="3" w:line="238" w:lineRule="auto"/>
        <w:ind w:left="1168" w:right="315" w:firstLine="0"/>
        <w:jc w:val="both"/>
        <w:rPr>
          <w:color w:val="000000" w:themeColor="text1"/>
        </w:rPr>
      </w:pPr>
    </w:p>
    <w:p w14:paraId="04519699" w14:textId="77777777" w:rsidR="00D27C9E" w:rsidRPr="004F09C9" w:rsidRDefault="00D27C9E">
      <w:pPr>
        <w:spacing w:after="3" w:line="238" w:lineRule="auto"/>
        <w:ind w:left="1168" w:right="315" w:firstLine="0"/>
        <w:jc w:val="both"/>
        <w:rPr>
          <w:color w:val="000000" w:themeColor="text1"/>
        </w:rPr>
      </w:pPr>
    </w:p>
    <w:p w14:paraId="490B14DE" w14:textId="77777777" w:rsidR="006F58EA" w:rsidRPr="008A020F" w:rsidRDefault="00D27C9E" w:rsidP="00DD43B4">
      <w:pPr>
        <w:spacing w:after="0" w:line="263" w:lineRule="auto"/>
        <w:ind w:right="80"/>
        <w:jc w:val="center"/>
        <w:rPr>
          <w:color w:val="000000" w:themeColor="text1"/>
          <w:highlight w:val="yellow"/>
          <w:rPrChange w:id="17" w:author="Brown,James T" w:date="2019-02-15T01:55:00Z">
            <w:rPr>
              <w:color w:val="000000" w:themeColor="text1"/>
            </w:rPr>
          </w:rPrChange>
        </w:rPr>
      </w:pPr>
      <w:r w:rsidRPr="008A020F">
        <w:rPr>
          <w:color w:val="000000" w:themeColor="text1"/>
          <w:highlight w:val="yellow"/>
          <w:rPrChange w:id="18" w:author="Brown,James T" w:date="2019-02-15T01:55:00Z">
            <w:rPr>
              <w:color w:val="000000" w:themeColor="text1"/>
            </w:rPr>
          </w:rPrChange>
        </w:rPr>
        <w:lastRenderedPageBreak/>
        <w:t>CHAPTER 3</w:t>
      </w:r>
    </w:p>
    <w:p w14:paraId="492C65B6" w14:textId="77777777" w:rsidR="006F58EA" w:rsidRPr="008A020F" w:rsidRDefault="00D27C9E" w:rsidP="00DD43B4">
      <w:pPr>
        <w:spacing w:line="259" w:lineRule="auto"/>
        <w:ind w:left="-5" w:right="90"/>
        <w:jc w:val="center"/>
        <w:rPr>
          <w:color w:val="000000" w:themeColor="text1"/>
          <w:highlight w:val="yellow"/>
          <w:rPrChange w:id="19" w:author="Brown,James T" w:date="2019-02-15T01:55:00Z">
            <w:rPr>
              <w:color w:val="000000" w:themeColor="text1"/>
            </w:rPr>
          </w:rPrChange>
        </w:rPr>
      </w:pPr>
      <w:r w:rsidRPr="008A020F">
        <w:rPr>
          <w:color w:val="000000" w:themeColor="text1"/>
          <w:highlight w:val="yellow"/>
          <w:rPrChange w:id="20" w:author="Brown,James T" w:date="2019-02-15T01:55:00Z">
            <w:rPr>
              <w:color w:val="000000" w:themeColor="text1"/>
            </w:rPr>
          </w:rPrChange>
        </w:rPr>
        <w:t>EUROPEAN CORN BORER: THE RELATIONSHIP BETWEEN STORED RESOURCES AND</w:t>
      </w:r>
    </w:p>
    <w:p w14:paraId="4746C185" w14:textId="77777777" w:rsidR="006F58EA" w:rsidRPr="008A020F" w:rsidRDefault="00D27C9E">
      <w:pPr>
        <w:spacing w:after="162" w:line="263" w:lineRule="auto"/>
        <w:ind w:right="80"/>
        <w:jc w:val="center"/>
        <w:rPr>
          <w:color w:val="000000" w:themeColor="text1"/>
          <w:highlight w:val="yellow"/>
          <w:rPrChange w:id="21" w:author="Brown,James T" w:date="2019-02-15T01:55:00Z">
            <w:rPr>
              <w:color w:val="000000" w:themeColor="text1"/>
            </w:rPr>
          </w:rPrChange>
        </w:rPr>
      </w:pPr>
      <w:r w:rsidRPr="008A020F">
        <w:rPr>
          <w:color w:val="000000" w:themeColor="text1"/>
          <w:highlight w:val="yellow"/>
          <w:rPrChange w:id="22" w:author="Brown,James T" w:date="2019-02-15T01:55:00Z">
            <w:rPr>
              <w:color w:val="000000" w:themeColor="text1"/>
            </w:rPr>
          </w:rPrChange>
        </w:rPr>
        <w:t>DIAPAUSE TIMING</w:t>
      </w:r>
    </w:p>
    <w:p w14:paraId="007AF352" w14:textId="77777777" w:rsidR="006023CB" w:rsidRPr="008A020F" w:rsidRDefault="006023CB">
      <w:pPr>
        <w:spacing w:after="162" w:line="263" w:lineRule="auto"/>
        <w:ind w:right="80"/>
        <w:jc w:val="center"/>
        <w:rPr>
          <w:color w:val="000000" w:themeColor="text1"/>
          <w:highlight w:val="yellow"/>
          <w:rPrChange w:id="23" w:author="Brown,James T" w:date="2019-02-15T01:55:00Z">
            <w:rPr>
              <w:color w:val="000000" w:themeColor="text1"/>
            </w:rPr>
          </w:rPrChange>
        </w:rPr>
      </w:pPr>
      <w:bookmarkStart w:id="24" w:name="_GoBack"/>
      <w:bookmarkEnd w:id="24"/>
    </w:p>
    <w:p w14:paraId="07D548C4" w14:textId="77777777" w:rsidR="006F58EA" w:rsidRPr="008A020F" w:rsidRDefault="00D27C9E" w:rsidP="00DD43B4">
      <w:pPr>
        <w:tabs>
          <w:tab w:val="center" w:pos="3879"/>
          <w:tab w:val="center" w:pos="4986"/>
        </w:tabs>
        <w:spacing w:after="206" w:line="259" w:lineRule="auto"/>
        <w:ind w:left="0" w:firstLine="0"/>
        <w:jc w:val="center"/>
        <w:rPr>
          <w:color w:val="000000" w:themeColor="text1"/>
          <w:highlight w:val="yellow"/>
          <w:rPrChange w:id="25" w:author="Brown,James T" w:date="2019-02-15T01:55:00Z">
            <w:rPr>
              <w:color w:val="000000" w:themeColor="text1"/>
            </w:rPr>
          </w:rPrChange>
        </w:rPr>
      </w:pPr>
      <w:r w:rsidRPr="008A020F">
        <w:rPr>
          <w:color w:val="000000" w:themeColor="text1"/>
          <w:highlight w:val="yellow"/>
          <w:rPrChange w:id="26" w:author="Brown,James T" w:date="2019-02-15T01:55:00Z">
            <w:rPr>
              <w:color w:val="000000" w:themeColor="text1"/>
            </w:rPr>
          </w:rPrChange>
        </w:rPr>
        <w:t>3.1</w:t>
      </w:r>
      <w:r w:rsidR="00DD43B4" w:rsidRPr="008A020F">
        <w:rPr>
          <w:color w:val="000000" w:themeColor="text1"/>
          <w:highlight w:val="yellow"/>
          <w:rPrChange w:id="27" w:author="Brown,James T" w:date="2019-02-15T01:55:00Z">
            <w:rPr>
              <w:color w:val="000000" w:themeColor="text1"/>
            </w:rPr>
          </w:rPrChange>
        </w:rPr>
        <w:t xml:space="preserve">     </w:t>
      </w:r>
      <w:r w:rsidRPr="008A020F">
        <w:rPr>
          <w:color w:val="000000" w:themeColor="text1"/>
          <w:highlight w:val="yellow"/>
          <w:rPrChange w:id="28" w:author="Brown,James T" w:date="2019-02-15T01:55:00Z">
            <w:rPr>
              <w:color w:val="000000" w:themeColor="text1"/>
            </w:rPr>
          </w:rPrChange>
        </w:rPr>
        <w:t>Background</w:t>
      </w:r>
    </w:p>
    <w:p w14:paraId="1C552E9E" w14:textId="77777777" w:rsidR="004F09C9" w:rsidRPr="008A020F" w:rsidRDefault="004F09C9" w:rsidP="00DD43B4">
      <w:pPr>
        <w:spacing w:line="480" w:lineRule="auto"/>
        <w:ind w:left="-15" w:right="165" w:firstLine="468"/>
        <w:rPr>
          <w:color w:val="000000" w:themeColor="text1"/>
          <w:highlight w:val="yellow"/>
          <w:rPrChange w:id="29" w:author="Brown,James T" w:date="2019-02-15T01:55:00Z">
            <w:rPr>
              <w:color w:val="000000" w:themeColor="text1"/>
            </w:rPr>
          </w:rPrChange>
        </w:rPr>
      </w:pPr>
      <w:r w:rsidRPr="008A020F">
        <w:rPr>
          <w:color w:val="000000" w:themeColor="text1"/>
          <w:highlight w:val="yellow"/>
          <w:rPrChange w:id="30" w:author="Brown,James T" w:date="2019-02-15T01:55:00Z">
            <w:rPr>
              <w:color w:val="000000" w:themeColor="text1"/>
            </w:rPr>
          </w:rPrChange>
        </w:rPr>
        <w:t xml:space="preserve">According to the National Oceanic and Atmospheric Administration, 2016 was the warmest year on record and temperature increases are expected to continue through the year 2100 </w:t>
      </w:r>
      <w:r w:rsidR="00CE5B15" w:rsidRPr="008A020F">
        <w:rPr>
          <w:color w:val="000000" w:themeColor="text1"/>
          <w:highlight w:val="yellow"/>
          <w:rPrChange w:id="31" w:author="Brown,James T" w:date="2019-02-15T01:55:00Z">
            <w:rPr>
              <w:color w:val="000000" w:themeColor="text1"/>
            </w:rPr>
          </w:rPrChange>
        </w:rPr>
        <w:t>(</w:t>
      </w:r>
      <w:r w:rsidR="00DA3145" w:rsidRPr="008A020F">
        <w:rPr>
          <w:color w:val="000000" w:themeColor="text1"/>
          <w:highlight w:val="yellow"/>
          <w:rPrChange w:id="32" w:author="Brown,James T" w:date="2019-02-15T01:55:00Z">
            <w:rPr>
              <w:color w:val="000000" w:themeColor="text1"/>
            </w:rPr>
          </w:rPrChange>
        </w:rPr>
        <w:t>NOAA</w:t>
      </w:r>
      <w:r w:rsidR="001600C3" w:rsidRPr="008A020F">
        <w:rPr>
          <w:color w:val="000000" w:themeColor="text1"/>
          <w:highlight w:val="yellow"/>
          <w:rPrChange w:id="33" w:author="Brown,James T" w:date="2019-02-15T01:55:00Z">
            <w:rPr>
              <w:color w:val="000000" w:themeColor="text1"/>
            </w:rPr>
          </w:rPrChange>
        </w:rPr>
        <w:t>,</w:t>
      </w:r>
      <w:r w:rsidR="00DA3145" w:rsidRPr="008A020F">
        <w:rPr>
          <w:color w:val="000000" w:themeColor="text1"/>
          <w:highlight w:val="yellow"/>
          <w:rPrChange w:id="34" w:author="Brown,James T" w:date="2019-02-15T01:55:00Z">
            <w:rPr>
              <w:color w:val="000000" w:themeColor="text1"/>
            </w:rPr>
          </w:rPrChange>
        </w:rPr>
        <w:t xml:space="preserve"> 2017</w:t>
      </w:r>
      <w:r w:rsidR="001600C3" w:rsidRPr="008A020F">
        <w:rPr>
          <w:color w:val="000000" w:themeColor="text1"/>
          <w:highlight w:val="yellow"/>
          <w:rPrChange w:id="35" w:author="Brown,James T" w:date="2019-02-15T01:55:00Z">
            <w:rPr>
              <w:color w:val="000000" w:themeColor="text1"/>
            </w:rPr>
          </w:rPrChange>
        </w:rPr>
        <w:t>;</w:t>
      </w:r>
      <w:r w:rsidR="00CE5B15" w:rsidRPr="008A020F">
        <w:rPr>
          <w:color w:val="000000" w:themeColor="text1"/>
          <w:highlight w:val="yellow"/>
          <w:rPrChange w:id="36" w:author="Brown,James T" w:date="2019-02-15T01:55:00Z">
            <w:rPr>
              <w:color w:val="000000" w:themeColor="text1"/>
            </w:rPr>
          </w:rPrChange>
        </w:rPr>
        <w:t xml:space="preserve"> </w:t>
      </w:r>
      <w:r w:rsidR="00DA3145" w:rsidRPr="008A020F">
        <w:rPr>
          <w:color w:val="000000" w:themeColor="text1"/>
          <w:highlight w:val="yellow"/>
          <w:rPrChange w:id="37" w:author="Brown,James T" w:date="2019-02-15T01:55:00Z">
            <w:rPr>
              <w:color w:val="000000" w:themeColor="text1"/>
            </w:rPr>
          </w:rPrChange>
        </w:rPr>
        <w:t>DeLucia</w:t>
      </w:r>
      <w:r w:rsidR="001600C3" w:rsidRPr="008A020F">
        <w:rPr>
          <w:color w:val="000000" w:themeColor="text1"/>
          <w:highlight w:val="yellow"/>
          <w:rPrChange w:id="38" w:author="Brown,James T" w:date="2019-02-15T01:55:00Z">
            <w:rPr>
              <w:color w:val="000000" w:themeColor="text1"/>
            </w:rPr>
          </w:rPrChange>
        </w:rPr>
        <w:t xml:space="preserve">, </w:t>
      </w:r>
      <w:r w:rsidR="00DA3145" w:rsidRPr="008A020F">
        <w:rPr>
          <w:color w:val="000000" w:themeColor="text1"/>
          <w:highlight w:val="yellow"/>
          <w:rPrChange w:id="39" w:author="Brown,James T" w:date="2019-02-15T01:55:00Z">
            <w:rPr>
              <w:color w:val="000000" w:themeColor="text1"/>
            </w:rPr>
          </w:rPrChange>
        </w:rPr>
        <w:t>2008</w:t>
      </w:r>
      <w:r w:rsidR="001600C3" w:rsidRPr="008A020F">
        <w:rPr>
          <w:color w:val="000000" w:themeColor="text1"/>
          <w:highlight w:val="yellow"/>
          <w:rPrChange w:id="40" w:author="Brown,James T" w:date="2019-02-15T01:55:00Z">
            <w:rPr>
              <w:color w:val="000000" w:themeColor="text1"/>
            </w:rPr>
          </w:rPrChange>
        </w:rPr>
        <w:t>;</w:t>
      </w:r>
      <w:r w:rsidR="00CE5B15" w:rsidRPr="008A020F">
        <w:rPr>
          <w:color w:val="000000" w:themeColor="text1"/>
          <w:highlight w:val="yellow"/>
          <w:rPrChange w:id="41" w:author="Brown,James T" w:date="2019-02-15T01:55:00Z">
            <w:rPr>
              <w:color w:val="000000" w:themeColor="text1"/>
            </w:rPr>
          </w:rPrChange>
        </w:rPr>
        <w:t xml:space="preserve"> </w:t>
      </w:r>
      <w:r w:rsidR="00DA3145" w:rsidRPr="008A020F">
        <w:rPr>
          <w:color w:val="000000" w:themeColor="text1"/>
          <w:highlight w:val="yellow"/>
          <w:rPrChange w:id="42" w:author="Brown,James T" w:date="2019-02-15T01:55:00Z">
            <w:rPr>
              <w:color w:val="000000" w:themeColor="text1"/>
            </w:rPr>
          </w:rPrChange>
        </w:rPr>
        <w:t>IPCC</w:t>
      </w:r>
      <w:r w:rsidR="001600C3" w:rsidRPr="008A020F">
        <w:rPr>
          <w:color w:val="000000" w:themeColor="text1"/>
          <w:highlight w:val="yellow"/>
          <w:rPrChange w:id="43" w:author="Brown,James T" w:date="2019-02-15T01:55:00Z">
            <w:rPr>
              <w:color w:val="000000" w:themeColor="text1"/>
            </w:rPr>
          </w:rPrChange>
        </w:rPr>
        <w:t>,</w:t>
      </w:r>
      <w:r w:rsidR="00DA3145" w:rsidRPr="008A020F">
        <w:rPr>
          <w:color w:val="000000" w:themeColor="text1"/>
          <w:highlight w:val="yellow"/>
          <w:rPrChange w:id="44" w:author="Brown,James T" w:date="2019-02-15T01:55:00Z">
            <w:rPr>
              <w:color w:val="000000" w:themeColor="text1"/>
            </w:rPr>
          </w:rPrChange>
        </w:rPr>
        <w:t xml:space="preserve"> 2013</w:t>
      </w:r>
      <w:r w:rsidR="00CE5B15" w:rsidRPr="008A020F">
        <w:rPr>
          <w:color w:val="000000" w:themeColor="text1"/>
          <w:highlight w:val="yellow"/>
          <w:rPrChange w:id="45" w:author="Brown,James T" w:date="2019-02-15T01:55:00Z">
            <w:rPr>
              <w:color w:val="000000" w:themeColor="text1"/>
            </w:rPr>
          </w:rPrChange>
        </w:rPr>
        <w:t>)</w:t>
      </w:r>
      <w:r w:rsidRPr="008A020F">
        <w:rPr>
          <w:color w:val="000000" w:themeColor="text1"/>
          <w:highlight w:val="yellow"/>
          <w:rPrChange w:id="46" w:author="Brown,James T" w:date="2019-02-15T01:55:00Z">
            <w:rPr>
              <w:color w:val="000000" w:themeColor="text1"/>
            </w:rPr>
          </w:rPrChange>
        </w:rPr>
        <w:t xml:space="preserve">. As seasonal temperatures increase, the duration of warm summers will expand, cool winters will contract, and temperatures during the spring and fall will become less predictable </w:t>
      </w:r>
      <w:r w:rsidR="00CE5B15" w:rsidRPr="008A020F">
        <w:rPr>
          <w:color w:val="000000" w:themeColor="text1"/>
          <w:highlight w:val="yellow"/>
          <w:rPrChange w:id="47" w:author="Brown,James T" w:date="2019-02-15T01:55:00Z">
            <w:rPr>
              <w:color w:val="000000" w:themeColor="text1"/>
            </w:rPr>
          </w:rPrChange>
        </w:rPr>
        <w:t>(NOAA 2016</w:t>
      </w:r>
      <w:r w:rsidR="001600C3" w:rsidRPr="008A020F">
        <w:rPr>
          <w:color w:val="000000" w:themeColor="text1"/>
          <w:highlight w:val="yellow"/>
          <w:rPrChange w:id="48" w:author="Brown,James T" w:date="2019-02-15T01:55:00Z">
            <w:rPr>
              <w:color w:val="000000" w:themeColor="text1"/>
            </w:rPr>
          </w:rPrChange>
        </w:rPr>
        <w:t>;</w:t>
      </w:r>
      <w:r w:rsidR="00CE5B15" w:rsidRPr="008A020F">
        <w:rPr>
          <w:color w:val="000000" w:themeColor="text1"/>
          <w:highlight w:val="yellow"/>
          <w:rPrChange w:id="49" w:author="Brown,James T" w:date="2019-02-15T01:55:00Z">
            <w:rPr>
              <w:color w:val="000000" w:themeColor="text1"/>
            </w:rPr>
          </w:rPrChange>
        </w:rPr>
        <w:t xml:space="preserve"> DeLucia et al.</w:t>
      </w:r>
      <w:r w:rsidR="001600C3" w:rsidRPr="008A020F">
        <w:rPr>
          <w:color w:val="000000" w:themeColor="text1"/>
          <w:highlight w:val="yellow"/>
          <w:rPrChange w:id="50" w:author="Brown,James T" w:date="2019-02-15T01:55:00Z">
            <w:rPr>
              <w:color w:val="000000" w:themeColor="text1"/>
            </w:rPr>
          </w:rPrChange>
        </w:rPr>
        <w:t>,</w:t>
      </w:r>
      <w:r w:rsidR="00CE5B15" w:rsidRPr="008A020F">
        <w:rPr>
          <w:color w:val="000000" w:themeColor="text1"/>
          <w:highlight w:val="yellow"/>
          <w:rPrChange w:id="51" w:author="Brown,James T" w:date="2019-02-15T01:55:00Z">
            <w:rPr>
              <w:color w:val="000000" w:themeColor="text1"/>
            </w:rPr>
          </w:rPrChange>
        </w:rPr>
        <w:t xml:space="preserve"> 2008)</w:t>
      </w:r>
      <w:r w:rsidRPr="008A020F">
        <w:rPr>
          <w:color w:val="000000" w:themeColor="text1"/>
          <w:highlight w:val="yellow"/>
          <w:rPrChange w:id="52" w:author="Brown,James T" w:date="2019-02-15T01:55:00Z">
            <w:rPr>
              <w:color w:val="000000" w:themeColor="text1"/>
            </w:rPr>
          </w:rPrChange>
        </w:rPr>
        <w:t xml:space="preserve">.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r w:rsidR="00CE5B15" w:rsidRPr="008A020F">
        <w:rPr>
          <w:color w:val="000000" w:themeColor="text1"/>
          <w:highlight w:val="yellow"/>
          <w:rPrChange w:id="53" w:author="Brown,James T" w:date="2019-02-15T01:55:00Z">
            <w:rPr>
              <w:color w:val="000000" w:themeColor="text1"/>
            </w:rPr>
          </w:rPrChange>
        </w:rPr>
        <w:t>(Koštál</w:t>
      </w:r>
      <w:r w:rsidR="001600C3" w:rsidRPr="008A020F">
        <w:rPr>
          <w:color w:val="000000" w:themeColor="text1"/>
          <w:highlight w:val="yellow"/>
          <w:rPrChange w:id="54" w:author="Brown,James T" w:date="2019-02-15T01:55:00Z">
            <w:rPr>
              <w:color w:val="000000" w:themeColor="text1"/>
            </w:rPr>
          </w:rPrChange>
        </w:rPr>
        <w:t>,</w:t>
      </w:r>
      <w:r w:rsidR="00CE5B15" w:rsidRPr="008A020F">
        <w:rPr>
          <w:color w:val="000000" w:themeColor="text1"/>
          <w:highlight w:val="yellow"/>
          <w:rPrChange w:id="55" w:author="Brown,James T" w:date="2019-02-15T01:55:00Z">
            <w:rPr>
              <w:color w:val="000000" w:themeColor="text1"/>
            </w:rPr>
          </w:rPrChange>
        </w:rPr>
        <w:t xml:space="preserve"> 2006)</w:t>
      </w:r>
      <w:r w:rsidRPr="008A020F">
        <w:rPr>
          <w:color w:val="000000" w:themeColor="text1"/>
          <w:highlight w:val="yellow"/>
          <w:rPrChange w:id="56" w:author="Brown,James T" w:date="2019-02-15T01:55:00Z">
            <w:rPr>
              <w:color w:val="000000" w:themeColor="text1"/>
            </w:rPr>
          </w:rPrChange>
        </w:rPr>
        <w:t xml:space="preserve">. </w:t>
      </w:r>
    </w:p>
    <w:p w14:paraId="0AEA3736" w14:textId="61E2C261" w:rsidR="004F09C9" w:rsidRPr="008A020F" w:rsidRDefault="004F09C9" w:rsidP="00DD43B4">
      <w:pPr>
        <w:spacing w:line="480" w:lineRule="auto"/>
        <w:ind w:left="-15" w:right="165" w:firstLine="468"/>
        <w:rPr>
          <w:color w:val="000000" w:themeColor="text1"/>
          <w:highlight w:val="yellow"/>
          <w:rPrChange w:id="57" w:author="Brown,James T" w:date="2019-02-15T01:55:00Z">
            <w:rPr>
              <w:color w:val="000000" w:themeColor="text1"/>
            </w:rPr>
          </w:rPrChange>
        </w:rPr>
      </w:pPr>
      <w:r w:rsidRPr="008A020F">
        <w:rPr>
          <w:color w:val="000000" w:themeColor="text1"/>
          <w:highlight w:val="yellow"/>
          <w:rPrChange w:id="58" w:author="Brown,James T" w:date="2019-02-15T01:55:00Z">
            <w:rPr>
              <w:color w:val="000000" w:themeColor="text1"/>
            </w:rPr>
          </w:rPrChange>
        </w:rPr>
        <w:t xml:space="preserve">Insects in diapause can survive for months exposed to harsh conditions and typically do so without access to nutrition by lowering their metabolic activity and suspending their development </w:t>
      </w:r>
      <w:r w:rsidR="00CE5B15" w:rsidRPr="008A020F">
        <w:rPr>
          <w:color w:val="000000" w:themeColor="text1"/>
          <w:highlight w:val="yellow"/>
          <w:rPrChange w:id="59" w:author="Brown,James T" w:date="2019-02-15T01:55:00Z">
            <w:rPr>
              <w:color w:val="000000" w:themeColor="text1"/>
            </w:rPr>
          </w:rPrChange>
        </w:rPr>
        <w:t>(</w:t>
      </w:r>
      <w:r w:rsidR="00DA3145" w:rsidRPr="008A020F">
        <w:rPr>
          <w:color w:val="000000" w:themeColor="text1"/>
          <w:highlight w:val="yellow"/>
          <w:rPrChange w:id="60" w:author="Brown,James T" w:date="2019-02-15T01:55:00Z">
            <w:rPr>
              <w:color w:val="000000" w:themeColor="text1"/>
            </w:rPr>
          </w:rPrChange>
        </w:rPr>
        <w:t>Nechols</w:t>
      </w:r>
      <w:r w:rsidR="00F1002A" w:rsidRPr="008A020F">
        <w:rPr>
          <w:color w:val="000000" w:themeColor="text1"/>
          <w:highlight w:val="yellow"/>
          <w:rPrChange w:id="61" w:author="Brown,James T" w:date="2019-02-15T01:55:00Z">
            <w:rPr>
              <w:color w:val="000000" w:themeColor="text1"/>
            </w:rPr>
          </w:rPrChange>
        </w:rPr>
        <w:t xml:space="preserve"> </w:t>
      </w:r>
      <w:r w:rsidR="004B74F2" w:rsidRPr="008A020F">
        <w:rPr>
          <w:color w:val="000000" w:themeColor="text1"/>
          <w:highlight w:val="yellow"/>
          <w:rPrChange w:id="62" w:author="Brown,James T" w:date="2019-02-15T01:55:00Z">
            <w:rPr>
              <w:color w:val="000000" w:themeColor="text1"/>
            </w:rPr>
          </w:rPrChange>
        </w:rPr>
        <w:t>et al.</w:t>
      </w:r>
      <w:r w:rsidR="001600C3" w:rsidRPr="008A020F">
        <w:rPr>
          <w:color w:val="000000" w:themeColor="text1"/>
          <w:highlight w:val="yellow"/>
          <w:rPrChange w:id="63" w:author="Brown,James T" w:date="2019-02-15T01:55:00Z">
            <w:rPr>
              <w:color w:val="000000" w:themeColor="text1"/>
            </w:rPr>
          </w:rPrChange>
        </w:rPr>
        <w:t>,</w:t>
      </w:r>
      <w:r w:rsidR="00DA3145" w:rsidRPr="008A020F">
        <w:rPr>
          <w:color w:val="000000" w:themeColor="text1"/>
          <w:highlight w:val="yellow"/>
          <w:rPrChange w:id="64" w:author="Brown,James T" w:date="2019-02-15T01:55:00Z">
            <w:rPr>
              <w:color w:val="000000" w:themeColor="text1"/>
            </w:rPr>
          </w:rPrChange>
        </w:rPr>
        <w:t xml:space="preserve"> 1999</w:t>
      </w:r>
      <w:r w:rsidR="001600C3" w:rsidRPr="008A020F">
        <w:rPr>
          <w:color w:val="000000" w:themeColor="text1"/>
          <w:highlight w:val="yellow"/>
          <w:rPrChange w:id="65" w:author="Brown,James T" w:date="2019-02-15T01:55:00Z">
            <w:rPr>
              <w:color w:val="000000" w:themeColor="text1"/>
            </w:rPr>
          </w:rPrChange>
        </w:rPr>
        <w:t>;</w:t>
      </w:r>
      <w:r w:rsidR="00CE5B15" w:rsidRPr="008A020F">
        <w:rPr>
          <w:color w:val="000000" w:themeColor="text1"/>
          <w:highlight w:val="yellow"/>
          <w:rPrChange w:id="66" w:author="Brown,James T" w:date="2019-02-15T01:55:00Z">
            <w:rPr>
              <w:color w:val="000000" w:themeColor="text1"/>
            </w:rPr>
          </w:rPrChange>
        </w:rPr>
        <w:t xml:space="preserve"> Hahn and Denlinger</w:t>
      </w:r>
      <w:r w:rsidR="001600C3" w:rsidRPr="008A020F">
        <w:rPr>
          <w:color w:val="000000" w:themeColor="text1"/>
          <w:highlight w:val="yellow"/>
          <w:rPrChange w:id="67" w:author="Brown,James T" w:date="2019-02-15T01:55:00Z">
            <w:rPr>
              <w:color w:val="000000" w:themeColor="text1"/>
            </w:rPr>
          </w:rPrChange>
        </w:rPr>
        <w:t>,</w:t>
      </w:r>
      <w:r w:rsidR="00CE5B15" w:rsidRPr="008A020F">
        <w:rPr>
          <w:color w:val="000000" w:themeColor="text1"/>
          <w:highlight w:val="yellow"/>
          <w:rPrChange w:id="68" w:author="Brown,James T" w:date="2019-02-15T01:55:00Z">
            <w:rPr>
              <w:color w:val="000000" w:themeColor="text1"/>
            </w:rPr>
          </w:rPrChange>
        </w:rPr>
        <w:t xml:space="preserve"> 2007)</w:t>
      </w:r>
      <w:r w:rsidRPr="008A020F">
        <w:rPr>
          <w:color w:val="000000" w:themeColor="text1"/>
          <w:highlight w:val="yellow"/>
          <w:rPrChange w:id="69" w:author="Brown,James T" w:date="2019-02-15T01:55:00Z">
            <w:rPr>
              <w:color w:val="000000" w:themeColor="text1"/>
            </w:rPr>
          </w:rPrChange>
        </w:rPr>
        <w:t xml:space="preserve">. Before the environment becomes unfavorable, insects prepare for diapause by accumulating and storing nutrients in the form of lipids, proteins, and carbohydrates </w:t>
      </w:r>
      <w:r w:rsidR="004A056B" w:rsidRPr="008A020F">
        <w:rPr>
          <w:color w:val="000000" w:themeColor="text1"/>
          <w:highlight w:val="yellow"/>
          <w:rPrChange w:id="70" w:author="Brown,James T" w:date="2019-02-15T01:55:00Z">
            <w:rPr>
              <w:color w:val="000000" w:themeColor="text1"/>
            </w:rPr>
          </w:rPrChange>
        </w:rPr>
        <w:t>(</w:t>
      </w:r>
      <w:r w:rsidR="006229D9" w:rsidRPr="008A020F">
        <w:rPr>
          <w:color w:val="000000" w:themeColor="text1"/>
          <w:highlight w:val="yellow"/>
          <w:rPrChange w:id="71" w:author="Brown,James T" w:date="2019-02-15T01:55:00Z">
            <w:rPr>
              <w:color w:val="000000" w:themeColor="text1"/>
            </w:rPr>
          </w:rPrChange>
        </w:rPr>
        <w:t>Hahn and Denlinger</w:t>
      </w:r>
      <w:r w:rsidR="001600C3" w:rsidRPr="008A020F">
        <w:rPr>
          <w:color w:val="000000" w:themeColor="text1"/>
          <w:highlight w:val="yellow"/>
          <w:rPrChange w:id="72" w:author="Brown,James T" w:date="2019-02-15T01:55:00Z">
            <w:rPr>
              <w:color w:val="000000" w:themeColor="text1"/>
            </w:rPr>
          </w:rPrChange>
        </w:rPr>
        <w:t>,</w:t>
      </w:r>
      <w:r w:rsidR="006229D9" w:rsidRPr="008A020F">
        <w:rPr>
          <w:color w:val="000000" w:themeColor="text1"/>
          <w:highlight w:val="yellow"/>
          <w:rPrChange w:id="73" w:author="Brown,James T" w:date="2019-02-15T01:55:00Z">
            <w:rPr>
              <w:color w:val="000000" w:themeColor="text1"/>
            </w:rPr>
          </w:rPrChange>
        </w:rPr>
        <w:t xml:space="preserve"> 2007</w:t>
      </w:r>
      <w:r w:rsidR="001600C3" w:rsidRPr="008A020F">
        <w:rPr>
          <w:color w:val="000000" w:themeColor="text1"/>
          <w:highlight w:val="yellow"/>
          <w:rPrChange w:id="74" w:author="Brown,James T" w:date="2019-02-15T01:55:00Z">
            <w:rPr>
              <w:color w:val="000000" w:themeColor="text1"/>
            </w:rPr>
          </w:rPrChange>
        </w:rPr>
        <w:t>;</w:t>
      </w:r>
      <w:r w:rsidR="006229D9" w:rsidRPr="008A020F">
        <w:rPr>
          <w:color w:val="000000" w:themeColor="text1"/>
          <w:highlight w:val="yellow"/>
          <w:rPrChange w:id="75" w:author="Brown,James T" w:date="2019-02-15T01:55:00Z">
            <w:rPr>
              <w:color w:val="000000" w:themeColor="text1"/>
            </w:rPr>
          </w:rPrChange>
        </w:rPr>
        <w:t xml:space="preserve"> Hahn and Denlinger</w:t>
      </w:r>
      <w:r w:rsidR="001600C3" w:rsidRPr="008A020F">
        <w:rPr>
          <w:color w:val="000000" w:themeColor="text1"/>
          <w:highlight w:val="yellow"/>
          <w:rPrChange w:id="76" w:author="Brown,James T" w:date="2019-02-15T01:55:00Z">
            <w:rPr>
              <w:color w:val="000000" w:themeColor="text1"/>
            </w:rPr>
          </w:rPrChange>
        </w:rPr>
        <w:t>,</w:t>
      </w:r>
      <w:r w:rsidR="006229D9" w:rsidRPr="008A020F">
        <w:rPr>
          <w:color w:val="000000" w:themeColor="text1"/>
          <w:highlight w:val="yellow"/>
          <w:rPrChange w:id="77" w:author="Brown,James T" w:date="2019-02-15T01:55:00Z">
            <w:rPr>
              <w:color w:val="000000" w:themeColor="text1"/>
            </w:rPr>
          </w:rPrChange>
        </w:rPr>
        <w:t xml:space="preserve"> 2011</w:t>
      </w:r>
      <w:r w:rsidR="004A056B" w:rsidRPr="008A020F">
        <w:rPr>
          <w:color w:val="000000" w:themeColor="text1"/>
          <w:highlight w:val="yellow"/>
          <w:rPrChange w:id="78" w:author="Brown,James T" w:date="2019-02-15T01:55:00Z">
            <w:rPr>
              <w:color w:val="000000" w:themeColor="text1"/>
            </w:rPr>
          </w:rPrChange>
        </w:rPr>
        <w:t>)</w:t>
      </w:r>
      <w:r w:rsidRPr="008A020F">
        <w:rPr>
          <w:color w:val="000000" w:themeColor="text1"/>
          <w:highlight w:val="yellow"/>
          <w:rPrChange w:id="79" w:author="Brown,James T" w:date="2019-02-15T01:55:00Z">
            <w:rPr>
              <w:color w:val="000000" w:themeColor="text1"/>
            </w:rPr>
          </w:rPrChange>
        </w:rPr>
        <w:t xml:space="preserve">. </w:t>
      </w:r>
      <w:commentRangeStart w:id="80"/>
      <w:commentRangeStart w:id="81"/>
      <w:r w:rsidR="0051573D" w:rsidRPr="008A020F">
        <w:rPr>
          <w:color w:val="000000" w:themeColor="text1"/>
          <w:highlight w:val="yellow"/>
          <w:rPrChange w:id="82" w:author="Brown,James T" w:date="2019-02-15T01:55:00Z">
            <w:rPr>
              <w:color w:val="000000" w:themeColor="text1"/>
            </w:rPr>
          </w:rPrChange>
        </w:rPr>
        <w:t>Increased protein storage</w:t>
      </w:r>
      <w:r w:rsidRPr="008A020F">
        <w:rPr>
          <w:color w:val="000000" w:themeColor="text1"/>
          <w:highlight w:val="yellow"/>
          <w:rPrChange w:id="83" w:author="Brown,James T" w:date="2019-02-15T01:55:00Z">
            <w:rPr>
              <w:color w:val="000000" w:themeColor="text1"/>
            </w:rPr>
          </w:rPrChange>
        </w:rPr>
        <w:t xml:space="preserve"> has been reported in </w:t>
      </w:r>
      <w:commentRangeEnd w:id="80"/>
      <w:r w:rsidR="00BC1BD3" w:rsidRPr="008A020F">
        <w:rPr>
          <w:rStyle w:val="CommentReference"/>
          <w:highlight w:val="yellow"/>
          <w:rPrChange w:id="84" w:author="Brown,James T" w:date="2019-02-15T01:55:00Z">
            <w:rPr>
              <w:rStyle w:val="CommentReference"/>
            </w:rPr>
          </w:rPrChange>
        </w:rPr>
        <w:commentReference w:id="80"/>
      </w:r>
      <w:commentRangeEnd w:id="81"/>
      <w:r w:rsidR="001545B6" w:rsidRPr="008A020F">
        <w:rPr>
          <w:rStyle w:val="CommentReference"/>
          <w:highlight w:val="yellow"/>
          <w:rPrChange w:id="85" w:author="Brown,James T" w:date="2019-02-15T01:55:00Z">
            <w:rPr>
              <w:rStyle w:val="CommentReference"/>
            </w:rPr>
          </w:rPrChange>
        </w:rPr>
        <w:commentReference w:id="81"/>
      </w:r>
      <w:r w:rsidRPr="008A020F">
        <w:rPr>
          <w:color w:val="000000" w:themeColor="text1"/>
          <w:highlight w:val="yellow"/>
          <w:rPrChange w:id="86" w:author="Brown,James T" w:date="2019-02-15T01:55:00Z">
            <w:rPr>
              <w:color w:val="000000" w:themeColor="text1"/>
            </w:rPr>
          </w:rPrChange>
        </w:rPr>
        <w:t>Colorado potato beetles (</w:t>
      </w:r>
      <w:r w:rsidRPr="008A020F">
        <w:rPr>
          <w:i/>
          <w:iCs/>
          <w:color w:val="000000" w:themeColor="text1"/>
          <w:highlight w:val="yellow"/>
          <w:rPrChange w:id="87" w:author="Brown,James T" w:date="2019-02-15T01:55:00Z">
            <w:rPr>
              <w:i/>
              <w:iCs/>
              <w:color w:val="000000" w:themeColor="text1"/>
            </w:rPr>
          </w:rPrChange>
        </w:rPr>
        <w:t>L</w:t>
      </w:r>
      <w:r w:rsidR="00323875" w:rsidRPr="008A020F">
        <w:rPr>
          <w:i/>
          <w:iCs/>
          <w:color w:val="000000" w:themeColor="text1"/>
          <w:highlight w:val="yellow"/>
          <w:rPrChange w:id="88" w:author="Brown,James T" w:date="2019-02-15T01:55:00Z">
            <w:rPr>
              <w:i/>
              <w:iCs/>
              <w:color w:val="000000" w:themeColor="text1"/>
            </w:rPr>
          </w:rPrChange>
        </w:rPr>
        <w:t>eptinotars</w:t>
      </w:r>
      <w:r w:rsidR="001600C3" w:rsidRPr="008A020F">
        <w:rPr>
          <w:i/>
          <w:iCs/>
          <w:color w:val="000000" w:themeColor="text1"/>
          <w:highlight w:val="yellow"/>
          <w:rPrChange w:id="89" w:author="Brown,James T" w:date="2019-02-15T01:55:00Z">
            <w:rPr>
              <w:i/>
              <w:iCs/>
              <w:color w:val="000000" w:themeColor="text1"/>
            </w:rPr>
          </w:rPrChange>
        </w:rPr>
        <w:t xml:space="preserve">a </w:t>
      </w:r>
      <w:r w:rsidRPr="008A020F">
        <w:rPr>
          <w:i/>
          <w:iCs/>
          <w:color w:val="000000" w:themeColor="text1"/>
          <w:highlight w:val="yellow"/>
          <w:rPrChange w:id="90" w:author="Brown,James T" w:date="2019-02-15T01:55:00Z">
            <w:rPr>
              <w:i/>
              <w:iCs/>
              <w:color w:val="000000" w:themeColor="text1"/>
            </w:rPr>
          </w:rPrChange>
        </w:rPr>
        <w:t xml:space="preserve"> decemlineata</w:t>
      </w:r>
      <w:r w:rsidRPr="008A020F">
        <w:rPr>
          <w:color w:val="000000" w:themeColor="text1"/>
          <w:highlight w:val="yellow"/>
          <w:rPrChange w:id="91" w:author="Brown,James T" w:date="2019-02-15T01:55:00Z">
            <w:rPr>
              <w:color w:val="000000" w:themeColor="text1"/>
            </w:rPr>
          </w:rPrChange>
        </w:rPr>
        <w:t>) (Kort and Koopmanschap</w:t>
      </w:r>
      <w:r w:rsidR="004B74F2" w:rsidRPr="008A020F">
        <w:rPr>
          <w:color w:val="000000" w:themeColor="text1"/>
          <w:highlight w:val="yellow"/>
          <w:rPrChange w:id="92" w:author="Brown,James T" w:date="2019-02-15T01:55:00Z">
            <w:rPr>
              <w:color w:val="000000" w:themeColor="text1"/>
            </w:rPr>
          </w:rPrChange>
        </w:rPr>
        <w:t>,</w:t>
      </w:r>
      <w:r w:rsidRPr="008A020F">
        <w:rPr>
          <w:color w:val="000000" w:themeColor="text1"/>
          <w:highlight w:val="yellow"/>
          <w:rPrChange w:id="93" w:author="Brown,James T" w:date="2019-02-15T01:55:00Z">
            <w:rPr>
              <w:color w:val="000000" w:themeColor="text1"/>
            </w:rPr>
          </w:rPrChange>
        </w:rPr>
        <w:t xml:space="preserve"> 1994) and southwestern corn borers (</w:t>
      </w:r>
      <w:r w:rsidRPr="008A020F">
        <w:rPr>
          <w:i/>
          <w:color w:val="000000" w:themeColor="text1"/>
          <w:highlight w:val="yellow"/>
          <w:rPrChange w:id="94" w:author="Brown,James T" w:date="2019-02-15T01:55:00Z">
            <w:rPr>
              <w:i/>
              <w:color w:val="000000" w:themeColor="text1"/>
            </w:rPr>
          </w:rPrChange>
        </w:rPr>
        <w:t>D</w:t>
      </w:r>
      <w:r w:rsidR="00323875" w:rsidRPr="008A020F">
        <w:rPr>
          <w:i/>
          <w:color w:val="000000" w:themeColor="text1"/>
          <w:highlight w:val="yellow"/>
          <w:rPrChange w:id="95" w:author="Brown,James T" w:date="2019-02-15T01:55:00Z">
            <w:rPr>
              <w:i/>
              <w:color w:val="000000" w:themeColor="text1"/>
            </w:rPr>
          </w:rPrChange>
        </w:rPr>
        <w:t>iatr</w:t>
      </w:r>
      <w:r w:rsidR="00E872D5" w:rsidRPr="008A020F">
        <w:rPr>
          <w:i/>
          <w:color w:val="000000" w:themeColor="text1"/>
          <w:highlight w:val="yellow"/>
          <w:rPrChange w:id="96" w:author="Brown,James T" w:date="2019-02-15T01:55:00Z">
            <w:rPr>
              <w:i/>
              <w:color w:val="000000" w:themeColor="text1"/>
            </w:rPr>
          </w:rPrChange>
        </w:rPr>
        <w:t>a</w:t>
      </w:r>
      <w:r w:rsidR="00323875" w:rsidRPr="008A020F">
        <w:rPr>
          <w:i/>
          <w:color w:val="000000" w:themeColor="text1"/>
          <w:highlight w:val="yellow"/>
          <w:rPrChange w:id="97" w:author="Brown,James T" w:date="2019-02-15T01:55:00Z">
            <w:rPr>
              <w:i/>
              <w:color w:val="000000" w:themeColor="text1"/>
            </w:rPr>
          </w:rPrChange>
        </w:rPr>
        <w:t>ea</w:t>
      </w:r>
      <w:r w:rsidRPr="008A020F">
        <w:rPr>
          <w:i/>
          <w:color w:val="000000" w:themeColor="text1"/>
          <w:highlight w:val="yellow"/>
          <w:rPrChange w:id="98" w:author="Brown,James T" w:date="2019-02-15T01:55:00Z">
            <w:rPr>
              <w:i/>
              <w:color w:val="000000" w:themeColor="text1"/>
            </w:rPr>
          </w:rPrChange>
        </w:rPr>
        <w:t xml:space="preserve"> grandiosella</w:t>
      </w:r>
      <w:r w:rsidRPr="008A020F">
        <w:rPr>
          <w:color w:val="000000" w:themeColor="text1"/>
          <w:highlight w:val="yellow"/>
          <w:rPrChange w:id="99" w:author="Brown,James T" w:date="2019-02-15T01:55:00Z">
            <w:rPr>
              <w:color w:val="000000" w:themeColor="text1"/>
            </w:rPr>
          </w:rPrChange>
        </w:rPr>
        <w:t xml:space="preserve">) (Brown and Chippendale 1978), </w:t>
      </w:r>
      <w:r w:rsidR="0051573D" w:rsidRPr="008A020F">
        <w:rPr>
          <w:color w:val="000000" w:themeColor="text1"/>
          <w:highlight w:val="yellow"/>
          <w:rPrChange w:id="100" w:author="Brown,James T" w:date="2019-02-15T01:55:00Z">
            <w:rPr>
              <w:color w:val="000000" w:themeColor="text1"/>
            </w:rPr>
          </w:rPrChange>
        </w:rPr>
        <w:t xml:space="preserve">and </w:t>
      </w:r>
      <w:r w:rsidRPr="008A020F">
        <w:rPr>
          <w:color w:val="000000" w:themeColor="text1"/>
          <w:highlight w:val="yellow"/>
          <w:rPrChange w:id="101" w:author="Brown,James T" w:date="2019-02-15T01:55:00Z">
            <w:rPr>
              <w:color w:val="000000" w:themeColor="text1"/>
            </w:rPr>
          </w:rPrChange>
        </w:rPr>
        <w:t>increased lipid storage has been reported for the pink bollworm (</w:t>
      </w:r>
      <w:r w:rsidRPr="008A020F">
        <w:rPr>
          <w:i/>
          <w:iCs/>
          <w:color w:val="000000" w:themeColor="text1"/>
          <w:highlight w:val="yellow"/>
          <w:rPrChange w:id="102" w:author="Brown,James T" w:date="2019-02-15T01:55:00Z">
            <w:rPr>
              <w:i/>
              <w:iCs/>
              <w:color w:val="000000" w:themeColor="text1"/>
            </w:rPr>
          </w:rPrChange>
        </w:rPr>
        <w:t>P</w:t>
      </w:r>
      <w:r w:rsidR="00323875" w:rsidRPr="008A020F">
        <w:rPr>
          <w:i/>
          <w:iCs/>
          <w:color w:val="000000" w:themeColor="text1"/>
          <w:highlight w:val="yellow"/>
          <w:rPrChange w:id="103" w:author="Brown,James T" w:date="2019-02-15T01:55:00Z">
            <w:rPr>
              <w:i/>
              <w:iCs/>
              <w:color w:val="000000" w:themeColor="text1"/>
            </w:rPr>
          </w:rPrChange>
        </w:rPr>
        <w:t>ectinophora</w:t>
      </w:r>
      <w:r w:rsidRPr="008A020F">
        <w:rPr>
          <w:i/>
          <w:iCs/>
          <w:color w:val="000000" w:themeColor="text1"/>
          <w:highlight w:val="yellow"/>
          <w:rPrChange w:id="104" w:author="Brown,James T" w:date="2019-02-15T01:55:00Z">
            <w:rPr>
              <w:i/>
              <w:iCs/>
              <w:color w:val="000000" w:themeColor="text1"/>
            </w:rPr>
          </w:rPrChange>
        </w:rPr>
        <w:t xml:space="preserve"> gossypiella</w:t>
      </w:r>
      <w:r w:rsidRPr="008A020F">
        <w:rPr>
          <w:color w:val="000000" w:themeColor="text1"/>
          <w:highlight w:val="yellow"/>
          <w:rPrChange w:id="105" w:author="Brown,James T" w:date="2019-02-15T01:55:00Z">
            <w:rPr>
              <w:color w:val="000000" w:themeColor="text1"/>
            </w:rPr>
          </w:rPrChange>
        </w:rPr>
        <w:t>) (Adkisson et al.</w:t>
      </w:r>
      <w:r w:rsidR="001600C3" w:rsidRPr="008A020F">
        <w:rPr>
          <w:color w:val="000000" w:themeColor="text1"/>
          <w:highlight w:val="yellow"/>
          <w:rPrChange w:id="106" w:author="Brown,James T" w:date="2019-02-15T01:55:00Z">
            <w:rPr>
              <w:color w:val="000000" w:themeColor="text1"/>
            </w:rPr>
          </w:rPrChange>
        </w:rPr>
        <w:t>,</w:t>
      </w:r>
      <w:r w:rsidRPr="008A020F">
        <w:rPr>
          <w:color w:val="000000" w:themeColor="text1"/>
          <w:highlight w:val="yellow"/>
          <w:rPrChange w:id="107" w:author="Brown,James T" w:date="2019-02-15T01:55:00Z">
            <w:rPr>
              <w:color w:val="000000" w:themeColor="text1"/>
            </w:rPr>
          </w:rPrChange>
        </w:rPr>
        <w:t xml:space="preserve"> 1963) and </w:t>
      </w:r>
      <w:r w:rsidRPr="008A020F">
        <w:rPr>
          <w:i/>
          <w:iCs/>
          <w:color w:val="000000" w:themeColor="text1"/>
          <w:highlight w:val="yellow"/>
          <w:rPrChange w:id="108" w:author="Brown,James T" w:date="2019-02-15T01:55:00Z">
            <w:rPr>
              <w:i/>
              <w:iCs/>
              <w:color w:val="000000" w:themeColor="text1"/>
            </w:rPr>
          </w:rPrChange>
        </w:rPr>
        <w:t xml:space="preserve">Culex </w:t>
      </w:r>
      <w:r w:rsidRPr="008A020F">
        <w:rPr>
          <w:i/>
          <w:iCs/>
          <w:color w:val="000000" w:themeColor="text1"/>
          <w:highlight w:val="yellow"/>
          <w:rPrChange w:id="109" w:author="Brown,James T" w:date="2019-02-15T01:55:00Z">
            <w:rPr>
              <w:i/>
              <w:iCs/>
              <w:color w:val="000000" w:themeColor="text1"/>
            </w:rPr>
          </w:rPrChange>
        </w:rPr>
        <w:lastRenderedPageBreak/>
        <w:t>pipens</w:t>
      </w:r>
      <w:r w:rsidRPr="008A020F">
        <w:rPr>
          <w:iCs/>
          <w:color w:val="000000" w:themeColor="text1"/>
          <w:highlight w:val="yellow"/>
          <w:rPrChange w:id="110" w:author="Brown,James T" w:date="2019-02-15T01:55:00Z">
            <w:rPr>
              <w:iCs/>
              <w:color w:val="000000" w:themeColor="text1"/>
            </w:rPr>
          </w:rPrChange>
        </w:rPr>
        <w:t xml:space="preserve"> </w:t>
      </w:r>
      <w:r w:rsidRPr="008A020F">
        <w:rPr>
          <w:color w:val="000000" w:themeColor="text1"/>
          <w:highlight w:val="yellow"/>
          <w:rPrChange w:id="111" w:author="Brown,James T" w:date="2019-02-15T01:55:00Z">
            <w:rPr>
              <w:color w:val="000000" w:themeColor="text1"/>
            </w:rPr>
          </w:rPrChange>
        </w:rPr>
        <w:t>mosquitoes (Mitchell and Briegel</w:t>
      </w:r>
      <w:r w:rsidR="001600C3" w:rsidRPr="008A020F">
        <w:rPr>
          <w:color w:val="000000" w:themeColor="text1"/>
          <w:highlight w:val="yellow"/>
          <w:rPrChange w:id="112" w:author="Brown,James T" w:date="2019-02-15T01:55:00Z">
            <w:rPr>
              <w:color w:val="000000" w:themeColor="text1"/>
            </w:rPr>
          </w:rPrChange>
        </w:rPr>
        <w:t>,</w:t>
      </w:r>
      <w:r w:rsidRPr="008A020F">
        <w:rPr>
          <w:color w:val="000000" w:themeColor="text1"/>
          <w:highlight w:val="yellow"/>
          <w:rPrChange w:id="113" w:author="Brown,James T" w:date="2019-02-15T01:55:00Z">
            <w:rPr>
              <w:color w:val="000000" w:themeColor="text1"/>
            </w:rPr>
          </w:rPrChange>
        </w:rPr>
        <w:t xml:space="preserve"> 1989), among others</w:t>
      </w:r>
      <w:r w:rsidR="001545B6" w:rsidRPr="008A020F">
        <w:rPr>
          <w:color w:val="000000" w:themeColor="text1"/>
          <w:highlight w:val="yellow"/>
          <w:rPrChange w:id="114" w:author="Brown,James T" w:date="2019-02-15T01:55:00Z">
            <w:rPr>
              <w:color w:val="000000" w:themeColor="text1"/>
            </w:rPr>
          </w:rPrChange>
        </w:rPr>
        <w:t xml:space="preserve"> ahead of diapause</w:t>
      </w:r>
      <w:r w:rsidRPr="008A020F">
        <w:rPr>
          <w:color w:val="000000" w:themeColor="text1"/>
          <w:highlight w:val="yellow"/>
          <w:rPrChange w:id="115" w:author="Brown,James T" w:date="2019-02-15T01:55:00Z">
            <w:rPr>
              <w:color w:val="000000" w:themeColor="text1"/>
            </w:rPr>
          </w:rPrChange>
        </w:rPr>
        <w:t xml:space="preserve">. </w:t>
      </w:r>
      <w:r w:rsidR="004B74F2" w:rsidRPr="008A020F">
        <w:rPr>
          <w:color w:val="000000" w:themeColor="text1"/>
          <w:highlight w:val="yellow"/>
          <w:rPrChange w:id="116" w:author="Brown,James T" w:date="2019-02-15T01:55:00Z">
            <w:rPr>
              <w:color w:val="000000" w:themeColor="text1"/>
            </w:rPr>
          </w:rPrChange>
        </w:rPr>
        <w:t>The e</w:t>
      </w:r>
      <w:r w:rsidRPr="008A020F">
        <w:rPr>
          <w:color w:val="000000" w:themeColor="text1"/>
          <w:highlight w:val="yellow"/>
          <w:rPrChange w:id="117" w:author="Brown,James T" w:date="2019-02-15T01:55:00Z">
            <w:rPr>
              <w:color w:val="000000" w:themeColor="text1"/>
            </w:rPr>
          </w:rPrChange>
        </w:rPr>
        <w:t>nergy</w:t>
      </w:r>
      <w:r w:rsidR="004B74F2" w:rsidRPr="008A020F">
        <w:rPr>
          <w:color w:val="000000" w:themeColor="text1"/>
          <w:highlight w:val="yellow"/>
          <w:rPrChange w:id="118" w:author="Brown,James T" w:date="2019-02-15T01:55:00Z">
            <w:rPr>
              <w:color w:val="000000" w:themeColor="text1"/>
            </w:rPr>
          </w:rPrChange>
        </w:rPr>
        <w:t xml:space="preserve"> insects</w:t>
      </w:r>
      <w:r w:rsidRPr="008A020F">
        <w:rPr>
          <w:color w:val="000000" w:themeColor="text1"/>
          <w:highlight w:val="yellow"/>
          <w:rPrChange w:id="119" w:author="Brown,James T" w:date="2019-02-15T01:55:00Z">
            <w:rPr>
              <w:color w:val="000000" w:themeColor="text1"/>
            </w:rPr>
          </w:rPrChange>
        </w:rPr>
        <w:t xml:space="preserve"> store</w:t>
      </w:r>
      <w:r w:rsidR="004B74F2" w:rsidRPr="008A020F">
        <w:rPr>
          <w:color w:val="000000" w:themeColor="text1"/>
          <w:highlight w:val="yellow"/>
          <w:rPrChange w:id="120" w:author="Brown,James T" w:date="2019-02-15T01:55:00Z">
            <w:rPr>
              <w:color w:val="000000" w:themeColor="text1"/>
            </w:rPr>
          </w:rPrChange>
        </w:rPr>
        <w:t xml:space="preserve"> during diapause preparation</w:t>
      </w:r>
      <w:r w:rsidRPr="008A020F">
        <w:rPr>
          <w:color w:val="000000" w:themeColor="text1"/>
          <w:highlight w:val="yellow"/>
          <w:rPrChange w:id="121" w:author="Brown,James T" w:date="2019-02-15T01:55:00Z">
            <w:rPr>
              <w:color w:val="000000" w:themeColor="text1"/>
            </w:rPr>
          </w:rPrChange>
        </w:rPr>
        <w:t xml:space="preserve"> fuel insect metabolism during diapause</w:t>
      </w:r>
      <w:r w:rsidR="002407FE" w:rsidRPr="008A020F">
        <w:rPr>
          <w:color w:val="000000" w:themeColor="text1"/>
          <w:highlight w:val="yellow"/>
          <w:rPrChange w:id="122" w:author="Brown,James T" w:date="2019-02-15T01:55:00Z">
            <w:rPr>
              <w:color w:val="000000" w:themeColor="text1"/>
            </w:rPr>
          </w:rPrChange>
        </w:rPr>
        <w:t>,</w:t>
      </w:r>
      <w:r w:rsidRPr="008A020F">
        <w:rPr>
          <w:color w:val="000000" w:themeColor="text1"/>
          <w:highlight w:val="yellow"/>
          <w:rPrChange w:id="123" w:author="Brown,James T" w:date="2019-02-15T01:55:00Z">
            <w:rPr>
              <w:color w:val="000000" w:themeColor="text1"/>
            </w:rPr>
          </w:rPrChange>
        </w:rPr>
        <w:t xml:space="preserve"> and after diapause these stored resources are redirected to accomplish post-diapause functions. However, metabolic activity for many insects is temperature dependent</w:t>
      </w:r>
      <w:r w:rsidR="00BC1BD3" w:rsidRPr="008A020F">
        <w:rPr>
          <w:color w:val="000000" w:themeColor="text1"/>
          <w:highlight w:val="yellow"/>
          <w:rPrChange w:id="124" w:author="Brown,James T" w:date="2019-02-15T01:55:00Z">
            <w:rPr>
              <w:color w:val="000000" w:themeColor="text1"/>
            </w:rPr>
          </w:rPrChange>
        </w:rPr>
        <w:t>. Thus,</w:t>
      </w:r>
      <w:r w:rsidRPr="008A020F">
        <w:rPr>
          <w:color w:val="000000" w:themeColor="text1"/>
          <w:highlight w:val="yellow"/>
          <w:rPrChange w:id="125" w:author="Brown,James T" w:date="2019-02-15T01:55:00Z">
            <w:rPr>
              <w:color w:val="000000" w:themeColor="text1"/>
            </w:rPr>
          </w:rPrChange>
        </w:rPr>
        <w:t xml:space="preserve"> insects preparing for diapause in warmer environments may struggle to meet the energy demands of increased metabolism and possibly divert resources away from storage. </w:t>
      </w:r>
    </w:p>
    <w:p w14:paraId="5654B93E" w14:textId="77777777" w:rsidR="004F09C9" w:rsidRPr="008A020F" w:rsidRDefault="004F09C9" w:rsidP="00DD43B4">
      <w:pPr>
        <w:spacing w:line="480" w:lineRule="auto"/>
        <w:ind w:left="-15" w:right="165" w:firstLine="468"/>
        <w:rPr>
          <w:color w:val="000000" w:themeColor="text1"/>
          <w:highlight w:val="yellow"/>
          <w:rPrChange w:id="126" w:author="Brown,James T" w:date="2019-02-15T01:55:00Z">
            <w:rPr>
              <w:color w:val="000000" w:themeColor="text1"/>
            </w:rPr>
          </w:rPrChange>
        </w:rPr>
      </w:pPr>
      <w:r w:rsidRPr="008A020F">
        <w:rPr>
          <w:color w:val="000000" w:themeColor="text1"/>
          <w:highlight w:val="yellow"/>
          <w:rPrChange w:id="127" w:author="Brown,James T" w:date="2019-02-15T01:55:00Z">
            <w:rPr>
              <w:color w:val="000000" w:themeColor="text1"/>
            </w:rPr>
          </w:rPrChange>
        </w:rPr>
        <w:t>Insects entering diapause without adequate nutrition stores may exit diapause before winter ends</w:t>
      </w:r>
      <w:r w:rsidR="00BC1BD3" w:rsidRPr="008A020F">
        <w:rPr>
          <w:color w:val="000000" w:themeColor="text1"/>
          <w:highlight w:val="yellow"/>
          <w:rPrChange w:id="128" w:author="Brown,James T" w:date="2019-02-15T01:55:00Z">
            <w:rPr>
              <w:color w:val="000000" w:themeColor="text1"/>
            </w:rPr>
          </w:rPrChange>
        </w:rPr>
        <w:t>,</w:t>
      </w:r>
      <w:r w:rsidRPr="008A020F">
        <w:rPr>
          <w:color w:val="000000" w:themeColor="text1"/>
          <w:highlight w:val="yellow"/>
          <w:rPrChange w:id="129" w:author="Brown,James T" w:date="2019-02-15T01:55:00Z">
            <w:rPr>
              <w:color w:val="000000" w:themeColor="text1"/>
            </w:rPr>
          </w:rPrChange>
        </w:rPr>
        <w:t xml:space="preserve"> leaving them exposed to an unfavorable environment and thereby increasing mortality. A study using </w:t>
      </w:r>
      <w:r w:rsidR="00BC1BD3" w:rsidRPr="008A020F">
        <w:rPr>
          <w:color w:val="000000" w:themeColor="text1"/>
          <w:highlight w:val="yellow"/>
          <w:rPrChange w:id="130" w:author="Brown,James T" w:date="2019-02-15T01:55:00Z">
            <w:rPr>
              <w:color w:val="000000" w:themeColor="text1"/>
            </w:rPr>
          </w:rPrChange>
        </w:rPr>
        <w:t xml:space="preserve">the blowfly </w:t>
      </w:r>
      <w:r w:rsidRPr="008A020F">
        <w:rPr>
          <w:i/>
          <w:iCs/>
          <w:color w:val="000000" w:themeColor="text1"/>
          <w:highlight w:val="yellow"/>
          <w:rPrChange w:id="131" w:author="Brown,James T" w:date="2019-02-15T01:55:00Z">
            <w:rPr>
              <w:i/>
              <w:iCs/>
              <w:color w:val="000000" w:themeColor="text1"/>
            </w:rPr>
          </w:rPrChange>
        </w:rPr>
        <w:t>Calliphora vicina</w:t>
      </w:r>
      <w:r w:rsidRPr="008A020F">
        <w:rPr>
          <w:iCs/>
          <w:color w:val="000000" w:themeColor="text1"/>
          <w:highlight w:val="yellow"/>
          <w:rPrChange w:id="132" w:author="Brown,James T" w:date="2019-02-15T01:55:00Z">
            <w:rPr>
              <w:iCs/>
              <w:color w:val="000000" w:themeColor="text1"/>
            </w:rPr>
          </w:rPrChange>
        </w:rPr>
        <w:t xml:space="preserve"> (Robineau-Desvoidy)</w:t>
      </w:r>
      <w:r w:rsidRPr="008A020F">
        <w:rPr>
          <w:color w:val="000000" w:themeColor="text1"/>
          <w:highlight w:val="yellow"/>
          <w:rPrChange w:id="133" w:author="Brown,James T" w:date="2019-02-15T01:55:00Z">
            <w:rPr>
              <w:color w:val="000000" w:themeColor="text1"/>
            </w:rPr>
          </w:rPrChange>
        </w:rPr>
        <w:t xml:space="preserve"> as a model explored the effect of nutrition on the duration of diapause </w:t>
      </w:r>
      <w:r w:rsidR="00CE5B15" w:rsidRPr="008A020F">
        <w:rPr>
          <w:color w:val="000000" w:themeColor="text1"/>
          <w:highlight w:val="yellow"/>
          <w:rPrChange w:id="134" w:author="Brown,James T" w:date="2019-02-15T01:55:00Z">
            <w:rPr>
              <w:color w:val="000000" w:themeColor="text1"/>
            </w:rPr>
          </w:rPrChange>
        </w:rPr>
        <w:t>(Saunders</w:t>
      </w:r>
      <w:r w:rsidR="001600C3" w:rsidRPr="008A020F">
        <w:rPr>
          <w:color w:val="000000" w:themeColor="text1"/>
          <w:highlight w:val="yellow"/>
          <w:rPrChange w:id="135" w:author="Brown,James T" w:date="2019-02-15T01:55:00Z">
            <w:rPr>
              <w:color w:val="000000" w:themeColor="text1"/>
            </w:rPr>
          </w:rPrChange>
        </w:rPr>
        <w:t>,</w:t>
      </w:r>
      <w:r w:rsidR="00CE5B15" w:rsidRPr="008A020F">
        <w:rPr>
          <w:color w:val="000000" w:themeColor="text1"/>
          <w:highlight w:val="yellow"/>
          <w:rPrChange w:id="136" w:author="Brown,James T" w:date="2019-02-15T01:55:00Z">
            <w:rPr>
              <w:color w:val="000000" w:themeColor="text1"/>
            </w:rPr>
          </w:rPrChange>
        </w:rPr>
        <w:t xml:space="preserve"> 1997).</w:t>
      </w:r>
      <w:r w:rsidRPr="008A020F">
        <w:rPr>
          <w:color w:val="000000" w:themeColor="text1"/>
          <w:highlight w:val="yellow"/>
          <w:rPrChange w:id="137" w:author="Brown,James T" w:date="2019-02-15T01:55:00Z">
            <w:rPr>
              <w:color w:val="000000" w:themeColor="text1"/>
            </w:rPr>
          </w:rPrChange>
        </w:rPr>
        <w:t xml:space="preserve"> The authors found that when diet was restricted</w:t>
      </w:r>
      <w:r w:rsidR="000E1D1C" w:rsidRPr="008A020F">
        <w:rPr>
          <w:color w:val="000000" w:themeColor="text1"/>
          <w:highlight w:val="yellow"/>
          <w:rPrChange w:id="138" w:author="Brown,James T" w:date="2019-02-15T01:55:00Z">
            <w:rPr>
              <w:color w:val="000000" w:themeColor="text1"/>
            </w:rPr>
          </w:rPrChange>
        </w:rPr>
        <w:t>,</w:t>
      </w:r>
      <w:r w:rsidRPr="008A020F">
        <w:rPr>
          <w:color w:val="000000" w:themeColor="text1"/>
          <w:highlight w:val="yellow"/>
          <w:rPrChange w:id="139" w:author="Brown,James T" w:date="2019-02-15T01:55:00Z">
            <w:rPr>
              <w:color w:val="000000" w:themeColor="text1"/>
            </w:rPr>
          </w:rPrChange>
        </w:rPr>
        <w:t xml:space="preserve"> larvae entered diapause with less mass and remained in diapause for a shorter period </w:t>
      </w:r>
      <w:r w:rsidR="001B705E" w:rsidRPr="008A020F">
        <w:rPr>
          <w:color w:val="000000" w:themeColor="text1"/>
          <w:highlight w:val="yellow"/>
          <w:rPrChange w:id="140" w:author="Brown,James T" w:date="2019-02-15T01:55:00Z">
            <w:rPr>
              <w:color w:val="000000" w:themeColor="text1"/>
            </w:rPr>
          </w:rPrChange>
        </w:rPr>
        <w:t xml:space="preserve">compared to </w:t>
      </w:r>
      <w:r w:rsidRPr="008A020F">
        <w:rPr>
          <w:color w:val="000000" w:themeColor="text1"/>
          <w:highlight w:val="yellow"/>
          <w:rPrChange w:id="141" w:author="Brown,James T" w:date="2019-02-15T01:55:00Z">
            <w:rPr>
              <w:color w:val="000000" w:themeColor="text1"/>
            </w:rPr>
          </w:rPrChange>
        </w:rPr>
        <w:t xml:space="preserve">larvae given an unrestricted diet </w:t>
      </w:r>
      <w:r w:rsidR="00CE5B15" w:rsidRPr="008A020F">
        <w:rPr>
          <w:color w:val="000000" w:themeColor="text1"/>
          <w:highlight w:val="yellow"/>
          <w:rPrChange w:id="142" w:author="Brown,James T" w:date="2019-02-15T01:55:00Z">
            <w:rPr>
              <w:color w:val="000000" w:themeColor="text1"/>
            </w:rPr>
          </w:rPrChange>
        </w:rPr>
        <w:t>(Saunders</w:t>
      </w:r>
      <w:r w:rsidR="001600C3" w:rsidRPr="008A020F">
        <w:rPr>
          <w:color w:val="000000" w:themeColor="text1"/>
          <w:highlight w:val="yellow"/>
          <w:rPrChange w:id="143" w:author="Brown,James T" w:date="2019-02-15T01:55:00Z">
            <w:rPr>
              <w:color w:val="000000" w:themeColor="text1"/>
            </w:rPr>
          </w:rPrChange>
        </w:rPr>
        <w:t>,</w:t>
      </w:r>
      <w:r w:rsidR="00CE5B15" w:rsidRPr="008A020F">
        <w:rPr>
          <w:color w:val="000000" w:themeColor="text1"/>
          <w:highlight w:val="yellow"/>
          <w:rPrChange w:id="144" w:author="Brown,James T" w:date="2019-02-15T01:55:00Z">
            <w:rPr>
              <w:color w:val="000000" w:themeColor="text1"/>
            </w:rPr>
          </w:rPrChange>
        </w:rPr>
        <w:t xml:space="preserve"> 1997)</w:t>
      </w:r>
      <w:r w:rsidRPr="008A020F">
        <w:rPr>
          <w:color w:val="000000" w:themeColor="text1"/>
          <w:highlight w:val="yellow"/>
          <w:rPrChange w:id="145" w:author="Brown,James T" w:date="2019-02-15T01:55:00Z">
            <w:rPr>
              <w:color w:val="000000" w:themeColor="text1"/>
            </w:rPr>
          </w:rPrChange>
        </w:rPr>
        <w:t xml:space="preserve">.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w:t>
      </w:r>
      <w:r w:rsidR="00643F52" w:rsidRPr="008A020F">
        <w:rPr>
          <w:color w:val="000000" w:themeColor="text1"/>
          <w:highlight w:val="yellow"/>
          <w:rPrChange w:id="146" w:author="Brown,James T" w:date="2019-02-15T01:55:00Z">
            <w:rPr>
              <w:color w:val="000000" w:themeColor="text1"/>
            </w:rPr>
          </w:rPrChange>
        </w:rPr>
        <w:t>(</w:t>
      </w:r>
      <w:r w:rsidR="00CE5B15" w:rsidRPr="008A020F">
        <w:rPr>
          <w:color w:val="000000" w:themeColor="text1"/>
          <w:highlight w:val="yellow"/>
          <w:rPrChange w:id="147" w:author="Brown,James T" w:date="2019-02-15T01:55:00Z">
            <w:rPr>
              <w:color w:val="000000" w:themeColor="text1"/>
            </w:rPr>
          </w:rPrChange>
        </w:rPr>
        <w:t>Hahn and Denlinger</w:t>
      </w:r>
      <w:r w:rsidR="001600C3" w:rsidRPr="008A020F">
        <w:rPr>
          <w:color w:val="000000" w:themeColor="text1"/>
          <w:highlight w:val="yellow"/>
          <w:rPrChange w:id="148" w:author="Brown,James T" w:date="2019-02-15T01:55:00Z">
            <w:rPr>
              <w:color w:val="000000" w:themeColor="text1"/>
            </w:rPr>
          </w:rPrChange>
        </w:rPr>
        <w:t>,</w:t>
      </w:r>
      <w:r w:rsidR="00CE5B15" w:rsidRPr="008A020F">
        <w:rPr>
          <w:color w:val="000000" w:themeColor="text1"/>
          <w:highlight w:val="yellow"/>
          <w:rPrChange w:id="149" w:author="Brown,James T" w:date="2019-02-15T01:55:00Z">
            <w:rPr>
              <w:color w:val="000000" w:themeColor="text1"/>
            </w:rPr>
          </w:rPrChange>
        </w:rPr>
        <w:t xml:space="preserve"> 2007</w:t>
      </w:r>
      <w:r w:rsidR="001600C3" w:rsidRPr="008A020F">
        <w:rPr>
          <w:color w:val="000000" w:themeColor="text1"/>
          <w:highlight w:val="yellow"/>
          <w:rPrChange w:id="150" w:author="Brown,James T" w:date="2019-02-15T01:55:00Z">
            <w:rPr>
              <w:color w:val="000000" w:themeColor="text1"/>
            </w:rPr>
          </w:rPrChange>
        </w:rPr>
        <w:t>;</w:t>
      </w:r>
      <w:r w:rsidR="00CE5B15" w:rsidRPr="008A020F">
        <w:rPr>
          <w:color w:val="000000" w:themeColor="text1"/>
          <w:highlight w:val="yellow"/>
          <w:rPrChange w:id="151" w:author="Brown,James T" w:date="2019-02-15T01:55:00Z">
            <w:rPr>
              <w:color w:val="000000" w:themeColor="text1"/>
            </w:rPr>
          </w:rPrChange>
        </w:rPr>
        <w:t xml:space="preserve"> Sinclair</w:t>
      </w:r>
      <w:r w:rsidR="001600C3" w:rsidRPr="008A020F">
        <w:rPr>
          <w:color w:val="000000" w:themeColor="text1"/>
          <w:highlight w:val="yellow"/>
          <w:rPrChange w:id="152" w:author="Brown,James T" w:date="2019-02-15T01:55:00Z">
            <w:rPr>
              <w:color w:val="000000" w:themeColor="text1"/>
            </w:rPr>
          </w:rPrChange>
        </w:rPr>
        <w:t>,</w:t>
      </w:r>
      <w:r w:rsidR="00CE5B15" w:rsidRPr="008A020F">
        <w:rPr>
          <w:color w:val="000000" w:themeColor="text1"/>
          <w:highlight w:val="yellow"/>
          <w:rPrChange w:id="153" w:author="Brown,James T" w:date="2019-02-15T01:55:00Z">
            <w:rPr>
              <w:color w:val="000000" w:themeColor="text1"/>
            </w:rPr>
          </w:rPrChange>
        </w:rPr>
        <w:t xml:space="preserve"> </w:t>
      </w:r>
      <w:r w:rsidR="00643F52" w:rsidRPr="008A020F">
        <w:rPr>
          <w:color w:val="000000" w:themeColor="text1"/>
          <w:highlight w:val="yellow"/>
          <w:rPrChange w:id="154" w:author="Brown,James T" w:date="2019-02-15T01:55:00Z">
            <w:rPr>
              <w:color w:val="000000" w:themeColor="text1"/>
            </w:rPr>
          </w:rPrChange>
        </w:rPr>
        <w:t>2015)</w:t>
      </w:r>
      <w:r w:rsidRPr="008A020F">
        <w:rPr>
          <w:color w:val="000000" w:themeColor="text1"/>
          <w:highlight w:val="yellow"/>
          <w:rPrChange w:id="155" w:author="Brown,James T" w:date="2019-02-15T01:55:00Z">
            <w:rPr>
              <w:color w:val="000000" w:themeColor="text1"/>
            </w:rPr>
          </w:rPrChange>
        </w:rPr>
        <w:t>.</w:t>
      </w:r>
    </w:p>
    <w:p w14:paraId="0B535E93" w14:textId="6D01895C" w:rsidR="00101994" w:rsidRPr="008A020F" w:rsidRDefault="00101994" w:rsidP="00101994">
      <w:pPr>
        <w:spacing w:line="480" w:lineRule="auto"/>
        <w:ind w:left="-15" w:right="165" w:firstLine="468"/>
        <w:rPr>
          <w:color w:val="000000" w:themeColor="text1"/>
          <w:highlight w:val="yellow"/>
          <w:rPrChange w:id="156" w:author="Brown,James T" w:date="2019-02-15T01:55:00Z">
            <w:rPr>
              <w:color w:val="000000" w:themeColor="text1"/>
            </w:rPr>
          </w:rPrChange>
        </w:rPr>
      </w:pPr>
      <w:r w:rsidRPr="008A020F">
        <w:rPr>
          <w:color w:val="000000" w:themeColor="text1"/>
          <w:highlight w:val="yellow"/>
          <w:rPrChange w:id="157" w:author="Brown,James T" w:date="2019-02-15T01:55:00Z">
            <w:rPr>
              <w:color w:val="000000" w:themeColor="text1"/>
            </w:rPr>
          </w:rPrChange>
        </w:rPr>
        <w:t>Warmer and more variable fall and winter temperatures will increase insect metabolic activity and could deplete nutrition stores because insect metabolism</w:t>
      </w:r>
      <w:r w:rsidR="000E1D1C" w:rsidRPr="008A020F">
        <w:rPr>
          <w:color w:val="000000" w:themeColor="text1"/>
          <w:highlight w:val="yellow"/>
          <w:rPrChange w:id="158" w:author="Brown,James T" w:date="2019-02-15T01:55:00Z">
            <w:rPr>
              <w:color w:val="000000" w:themeColor="text1"/>
            </w:rPr>
          </w:rPrChange>
        </w:rPr>
        <w:t xml:space="preserve"> is</w:t>
      </w:r>
      <w:r w:rsidRPr="008A020F">
        <w:rPr>
          <w:color w:val="000000" w:themeColor="text1"/>
          <w:highlight w:val="yellow"/>
          <w:rPrChange w:id="159" w:author="Brown,James T" w:date="2019-02-15T01:55:00Z">
            <w:rPr>
              <w:color w:val="000000" w:themeColor="text1"/>
            </w:rPr>
          </w:rPrChange>
        </w:rPr>
        <w:t xml:space="preserve"> proportional to </w:t>
      </w:r>
      <w:r w:rsidR="000E1D1C" w:rsidRPr="008A020F">
        <w:rPr>
          <w:color w:val="000000" w:themeColor="text1"/>
          <w:highlight w:val="yellow"/>
          <w:rPrChange w:id="160" w:author="Brown,James T" w:date="2019-02-15T01:55:00Z">
            <w:rPr>
              <w:color w:val="000000" w:themeColor="text1"/>
            </w:rPr>
          </w:rPrChange>
        </w:rPr>
        <w:t xml:space="preserve">the </w:t>
      </w:r>
      <w:r w:rsidRPr="008A020F">
        <w:rPr>
          <w:color w:val="000000" w:themeColor="text1"/>
          <w:highlight w:val="yellow"/>
          <w:rPrChange w:id="161" w:author="Brown,James T" w:date="2019-02-15T01:55:00Z">
            <w:rPr>
              <w:color w:val="000000" w:themeColor="text1"/>
            </w:rPr>
          </w:rPrChange>
        </w:rPr>
        <w:t>environmental temperatures they experience (Bradshaw and Holzapfel</w:t>
      </w:r>
      <w:r w:rsidR="001600C3" w:rsidRPr="008A020F">
        <w:rPr>
          <w:color w:val="000000" w:themeColor="text1"/>
          <w:highlight w:val="yellow"/>
          <w:rPrChange w:id="162" w:author="Brown,James T" w:date="2019-02-15T01:55:00Z">
            <w:rPr>
              <w:color w:val="000000" w:themeColor="text1"/>
            </w:rPr>
          </w:rPrChange>
        </w:rPr>
        <w:t>,</w:t>
      </w:r>
      <w:r w:rsidRPr="008A020F">
        <w:rPr>
          <w:color w:val="000000" w:themeColor="text1"/>
          <w:highlight w:val="yellow"/>
          <w:rPrChange w:id="163" w:author="Brown,James T" w:date="2019-02-15T01:55:00Z">
            <w:rPr>
              <w:color w:val="000000" w:themeColor="text1"/>
            </w:rPr>
          </w:rPrChange>
        </w:rPr>
        <w:t xml:space="preserve"> 2006</w:t>
      </w:r>
      <w:r w:rsidR="001600C3" w:rsidRPr="008A020F">
        <w:rPr>
          <w:color w:val="000000" w:themeColor="text1"/>
          <w:highlight w:val="yellow"/>
          <w:rPrChange w:id="164" w:author="Brown,James T" w:date="2019-02-15T01:55:00Z">
            <w:rPr>
              <w:color w:val="000000" w:themeColor="text1"/>
            </w:rPr>
          </w:rPrChange>
        </w:rPr>
        <w:t>;</w:t>
      </w:r>
      <w:r w:rsidRPr="008A020F">
        <w:rPr>
          <w:color w:val="000000" w:themeColor="text1"/>
          <w:highlight w:val="yellow"/>
          <w:rPrChange w:id="165" w:author="Brown,James T" w:date="2019-02-15T01:55:00Z">
            <w:rPr>
              <w:color w:val="000000" w:themeColor="text1"/>
            </w:rPr>
          </w:rPrChange>
        </w:rPr>
        <w:t xml:space="preserve"> Hahn and Denlinger</w:t>
      </w:r>
      <w:r w:rsidR="001600C3" w:rsidRPr="008A020F">
        <w:rPr>
          <w:color w:val="000000" w:themeColor="text1"/>
          <w:highlight w:val="yellow"/>
          <w:rPrChange w:id="166" w:author="Brown,James T" w:date="2019-02-15T01:55:00Z">
            <w:rPr>
              <w:color w:val="000000" w:themeColor="text1"/>
            </w:rPr>
          </w:rPrChange>
        </w:rPr>
        <w:t>,</w:t>
      </w:r>
      <w:r w:rsidRPr="008A020F">
        <w:rPr>
          <w:color w:val="000000" w:themeColor="text1"/>
          <w:highlight w:val="yellow"/>
          <w:rPrChange w:id="167" w:author="Brown,James T" w:date="2019-02-15T01:55:00Z">
            <w:rPr>
              <w:color w:val="000000" w:themeColor="text1"/>
            </w:rPr>
          </w:rPrChange>
        </w:rPr>
        <w:t xml:space="preserve"> 2011</w:t>
      </w:r>
      <w:r w:rsidR="001600C3" w:rsidRPr="008A020F">
        <w:rPr>
          <w:color w:val="000000" w:themeColor="text1"/>
          <w:highlight w:val="yellow"/>
          <w:rPrChange w:id="168" w:author="Brown,James T" w:date="2019-02-15T01:55:00Z">
            <w:rPr>
              <w:color w:val="000000" w:themeColor="text1"/>
            </w:rPr>
          </w:rPrChange>
        </w:rPr>
        <w:t>;</w:t>
      </w:r>
      <w:r w:rsidRPr="008A020F">
        <w:rPr>
          <w:color w:val="000000" w:themeColor="text1"/>
          <w:highlight w:val="yellow"/>
          <w:rPrChange w:id="169" w:author="Brown,James T" w:date="2019-02-15T01:55:00Z">
            <w:rPr>
              <w:color w:val="000000" w:themeColor="text1"/>
            </w:rPr>
          </w:rPrChange>
        </w:rPr>
        <w:t xml:space="preserve"> Scriber 2014, Sinclair</w:t>
      </w:r>
      <w:r w:rsidR="001600C3" w:rsidRPr="008A020F">
        <w:rPr>
          <w:color w:val="000000" w:themeColor="text1"/>
          <w:highlight w:val="yellow"/>
          <w:rPrChange w:id="170" w:author="Brown,James T" w:date="2019-02-15T01:55:00Z">
            <w:rPr>
              <w:color w:val="000000" w:themeColor="text1"/>
            </w:rPr>
          </w:rPrChange>
        </w:rPr>
        <w:t>,</w:t>
      </w:r>
      <w:r w:rsidRPr="008A020F">
        <w:rPr>
          <w:color w:val="000000" w:themeColor="text1"/>
          <w:highlight w:val="yellow"/>
          <w:rPrChange w:id="171" w:author="Brown,James T" w:date="2019-02-15T01:55:00Z">
            <w:rPr>
              <w:color w:val="000000" w:themeColor="text1"/>
            </w:rPr>
          </w:rPrChange>
        </w:rPr>
        <w:t xml:space="preserve"> 2018). </w:t>
      </w:r>
      <w:r w:rsidR="000E1D1C" w:rsidRPr="008A020F">
        <w:rPr>
          <w:color w:val="000000" w:themeColor="text1"/>
          <w:highlight w:val="yellow"/>
          <w:rPrChange w:id="172" w:author="Brown,James T" w:date="2019-02-15T01:55:00Z">
            <w:rPr>
              <w:color w:val="000000" w:themeColor="text1"/>
            </w:rPr>
          </w:rPrChange>
        </w:rPr>
        <w:t xml:space="preserve">For example, </w:t>
      </w:r>
      <w:r w:rsidR="001B705E" w:rsidRPr="008A020F">
        <w:rPr>
          <w:color w:val="000000" w:themeColor="text1"/>
          <w:highlight w:val="yellow"/>
          <w:rPrChange w:id="173" w:author="Brown,James T" w:date="2019-02-15T01:55:00Z">
            <w:rPr>
              <w:color w:val="000000" w:themeColor="text1"/>
            </w:rPr>
          </w:rPrChange>
        </w:rPr>
        <w:t>Thompson and Davis (1981)</w:t>
      </w:r>
      <w:r w:rsidRPr="008A020F">
        <w:rPr>
          <w:color w:val="000000" w:themeColor="text1"/>
          <w:highlight w:val="yellow"/>
          <w:rPrChange w:id="174" w:author="Brown,James T" w:date="2019-02-15T01:55:00Z">
            <w:rPr>
              <w:color w:val="000000" w:themeColor="text1"/>
            </w:rPr>
          </w:rPrChange>
        </w:rPr>
        <w:t xml:space="preserve"> reared </w:t>
      </w:r>
      <w:r w:rsidR="00B71FB5" w:rsidRPr="008A020F">
        <w:rPr>
          <w:i/>
          <w:color w:val="000000" w:themeColor="text1"/>
          <w:highlight w:val="yellow"/>
          <w:rPrChange w:id="175" w:author="Brown,James T" w:date="2019-02-15T01:55:00Z">
            <w:rPr>
              <w:i/>
              <w:color w:val="000000" w:themeColor="text1"/>
            </w:rPr>
          </w:rPrChange>
        </w:rPr>
        <w:t>Diatraea</w:t>
      </w:r>
      <w:r w:rsidRPr="008A020F">
        <w:rPr>
          <w:i/>
          <w:color w:val="000000" w:themeColor="text1"/>
          <w:highlight w:val="yellow"/>
          <w:rPrChange w:id="176" w:author="Brown,James T" w:date="2019-02-15T01:55:00Z">
            <w:rPr>
              <w:i/>
              <w:color w:val="000000" w:themeColor="text1"/>
            </w:rPr>
          </w:rPrChange>
        </w:rPr>
        <w:t xml:space="preserve"> grandiosella</w:t>
      </w:r>
      <w:r w:rsidR="001B705E" w:rsidRPr="008A020F">
        <w:rPr>
          <w:color w:val="000000" w:themeColor="text1"/>
          <w:highlight w:val="yellow"/>
          <w:rPrChange w:id="177" w:author="Brown,James T" w:date="2019-02-15T01:55:00Z">
            <w:rPr>
              <w:color w:val="000000" w:themeColor="text1"/>
            </w:rPr>
          </w:rPrChange>
        </w:rPr>
        <w:t xml:space="preserve"> </w:t>
      </w:r>
      <w:r w:rsidRPr="008A020F">
        <w:rPr>
          <w:color w:val="000000" w:themeColor="text1"/>
          <w:highlight w:val="yellow"/>
          <w:rPrChange w:id="178" w:author="Brown,James T" w:date="2019-02-15T01:55:00Z">
            <w:rPr>
              <w:color w:val="000000" w:themeColor="text1"/>
            </w:rPr>
          </w:rPrChange>
        </w:rPr>
        <w:t>Dyar</w:t>
      </w:r>
      <w:r w:rsidR="001B705E" w:rsidRPr="008A020F">
        <w:rPr>
          <w:color w:val="000000" w:themeColor="text1"/>
          <w:highlight w:val="yellow"/>
          <w:rPrChange w:id="179" w:author="Brown,James T" w:date="2019-02-15T01:55:00Z">
            <w:rPr>
              <w:color w:val="000000" w:themeColor="text1"/>
            </w:rPr>
          </w:rPrChange>
        </w:rPr>
        <w:t xml:space="preserve"> moths</w:t>
      </w:r>
      <w:r w:rsidRPr="008A020F">
        <w:rPr>
          <w:color w:val="000000" w:themeColor="text1"/>
          <w:highlight w:val="yellow"/>
          <w:rPrChange w:id="180" w:author="Brown,James T" w:date="2019-02-15T01:55:00Z">
            <w:rPr>
              <w:color w:val="000000" w:themeColor="text1"/>
            </w:rPr>
          </w:rPrChange>
        </w:rPr>
        <w:t xml:space="preserve"> at stable temperatures during </w:t>
      </w:r>
      <w:r w:rsidR="000E1D1C" w:rsidRPr="008A020F">
        <w:rPr>
          <w:color w:val="000000" w:themeColor="text1"/>
          <w:highlight w:val="yellow"/>
          <w:rPrChange w:id="181" w:author="Brown,James T" w:date="2019-02-15T01:55:00Z">
            <w:rPr>
              <w:color w:val="000000" w:themeColor="text1"/>
            </w:rPr>
          </w:rPrChange>
        </w:rPr>
        <w:t xml:space="preserve">larval feeding and </w:t>
      </w:r>
      <w:r w:rsidRPr="008A020F">
        <w:rPr>
          <w:color w:val="000000" w:themeColor="text1"/>
          <w:highlight w:val="yellow"/>
          <w:rPrChange w:id="182" w:author="Brown,James T" w:date="2019-02-15T01:55:00Z">
            <w:rPr>
              <w:color w:val="000000" w:themeColor="text1"/>
            </w:rPr>
          </w:rPrChange>
        </w:rPr>
        <w:t xml:space="preserve">diapause preparation. </w:t>
      </w:r>
      <w:r w:rsidR="001B705E" w:rsidRPr="008A020F">
        <w:rPr>
          <w:color w:val="000000" w:themeColor="text1"/>
          <w:highlight w:val="yellow"/>
          <w:rPrChange w:id="183" w:author="Brown,James T" w:date="2019-02-15T01:55:00Z">
            <w:rPr>
              <w:color w:val="000000" w:themeColor="text1"/>
            </w:rPr>
          </w:rPrChange>
        </w:rPr>
        <w:t>Then at</w:t>
      </w:r>
      <w:r w:rsidRPr="008A020F">
        <w:rPr>
          <w:color w:val="000000" w:themeColor="text1"/>
          <w:highlight w:val="yellow"/>
          <w:rPrChange w:id="184" w:author="Brown,James T" w:date="2019-02-15T01:55:00Z">
            <w:rPr>
              <w:color w:val="000000" w:themeColor="text1"/>
            </w:rPr>
          </w:rPrChange>
        </w:rPr>
        <w:t xml:space="preserve"> the onset of</w:t>
      </w:r>
      <w:r w:rsidR="00054F53" w:rsidRPr="008A020F">
        <w:rPr>
          <w:color w:val="000000" w:themeColor="text1"/>
          <w:highlight w:val="yellow"/>
          <w:rPrChange w:id="185" w:author="Brown,James T" w:date="2019-02-15T01:55:00Z">
            <w:rPr>
              <w:color w:val="000000" w:themeColor="text1"/>
            </w:rPr>
          </w:rPrChange>
        </w:rPr>
        <w:t xml:space="preserve"> larval</w:t>
      </w:r>
      <w:r w:rsidRPr="008A020F">
        <w:rPr>
          <w:color w:val="000000" w:themeColor="text1"/>
          <w:highlight w:val="yellow"/>
          <w:rPrChange w:id="186" w:author="Brown,James T" w:date="2019-02-15T01:55:00Z">
            <w:rPr>
              <w:color w:val="000000" w:themeColor="text1"/>
            </w:rPr>
          </w:rPrChange>
        </w:rPr>
        <w:t xml:space="preserve"> diapause, some moths were held at warmer and more variable temperatures while others were held in cooler and more stable temperatures. </w:t>
      </w:r>
      <w:r w:rsidRPr="008A020F">
        <w:rPr>
          <w:color w:val="000000" w:themeColor="text1"/>
          <w:highlight w:val="yellow"/>
          <w:rPrChange w:id="187" w:author="Brown,James T" w:date="2019-02-15T01:55:00Z">
            <w:rPr>
              <w:color w:val="000000" w:themeColor="text1"/>
            </w:rPr>
          </w:rPrChange>
        </w:rPr>
        <w:lastRenderedPageBreak/>
        <w:t xml:space="preserve">Between the two groups, the moths held in warmer and more variable conditions depleted significantly more lipids by the end of </w:t>
      </w:r>
      <w:r w:rsidR="007F477F" w:rsidRPr="008A020F">
        <w:rPr>
          <w:color w:val="000000" w:themeColor="text1"/>
          <w:highlight w:val="yellow"/>
          <w:rPrChange w:id="188" w:author="Brown,James T" w:date="2019-02-15T01:55:00Z">
            <w:rPr>
              <w:color w:val="000000" w:themeColor="text1"/>
            </w:rPr>
          </w:rPrChange>
        </w:rPr>
        <w:t xml:space="preserve">larval </w:t>
      </w:r>
      <w:r w:rsidRPr="008A020F">
        <w:rPr>
          <w:color w:val="000000" w:themeColor="text1"/>
          <w:highlight w:val="yellow"/>
          <w:rPrChange w:id="189" w:author="Brown,James T" w:date="2019-02-15T01:55:00Z">
            <w:rPr>
              <w:color w:val="000000" w:themeColor="text1"/>
            </w:rPr>
          </w:rPrChange>
        </w:rPr>
        <w:t>diapause (Thompson and Davis</w:t>
      </w:r>
      <w:r w:rsidR="001600C3" w:rsidRPr="008A020F">
        <w:rPr>
          <w:color w:val="000000" w:themeColor="text1"/>
          <w:highlight w:val="yellow"/>
          <w:rPrChange w:id="190" w:author="Brown,James T" w:date="2019-02-15T01:55:00Z">
            <w:rPr>
              <w:color w:val="000000" w:themeColor="text1"/>
            </w:rPr>
          </w:rPrChange>
        </w:rPr>
        <w:t>,</w:t>
      </w:r>
      <w:r w:rsidRPr="008A020F">
        <w:rPr>
          <w:color w:val="000000" w:themeColor="text1"/>
          <w:highlight w:val="yellow"/>
          <w:rPrChange w:id="191" w:author="Brown,James T" w:date="2019-02-15T01:55:00Z">
            <w:rPr>
              <w:color w:val="000000" w:themeColor="text1"/>
            </w:rPr>
          </w:rPrChange>
        </w:rPr>
        <w:t xml:space="preserve"> 1981).</w:t>
      </w:r>
      <w:r w:rsidR="001B705E" w:rsidRPr="008A020F">
        <w:rPr>
          <w:color w:val="000000" w:themeColor="text1"/>
          <w:highlight w:val="yellow"/>
          <w:rPrChange w:id="192" w:author="Brown,James T" w:date="2019-02-15T01:55:00Z">
            <w:rPr>
              <w:color w:val="000000" w:themeColor="text1"/>
            </w:rPr>
          </w:rPrChange>
        </w:rPr>
        <w:t xml:space="preserve"> </w:t>
      </w:r>
      <w:r w:rsidR="00702570" w:rsidRPr="008A020F">
        <w:rPr>
          <w:color w:val="000000" w:themeColor="text1"/>
          <w:highlight w:val="yellow"/>
          <w:rPrChange w:id="193" w:author="Brown,James T" w:date="2019-02-15T01:55:00Z">
            <w:rPr>
              <w:color w:val="000000" w:themeColor="text1"/>
            </w:rPr>
          </w:rPrChange>
        </w:rPr>
        <w:t>They</w:t>
      </w:r>
      <w:r w:rsidR="001B705E" w:rsidRPr="008A020F">
        <w:rPr>
          <w:color w:val="000000" w:themeColor="text1"/>
          <w:highlight w:val="yellow"/>
          <w:rPrChange w:id="194" w:author="Brown,James T" w:date="2019-02-15T01:55:00Z">
            <w:rPr>
              <w:color w:val="000000" w:themeColor="text1"/>
            </w:rPr>
          </w:rPrChange>
        </w:rPr>
        <w:t xml:space="preserve"> showed that insects </w:t>
      </w:r>
      <w:r w:rsidR="000E1D1C" w:rsidRPr="008A020F">
        <w:rPr>
          <w:color w:val="000000" w:themeColor="text1"/>
          <w:highlight w:val="yellow"/>
          <w:rPrChange w:id="195" w:author="Brown,James T" w:date="2019-02-15T01:55:00Z">
            <w:rPr>
              <w:color w:val="000000" w:themeColor="text1"/>
            </w:rPr>
          </w:rPrChange>
        </w:rPr>
        <w:t>will</w:t>
      </w:r>
      <w:r w:rsidR="000D6E6E" w:rsidRPr="008A020F">
        <w:rPr>
          <w:color w:val="000000" w:themeColor="text1"/>
          <w:highlight w:val="yellow"/>
          <w:rPrChange w:id="196" w:author="Brown,James T" w:date="2019-02-15T01:55:00Z">
            <w:rPr>
              <w:color w:val="000000" w:themeColor="text1"/>
            </w:rPr>
          </w:rPrChange>
        </w:rPr>
        <w:t xml:space="preserve"> deplete</w:t>
      </w:r>
      <w:r w:rsidR="001B705E" w:rsidRPr="008A020F">
        <w:rPr>
          <w:color w:val="000000" w:themeColor="text1"/>
          <w:highlight w:val="yellow"/>
          <w:rPrChange w:id="197" w:author="Brown,James T" w:date="2019-02-15T01:55:00Z">
            <w:rPr>
              <w:color w:val="000000" w:themeColor="text1"/>
            </w:rPr>
          </w:rPrChange>
        </w:rPr>
        <w:t xml:space="preserve"> their nutrition stores differently based on the temperatures they experience </w:t>
      </w:r>
      <w:r w:rsidR="007F477F" w:rsidRPr="008A020F">
        <w:rPr>
          <w:color w:val="000000" w:themeColor="text1"/>
          <w:highlight w:val="yellow"/>
          <w:rPrChange w:id="198" w:author="Brown,James T" w:date="2019-02-15T01:55:00Z">
            <w:rPr>
              <w:color w:val="000000" w:themeColor="text1"/>
            </w:rPr>
          </w:rPrChange>
        </w:rPr>
        <w:t>during</w:t>
      </w:r>
      <w:r w:rsidR="00054F53" w:rsidRPr="008A020F">
        <w:rPr>
          <w:color w:val="000000" w:themeColor="text1"/>
          <w:highlight w:val="yellow"/>
          <w:rPrChange w:id="199" w:author="Brown,James T" w:date="2019-02-15T01:55:00Z">
            <w:rPr>
              <w:color w:val="000000" w:themeColor="text1"/>
            </w:rPr>
          </w:rPrChange>
        </w:rPr>
        <w:t xml:space="preserve"> the diapause period</w:t>
      </w:r>
      <w:r w:rsidR="001B705E" w:rsidRPr="008A020F">
        <w:rPr>
          <w:color w:val="000000" w:themeColor="text1"/>
          <w:highlight w:val="yellow"/>
          <w:rPrChange w:id="200" w:author="Brown,James T" w:date="2019-02-15T01:55:00Z">
            <w:rPr>
              <w:color w:val="000000" w:themeColor="text1"/>
            </w:rPr>
          </w:rPrChange>
        </w:rPr>
        <w:t xml:space="preserve"> (Thompson and Davis</w:t>
      </w:r>
      <w:r w:rsidR="001600C3" w:rsidRPr="008A020F">
        <w:rPr>
          <w:color w:val="000000" w:themeColor="text1"/>
          <w:highlight w:val="yellow"/>
          <w:rPrChange w:id="201" w:author="Brown,James T" w:date="2019-02-15T01:55:00Z">
            <w:rPr>
              <w:color w:val="000000" w:themeColor="text1"/>
            </w:rPr>
          </w:rPrChange>
        </w:rPr>
        <w:t>,</w:t>
      </w:r>
      <w:r w:rsidR="001B705E" w:rsidRPr="008A020F">
        <w:rPr>
          <w:color w:val="000000" w:themeColor="text1"/>
          <w:highlight w:val="yellow"/>
          <w:rPrChange w:id="202" w:author="Brown,James T" w:date="2019-02-15T01:55:00Z">
            <w:rPr>
              <w:color w:val="000000" w:themeColor="text1"/>
            </w:rPr>
          </w:rPrChange>
        </w:rPr>
        <w:t xml:space="preserve"> 1981).</w:t>
      </w:r>
    </w:p>
    <w:p w14:paraId="185FDD82" w14:textId="295E8307" w:rsidR="004F09C9" w:rsidRPr="008A020F" w:rsidRDefault="004F09C9" w:rsidP="00DD43B4">
      <w:pPr>
        <w:spacing w:line="480" w:lineRule="auto"/>
        <w:ind w:left="-15" w:right="165" w:firstLine="468"/>
        <w:rPr>
          <w:color w:val="000000" w:themeColor="text1"/>
          <w:highlight w:val="yellow"/>
          <w:rPrChange w:id="203" w:author="Brown,James T" w:date="2019-02-15T01:55:00Z">
            <w:rPr>
              <w:color w:val="000000" w:themeColor="text1"/>
            </w:rPr>
          </w:rPrChange>
        </w:rPr>
      </w:pPr>
      <w:r w:rsidRPr="008A020F">
        <w:rPr>
          <w:color w:val="000000" w:themeColor="text1"/>
          <w:highlight w:val="yellow"/>
          <w:rPrChange w:id="204" w:author="Brown,James T" w:date="2019-02-15T01:55:00Z">
            <w:rPr>
              <w:color w:val="000000" w:themeColor="text1"/>
            </w:rPr>
          </w:rPrChange>
        </w:rPr>
        <w:t>Warmer</w:t>
      </w:r>
      <w:r w:rsidR="00101994" w:rsidRPr="008A020F">
        <w:rPr>
          <w:color w:val="000000" w:themeColor="text1"/>
          <w:highlight w:val="yellow"/>
          <w:rPrChange w:id="205" w:author="Brown,James T" w:date="2019-02-15T01:55:00Z">
            <w:rPr>
              <w:color w:val="000000" w:themeColor="text1"/>
            </w:rPr>
          </w:rPrChange>
        </w:rPr>
        <w:t xml:space="preserve"> fall</w:t>
      </w:r>
      <w:r w:rsidRPr="008A020F">
        <w:rPr>
          <w:color w:val="000000" w:themeColor="text1"/>
          <w:highlight w:val="yellow"/>
          <w:rPrChange w:id="206" w:author="Brown,James T" w:date="2019-02-15T01:55:00Z">
            <w:rPr>
              <w:color w:val="000000" w:themeColor="text1"/>
            </w:rPr>
          </w:rPrChange>
        </w:rPr>
        <w:t xml:space="preserve"> temperatures during diapause preparation could increase metabolic rates and redirect resources away from nutrient storage. </w:t>
      </w:r>
      <w:r w:rsidR="009E5A7B" w:rsidRPr="008A020F">
        <w:rPr>
          <w:color w:val="000000" w:themeColor="text1"/>
          <w:highlight w:val="yellow"/>
          <w:rPrChange w:id="207" w:author="Brown,James T" w:date="2019-02-15T01:55:00Z">
            <w:rPr>
              <w:color w:val="000000" w:themeColor="text1"/>
            </w:rPr>
          </w:rPrChange>
        </w:rPr>
        <w:t>Insects</w:t>
      </w:r>
      <w:r w:rsidRPr="008A020F">
        <w:rPr>
          <w:color w:val="000000" w:themeColor="text1"/>
          <w:highlight w:val="yellow"/>
          <w:rPrChange w:id="208" w:author="Brown,James T" w:date="2019-02-15T01:55:00Z">
            <w:rPr>
              <w:color w:val="000000" w:themeColor="text1"/>
            </w:rPr>
          </w:rPrChange>
        </w:rPr>
        <w:t xml:space="preserve"> unable to build up enough stored energy before the onset of </w:t>
      </w:r>
      <w:r w:rsidR="00101994" w:rsidRPr="008A020F">
        <w:rPr>
          <w:color w:val="000000" w:themeColor="text1"/>
          <w:highlight w:val="yellow"/>
          <w:rPrChange w:id="209" w:author="Brown,James T" w:date="2019-02-15T01:55:00Z">
            <w:rPr>
              <w:color w:val="000000" w:themeColor="text1"/>
            </w:rPr>
          </w:rPrChange>
        </w:rPr>
        <w:t xml:space="preserve">winter may be unable to </w:t>
      </w:r>
      <w:r w:rsidRPr="008A020F">
        <w:rPr>
          <w:color w:val="000000" w:themeColor="text1"/>
          <w:highlight w:val="yellow"/>
          <w:rPrChange w:id="210" w:author="Brown,James T" w:date="2019-02-15T01:55:00Z">
            <w:rPr>
              <w:color w:val="000000" w:themeColor="text1"/>
            </w:rPr>
          </w:rPrChange>
        </w:rPr>
        <w:t xml:space="preserve">enter diapause. Similarly, warmer winter temperatures could increase the </w:t>
      </w:r>
      <w:r w:rsidR="00702570" w:rsidRPr="008A020F">
        <w:rPr>
          <w:color w:val="000000" w:themeColor="text1"/>
          <w:highlight w:val="yellow"/>
          <w:rPrChange w:id="211" w:author="Brown,James T" w:date="2019-02-15T01:55:00Z">
            <w:rPr>
              <w:color w:val="000000" w:themeColor="text1"/>
            </w:rPr>
          </w:rPrChange>
        </w:rPr>
        <w:t xml:space="preserve">metabolic rate </w:t>
      </w:r>
      <w:r w:rsidRPr="008A020F">
        <w:rPr>
          <w:color w:val="000000" w:themeColor="text1"/>
          <w:highlight w:val="yellow"/>
          <w:rPrChange w:id="212" w:author="Brown,James T" w:date="2019-02-15T01:55:00Z">
            <w:rPr>
              <w:color w:val="000000" w:themeColor="text1"/>
            </w:rPr>
          </w:rPrChange>
        </w:rPr>
        <w:t>of diapausing insects, causing them to deplete stored energy before environmental conditions become favorable</w:t>
      </w:r>
      <w:r w:rsidR="000E1D1C" w:rsidRPr="008A020F">
        <w:rPr>
          <w:color w:val="000000" w:themeColor="text1"/>
          <w:highlight w:val="yellow"/>
          <w:rPrChange w:id="213" w:author="Brown,James T" w:date="2019-02-15T01:55:00Z">
            <w:rPr>
              <w:color w:val="000000" w:themeColor="text1"/>
            </w:rPr>
          </w:rPrChange>
        </w:rPr>
        <w:t xml:space="preserve">, </w:t>
      </w:r>
      <w:r w:rsidR="00702570" w:rsidRPr="008A020F">
        <w:rPr>
          <w:color w:val="000000" w:themeColor="text1"/>
          <w:highlight w:val="yellow"/>
          <w:rPrChange w:id="214" w:author="Brown,James T" w:date="2019-02-15T01:55:00Z">
            <w:rPr>
              <w:color w:val="000000" w:themeColor="text1"/>
            </w:rPr>
          </w:rPrChange>
        </w:rPr>
        <w:t>and this could lead to</w:t>
      </w:r>
      <w:r w:rsidRPr="008A020F">
        <w:rPr>
          <w:color w:val="000000" w:themeColor="text1"/>
          <w:highlight w:val="yellow"/>
          <w:rPrChange w:id="215" w:author="Brown,James T" w:date="2019-02-15T01:55:00Z">
            <w:rPr>
              <w:color w:val="000000" w:themeColor="text1"/>
            </w:rPr>
          </w:rPrChange>
        </w:rPr>
        <w:t xml:space="preserve"> mortality. Surviving diapause with reduced resources could </w:t>
      </w:r>
      <w:r w:rsidR="007F477F" w:rsidRPr="008A020F">
        <w:rPr>
          <w:color w:val="000000" w:themeColor="text1"/>
          <w:highlight w:val="yellow"/>
          <w:rPrChange w:id="216" w:author="Brown,James T" w:date="2019-02-15T01:55:00Z">
            <w:rPr>
              <w:color w:val="000000" w:themeColor="text1"/>
            </w:rPr>
          </w:rPrChange>
        </w:rPr>
        <w:t xml:space="preserve">also </w:t>
      </w:r>
      <w:r w:rsidR="00101994" w:rsidRPr="008A020F">
        <w:rPr>
          <w:color w:val="000000" w:themeColor="text1"/>
          <w:highlight w:val="yellow"/>
          <w:rPrChange w:id="217" w:author="Brown,James T" w:date="2019-02-15T01:55:00Z">
            <w:rPr>
              <w:color w:val="000000" w:themeColor="text1"/>
            </w:rPr>
          </w:rPrChange>
        </w:rPr>
        <w:t>affect</w:t>
      </w:r>
      <w:r w:rsidRPr="008A020F">
        <w:rPr>
          <w:color w:val="000000" w:themeColor="text1"/>
          <w:highlight w:val="yellow"/>
          <w:rPrChange w:id="218" w:author="Brown,James T" w:date="2019-02-15T01:55:00Z">
            <w:rPr>
              <w:color w:val="000000" w:themeColor="text1"/>
            </w:rPr>
          </w:rPrChange>
        </w:rPr>
        <w:t xml:space="preserve"> </w:t>
      </w:r>
      <w:r w:rsidR="007F477F" w:rsidRPr="008A020F">
        <w:rPr>
          <w:color w:val="000000" w:themeColor="text1"/>
          <w:highlight w:val="yellow"/>
          <w:rPrChange w:id="219" w:author="Brown,James T" w:date="2019-02-15T01:55:00Z">
            <w:rPr>
              <w:color w:val="000000" w:themeColor="text1"/>
            </w:rPr>
          </w:rPrChange>
        </w:rPr>
        <w:t xml:space="preserve">the performance of </w:t>
      </w:r>
      <w:r w:rsidR="00101994" w:rsidRPr="008A020F">
        <w:rPr>
          <w:color w:val="000000" w:themeColor="text1"/>
          <w:highlight w:val="yellow"/>
          <w:rPrChange w:id="220" w:author="Brown,James T" w:date="2019-02-15T01:55:00Z">
            <w:rPr>
              <w:color w:val="000000" w:themeColor="text1"/>
            </w:rPr>
          </w:rPrChange>
        </w:rPr>
        <w:t>insects</w:t>
      </w:r>
      <w:r w:rsidR="000E1D1C" w:rsidRPr="008A020F">
        <w:rPr>
          <w:color w:val="000000" w:themeColor="text1"/>
          <w:highlight w:val="yellow"/>
          <w:rPrChange w:id="221" w:author="Brown,James T" w:date="2019-02-15T01:55:00Z">
            <w:rPr>
              <w:color w:val="000000" w:themeColor="text1"/>
            </w:rPr>
          </w:rPrChange>
        </w:rPr>
        <w:t xml:space="preserve"> after </w:t>
      </w:r>
      <w:r w:rsidRPr="008A020F">
        <w:rPr>
          <w:color w:val="000000" w:themeColor="text1"/>
          <w:highlight w:val="yellow"/>
          <w:rPrChange w:id="222" w:author="Brown,James T" w:date="2019-02-15T01:55:00Z">
            <w:rPr>
              <w:color w:val="000000" w:themeColor="text1"/>
            </w:rPr>
          </w:rPrChange>
        </w:rPr>
        <w:t>diapause</w:t>
      </w:r>
      <w:r w:rsidR="00101994" w:rsidRPr="008A020F">
        <w:rPr>
          <w:color w:val="000000" w:themeColor="text1"/>
          <w:highlight w:val="yellow"/>
          <w:rPrChange w:id="223" w:author="Brown,James T" w:date="2019-02-15T01:55:00Z">
            <w:rPr>
              <w:color w:val="000000" w:themeColor="text1"/>
            </w:rPr>
          </w:rPrChange>
        </w:rPr>
        <w:t xml:space="preserve">, </w:t>
      </w:r>
      <w:r w:rsidRPr="008A020F">
        <w:rPr>
          <w:color w:val="000000" w:themeColor="text1"/>
          <w:highlight w:val="yellow"/>
          <w:rPrChange w:id="224" w:author="Brown,James T" w:date="2019-02-15T01:55:00Z">
            <w:rPr>
              <w:color w:val="000000" w:themeColor="text1"/>
            </w:rPr>
          </w:rPrChange>
        </w:rPr>
        <w:t>limit</w:t>
      </w:r>
      <w:r w:rsidR="00101994" w:rsidRPr="008A020F">
        <w:rPr>
          <w:color w:val="000000" w:themeColor="text1"/>
          <w:highlight w:val="yellow"/>
          <w:rPrChange w:id="225" w:author="Brown,James T" w:date="2019-02-15T01:55:00Z">
            <w:rPr>
              <w:color w:val="000000" w:themeColor="text1"/>
            </w:rPr>
          </w:rPrChange>
        </w:rPr>
        <w:t>ing</w:t>
      </w:r>
      <w:r w:rsidRPr="008A020F">
        <w:rPr>
          <w:color w:val="000000" w:themeColor="text1"/>
          <w:highlight w:val="yellow"/>
          <w:rPrChange w:id="226" w:author="Brown,James T" w:date="2019-02-15T01:55:00Z">
            <w:rPr>
              <w:color w:val="000000" w:themeColor="text1"/>
            </w:rPr>
          </w:rPrChange>
        </w:rPr>
        <w:t xml:space="preserve"> critical functions like dispersal, mating, and </w:t>
      </w:r>
      <w:r w:rsidR="00702570" w:rsidRPr="008A020F">
        <w:rPr>
          <w:color w:val="000000" w:themeColor="text1"/>
          <w:highlight w:val="yellow"/>
          <w:rPrChange w:id="227" w:author="Brown,James T" w:date="2019-02-15T01:55:00Z">
            <w:rPr>
              <w:color w:val="000000" w:themeColor="text1"/>
            </w:rPr>
          </w:rPrChange>
        </w:rPr>
        <w:t>fecundity</w:t>
      </w:r>
      <w:r w:rsidRPr="008A020F">
        <w:rPr>
          <w:color w:val="000000" w:themeColor="text1"/>
          <w:highlight w:val="yellow"/>
          <w:rPrChange w:id="228" w:author="Brown,James T" w:date="2019-02-15T01:55:00Z">
            <w:rPr>
              <w:color w:val="000000" w:themeColor="text1"/>
            </w:rPr>
          </w:rPrChange>
        </w:rPr>
        <w:t xml:space="preserve">. </w:t>
      </w:r>
    </w:p>
    <w:p w14:paraId="30C18F3B" w14:textId="77777777" w:rsidR="004F09C9" w:rsidRPr="008A020F" w:rsidRDefault="004F09C9" w:rsidP="00DD43B4">
      <w:pPr>
        <w:spacing w:line="480" w:lineRule="auto"/>
        <w:ind w:left="-15" w:right="165" w:firstLine="468"/>
        <w:rPr>
          <w:color w:val="000000" w:themeColor="text1"/>
          <w:highlight w:val="yellow"/>
          <w:rPrChange w:id="229" w:author="Brown,James T" w:date="2019-02-15T01:55:00Z">
            <w:rPr>
              <w:color w:val="000000" w:themeColor="text1"/>
            </w:rPr>
          </w:rPrChange>
        </w:rPr>
      </w:pPr>
      <w:r w:rsidRPr="008A020F">
        <w:rPr>
          <w:i/>
          <w:color w:val="000000" w:themeColor="text1"/>
          <w:highlight w:val="yellow"/>
          <w:rPrChange w:id="230" w:author="Brown,James T" w:date="2019-02-15T01:55:00Z">
            <w:rPr>
              <w:i/>
              <w:color w:val="000000" w:themeColor="text1"/>
            </w:rPr>
          </w:rPrChange>
        </w:rPr>
        <w:t>Ostrinia nubilalis</w:t>
      </w:r>
      <w:r w:rsidRPr="008A020F">
        <w:rPr>
          <w:color w:val="000000" w:themeColor="text1"/>
          <w:highlight w:val="yellow"/>
          <w:rPrChange w:id="231" w:author="Brown,James T" w:date="2019-02-15T01:55:00Z">
            <w:rPr>
              <w:color w:val="000000" w:themeColor="text1"/>
            </w:rPr>
          </w:rPrChange>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w:t>
      </w:r>
      <w:r w:rsidR="000E1D1C" w:rsidRPr="008A020F">
        <w:rPr>
          <w:color w:val="000000" w:themeColor="text1"/>
          <w:highlight w:val="yellow"/>
          <w:rPrChange w:id="232" w:author="Brown,James T" w:date="2019-02-15T01:55:00Z">
            <w:rPr>
              <w:color w:val="000000" w:themeColor="text1"/>
            </w:rPr>
          </w:rPrChange>
        </w:rPr>
        <w:t xml:space="preserve"> conditions in some sites</w:t>
      </w:r>
      <w:r w:rsidRPr="008A020F">
        <w:rPr>
          <w:color w:val="000000" w:themeColor="text1"/>
          <w:highlight w:val="yellow"/>
          <w:rPrChange w:id="233" w:author="Brown,James T" w:date="2019-02-15T01:55:00Z">
            <w:rPr>
              <w:color w:val="000000" w:themeColor="text1"/>
            </w:rPr>
          </w:rPrChange>
        </w:rPr>
        <w:t xml:space="preserve">, however each strain expresses a </w:t>
      </w:r>
      <w:r w:rsidR="000E1D1C" w:rsidRPr="008A020F">
        <w:rPr>
          <w:color w:val="000000" w:themeColor="text1"/>
          <w:highlight w:val="yellow"/>
          <w:rPrChange w:id="234" w:author="Brown,James T" w:date="2019-02-15T01:55:00Z">
            <w:rPr>
              <w:color w:val="000000" w:themeColor="text1"/>
            </w:rPr>
          </w:rPrChange>
        </w:rPr>
        <w:t xml:space="preserve">different </w:t>
      </w:r>
      <w:r w:rsidRPr="008A020F">
        <w:rPr>
          <w:color w:val="000000" w:themeColor="text1"/>
          <w:highlight w:val="yellow"/>
          <w:rPrChange w:id="235" w:author="Brown,James T" w:date="2019-02-15T01:55:00Z">
            <w:rPr>
              <w:color w:val="000000" w:themeColor="text1"/>
            </w:rPr>
          </w:rPrChange>
        </w:rPr>
        <w:t xml:space="preserve">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8A020F">
        <w:rPr>
          <w:color w:val="000000" w:themeColor="text1"/>
          <w:highlight w:val="yellow"/>
          <w:rPrChange w:id="236" w:author="Brown,James T" w:date="2019-02-15T01:55:00Z">
            <w:rPr>
              <w:color w:val="000000" w:themeColor="text1"/>
            </w:rPr>
          </w:rPrChange>
        </w:rPr>
        <w:lastRenderedPageBreak/>
        <w:t xml:space="preserve">understanding of how insects might adjust to warming winter temperatures as Earth’s climate changes. </w:t>
      </w:r>
    </w:p>
    <w:p w14:paraId="0CA09D75" w14:textId="29D574D8" w:rsidR="004F09C9" w:rsidRPr="008A020F" w:rsidRDefault="004F09C9" w:rsidP="00DD43B4">
      <w:pPr>
        <w:spacing w:line="480" w:lineRule="auto"/>
        <w:ind w:left="-15" w:right="165" w:firstLine="468"/>
        <w:rPr>
          <w:color w:val="000000" w:themeColor="text1"/>
          <w:highlight w:val="yellow"/>
          <w:rPrChange w:id="237" w:author="Brown,James T" w:date="2019-02-15T01:55:00Z">
            <w:rPr>
              <w:color w:val="000000" w:themeColor="text1"/>
            </w:rPr>
          </w:rPrChange>
        </w:rPr>
      </w:pPr>
      <w:r w:rsidRPr="008A020F">
        <w:rPr>
          <w:color w:val="000000" w:themeColor="text1"/>
          <w:highlight w:val="yellow"/>
          <w:rPrChange w:id="238" w:author="Brown,James T" w:date="2019-02-15T01:55:00Z">
            <w:rPr>
              <w:color w:val="000000" w:themeColor="text1"/>
            </w:rPr>
          </w:rPrChange>
        </w:rPr>
        <w:t>European corn borers with the short-diapause genotype could provide an example of how climate</w:t>
      </w:r>
      <w:r w:rsidR="000D6E6E" w:rsidRPr="008A020F">
        <w:rPr>
          <w:color w:val="000000" w:themeColor="text1"/>
          <w:highlight w:val="yellow"/>
          <w:rPrChange w:id="239" w:author="Brown,James T" w:date="2019-02-15T01:55:00Z">
            <w:rPr>
              <w:color w:val="000000" w:themeColor="text1"/>
            </w:rPr>
          </w:rPrChange>
        </w:rPr>
        <w:t xml:space="preserve"> change</w:t>
      </w:r>
      <w:r w:rsidRPr="008A020F">
        <w:rPr>
          <w:color w:val="000000" w:themeColor="text1"/>
          <w:highlight w:val="yellow"/>
          <w:rPrChange w:id="240" w:author="Brown,James T" w:date="2019-02-15T01:55:00Z">
            <w:rPr>
              <w:color w:val="000000" w:themeColor="text1"/>
            </w:rPr>
          </w:rPrChange>
        </w:rPr>
        <w:t xml:space="preserve"> might negatively impact insect populations</w:t>
      </w:r>
      <w:r w:rsidR="000D6E6E" w:rsidRPr="008A020F">
        <w:rPr>
          <w:color w:val="000000" w:themeColor="text1"/>
          <w:highlight w:val="yellow"/>
          <w:rPrChange w:id="241" w:author="Brown,James T" w:date="2019-02-15T01:55:00Z">
            <w:rPr>
              <w:color w:val="000000" w:themeColor="text1"/>
            </w:rPr>
          </w:rPrChange>
        </w:rPr>
        <w:t xml:space="preserve">. </w:t>
      </w:r>
      <w:r w:rsidR="00DC6259" w:rsidRPr="008A020F">
        <w:rPr>
          <w:color w:val="000000" w:themeColor="text1"/>
          <w:highlight w:val="yellow"/>
          <w:rPrChange w:id="242" w:author="Brown,James T" w:date="2019-02-15T01:55:00Z">
            <w:rPr>
              <w:color w:val="000000" w:themeColor="text1"/>
            </w:rPr>
          </w:rPrChange>
        </w:rPr>
        <w:t>Because warmer temperatures are increase metabolic activity in insects, climate change for larvae with the</w:t>
      </w:r>
      <w:r w:rsidR="000D6E6E" w:rsidRPr="008A020F">
        <w:rPr>
          <w:color w:val="000000" w:themeColor="text1"/>
          <w:highlight w:val="yellow"/>
          <w:rPrChange w:id="243" w:author="Brown,James T" w:date="2019-02-15T01:55:00Z">
            <w:rPr>
              <w:color w:val="000000" w:themeColor="text1"/>
            </w:rPr>
          </w:rPrChange>
        </w:rPr>
        <w:t xml:space="preserve"> short-diapause genotype </w:t>
      </w:r>
      <w:r w:rsidR="00DC6259" w:rsidRPr="008A020F">
        <w:rPr>
          <w:color w:val="000000" w:themeColor="text1"/>
          <w:highlight w:val="yellow"/>
          <w:rPrChange w:id="244" w:author="Brown,James T" w:date="2019-02-15T01:55:00Z">
            <w:rPr>
              <w:color w:val="000000" w:themeColor="text1"/>
            </w:rPr>
          </w:rPrChange>
        </w:rPr>
        <w:t xml:space="preserve">may deplete </w:t>
      </w:r>
      <w:r w:rsidR="000D6E6E" w:rsidRPr="008A020F">
        <w:rPr>
          <w:color w:val="000000" w:themeColor="text1"/>
          <w:highlight w:val="yellow"/>
          <w:rPrChange w:id="245" w:author="Brown,James T" w:date="2019-02-15T01:55:00Z">
            <w:rPr>
              <w:color w:val="000000" w:themeColor="text1"/>
            </w:rPr>
          </w:rPrChange>
        </w:rPr>
        <w:t>their</w:t>
      </w:r>
      <w:r w:rsidRPr="008A020F">
        <w:rPr>
          <w:color w:val="000000" w:themeColor="text1"/>
          <w:highlight w:val="yellow"/>
          <w:rPrChange w:id="246" w:author="Brown,James T" w:date="2019-02-15T01:55:00Z">
            <w:rPr>
              <w:color w:val="000000" w:themeColor="text1"/>
            </w:rPr>
          </w:rPrChange>
        </w:rPr>
        <w:t xml:space="preserve"> nutrient stores prematurely</w:t>
      </w:r>
      <w:r w:rsidR="000E1D1C" w:rsidRPr="008A020F">
        <w:rPr>
          <w:color w:val="000000" w:themeColor="text1"/>
          <w:highlight w:val="yellow"/>
          <w:rPrChange w:id="247" w:author="Brown,James T" w:date="2019-02-15T01:55:00Z">
            <w:rPr>
              <w:color w:val="000000" w:themeColor="text1"/>
            </w:rPr>
          </w:rPrChange>
        </w:rPr>
        <w:t>,</w:t>
      </w:r>
      <w:r w:rsidR="000D6E6E" w:rsidRPr="008A020F">
        <w:rPr>
          <w:color w:val="000000" w:themeColor="text1"/>
          <w:highlight w:val="yellow"/>
          <w:rPrChange w:id="248" w:author="Brown,James T" w:date="2019-02-15T01:55:00Z">
            <w:rPr>
              <w:color w:val="000000" w:themeColor="text1"/>
            </w:rPr>
          </w:rPrChange>
        </w:rPr>
        <w:t xml:space="preserve"> </w:t>
      </w:r>
      <w:r w:rsidR="007F477F" w:rsidRPr="008A020F">
        <w:rPr>
          <w:color w:val="000000" w:themeColor="text1"/>
          <w:highlight w:val="yellow"/>
          <w:rPrChange w:id="249" w:author="Brown,James T" w:date="2019-02-15T01:55:00Z">
            <w:rPr>
              <w:color w:val="000000" w:themeColor="text1"/>
            </w:rPr>
          </w:rPrChange>
        </w:rPr>
        <w:t xml:space="preserve">causing diapausing larvae to </w:t>
      </w:r>
      <w:r w:rsidR="000D6E6E" w:rsidRPr="008A020F">
        <w:rPr>
          <w:color w:val="000000" w:themeColor="text1"/>
          <w:highlight w:val="yellow"/>
          <w:rPrChange w:id="250" w:author="Brown,James T" w:date="2019-02-15T01:55:00Z">
            <w:rPr>
              <w:color w:val="000000" w:themeColor="text1"/>
            </w:rPr>
          </w:rPrChange>
        </w:rPr>
        <w:t>exit diapause early and be exposed to unfavorable seasonal stress</w:t>
      </w:r>
      <w:r w:rsidRPr="008A020F">
        <w:rPr>
          <w:color w:val="000000" w:themeColor="text1"/>
          <w:highlight w:val="yellow"/>
          <w:rPrChange w:id="251" w:author="Brown,James T" w:date="2019-02-15T01:55:00Z">
            <w:rPr>
              <w:color w:val="000000" w:themeColor="text1"/>
            </w:rPr>
          </w:rPrChange>
        </w:rPr>
        <w:t xml:space="preserve">. </w:t>
      </w:r>
      <w:r w:rsidR="00702570" w:rsidRPr="008A020F">
        <w:rPr>
          <w:color w:val="000000" w:themeColor="text1"/>
          <w:highlight w:val="yellow"/>
          <w:rPrChange w:id="252" w:author="Brown,James T" w:date="2019-02-15T01:55:00Z">
            <w:rPr>
              <w:color w:val="000000" w:themeColor="text1"/>
            </w:rPr>
          </w:rPrChange>
        </w:rPr>
        <w:t>T</w:t>
      </w:r>
      <w:r w:rsidRPr="008A020F">
        <w:rPr>
          <w:color w:val="000000" w:themeColor="text1"/>
          <w:highlight w:val="yellow"/>
          <w:rPrChange w:id="253" w:author="Brown,James T" w:date="2019-02-15T01:55:00Z">
            <w:rPr>
              <w:color w:val="000000" w:themeColor="text1"/>
            </w:rPr>
          </w:rPrChange>
        </w:rPr>
        <w:t xml:space="preserve">he effects of climate change could also be positive for some insects. If the effects of warmer diapause temperatures can be mitigated by larger nutrient stores, then insects that utilize </w:t>
      </w:r>
      <w:r w:rsidR="00101994" w:rsidRPr="008A020F">
        <w:rPr>
          <w:color w:val="000000" w:themeColor="text1"/>
          <w:highlight w:val="yellow"/>
          <w:rPrChange w:id="254" w:author="Brown,James T" w:date="2019-02-15T01:55:00Z">
            <w:rPr>
              <w:color w:val="000000" w:themeColor="text1"/>
            </w:rPr>
          </w:rPrChange>
        </w:rPr>
        <w:t xml:space="preserve">a </w:t>
      </w:r>
      <w:r w:rsidRPr="008A020F">
        <w:rPr>
          <w:color w:val="000000" w:themeColor="text1"/>
          <w:highlight w:val="yellow"/>
          <w:rPrChange w:id="255" w:author="Brown,James T" w:date="2019-02-15T01:55:00Z">
            <w:rPr>
              <w:color w:val="000000" w:themeColor="text1"/>
            </w:rPr>
          </w:rPrChange>
        </w:rPr>
        <w:t>strategy</w:t>
      </w:r>
      <w:r w:rsidR="00101994" w:rsidRPr="008A020F">
        <w:rPr>
          <w:color w:val="000000" w:themeColor="text1"/>
          <w:highlight w:val="yellow"/>
          <w:rPrChange w:id="256" w:author="Brown,James T" w:date="2019-02-15T01:55:00Z">
            <w:rPr>
              <w:color w:val="000000" w:themeColor="text1"/>
            </w:rPr>
          </w:rPrChange>
        </w:rPr>
        <w:t xml:space="preserve"> of storing more nutrients </w:t>
      </w:r>
      <w:r w:rsidR="00725EDF" w:rsidRPr="008A020F">
        <w:rPr>
          <w:color w:val="000000" w:themeColor="text1"/>
          <w:highlight w:val="yellow"/>
          <w:rPrChange w:id="257" w:author="Brown,James T" w:date="2019-02-15T01:55:00Z">
            <w:rPr>
              <w:color w:val="000000" w:themeColor="text1"/>
            </w:rPr>
          </w:rPrChange>
        </w:rPr>
        <w:t xml:space="preserve">ahead of </w:t>
      </w:r>
      <w:r w:rsidR="00101994" w:rsidRPr="008A020F">
        <w:rPr>
          <w:color w:val="000000" w:themeColor="text1"/>
          <w:highlight w:val="yellow"/>
          <w:rPrChange w:id="258" w:author="Brown,James T" w:date="2019-02-15T01:55:00Z">
            <w:rPr>
              <w:color w:val="000000" w:themeColor="text1"/>
            </w:rPr>
          </w:rPrChange>
        </w:rPr>
        <w:t>diapause</w:t>
      </w:r>
      <w:r w:rsidR="007F477F" w:rsidRPr="008A020F">
        <w:rPr>
          <w:color w:val="000000" w:themeColor="text1"/>
          <w:highlight w:val="yellow"/>
          <w:rPrChange w:id="259" w:author="Brown,James T" w:date="2019-02-15T01:55:00Z">
            <w:rPr>
              <w:color w:val="000000" w:themeColor="text1"/>
            </w:rPr>
          </w:rPrChange>
        </w:rPr>
        <w:t xml:space="preserve"> may thrive</w:t>
      </w:r>
      <w:r w:rsidR="00101994" w:rsidRPr="008A020F">
        <w:rPr>
          <w:color w:val="000000" w:themeColor="text1"/>
          <w:highlight w:val="yellow"/>
          <w:rPrChange w:id="260" w:author="Brown,James T" w:date="2019-02-15T01:55:00Z">
            <w:rPr>
              <w:color w:val="000000" w:themeColor="text1"/>
            </w:rPr>
          </w:rPrChange>
        </w:rPr>
        <w:t>,</w:t>
      </w:r>
      <w:r w:rsidRPr="008A020F">
        <w:rPr>
          <w:color w:val="000000" w:themeColor="text1"/>
          <w:highlight w:val="yellow"/>
          <w:rPrChange w:id="261" w:author="Brown,James T" w:date="2019-02-15T01:55:00Z">
            <w:rPr>
              <w:color w:val="000000" w:themeColor="text1"/>
            </w:rPr>
          </w:rPrChange>
        </w:rPr>
        <w:t xml:space="preserve"> like long-diapause </w:t>
      </w:r>
      <w:r w:rsidR="007F477F" w:rsidRPr="008A020F">
        <w:rPr>
          <w:color w:val="000000" w:themeColor="text1"/>
          <w:highlight w:val="yellow"/>
          <w:rPrChange w:id="262" w:author="Brown,James T" w:date="2019-02-15T01:55:00Z">
            <w:rPr>
              <w:color w:val="000000" w:themeColor="text1"/>
            </w:rPr>
          </w:rPrChange>
        </w:rPr>
        <w:t xml:space="preserve">genotype </w:t>
      </w:r>
      <w:r w:rsidRPr="008A020F">
        <w:rPr>
          <w:color w:val="000000" w:themeColor="text1"/>
          <w:highlight w:val="yellow"/>
          <w:rPrChange w:id="263" w:author="Brown,James T" w:date="2019-02-15T01:55:00Z">
            <w:rPr>
              <w:color w:val="000000" w:themeColor="text1"/>
            </w:rPr>
          </w:rPrChange>
        </w:rPr>
        <w:t xml:space="preserve">European corn borers. </w:t>
      </w:r>
    </w:p>
    <w:p w14:paraId="146F91CA" w14:textId="54D8A52A" w:rsidR="00643F52" w:rsidRPr="008A020F" w:rsidRDefault="004F09C9" w:rsidP="005A5F4B">
      <w:pPr>
        <w:spacing w:line="480" w:lineRule="auto"/>
        <w:ind w:left="-15" w:right="165" w:firstLine="468"/>
        <w:rPr>
          <w:color w:val="000000" w:themeColor="text1"/>
          <w:highlight w:val="yellow"/>
          <w:rPrChange w:id="264" w:author="Brown,James T" w:date="2019-02-15T01:55:00Z">
            <w:rPr>
              <w:color w:val="000000" w:themeColor="text1"/>
            </w:rPr>
          </w:rPrChange>
        </w:rPr>
      </w:pPr>
      <w:r w:rsidRPr="008A020F">
        <w:rPr>
          <w:color w:val="000000" w:themeColor="text1"/>
          <w:highlight w:val="yellow"/>
          <w:rPrChange w:id="265" w:author="Brown,James T" w:date="2019-02-15T01:55:00Z">
            <w:rPr>
              <w:color w:val="000000" w:themeColor="text1"/>
            </w:rPr>
          </w:rPrChange>
        </w:rPr>
        <w:t>Warmer fall temperatures experienced by the two strains of European corn</w:t>
      </w:r>
      <w:r w:rsidR="00DC6259" w:rsidRPr="008A020F">
        <w:rPr>
          <w:color w:val="000000" w:themeColor="text1"/>
          <w:highlight w:val="yellow"/>
          <w:rPrChange w:id="266" w:author="Brown,James T" w:date="2019-02-15T01:55:00Z">
            <w:rPr>
              <w:color w:val="000000" w:themeColor="text1"/>
            </w:rPr>
          </w:rPrChange>
        </w:rPr>
        <w:t xml:space="preserve"> borers</w:t>
      </w:r>
      <w:r w:rsidRPr="008A020F">
        <w:rPr>
          <w:color w:val="000000" w:themeColor="text1"/>
          <w:highlight w:val="yellow"/>
          <w:rPrChange w:id="267" w:author="Brown,James T" w:date="2019-02-15T01:55:00Z">
            <w:rPr>
              <w:color w:val="000000" w:themeColor="text1"/>
            </w:rPr>
          </w:rPrChange>
        </w:rPr>
        <w:t xml:space="preserve">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8A020F">
        <w:rPr>
          <w:color w:val="000000" w:themeColor="text1"/>
          <w:highlight w:val="yellow"/>
          <w:rPrChange w:id="268" w:author="Brown,James T" w:date="2019-02-15T01:55:00Z">
            <w:rPr>
              <w:color w:val="000000" w:themeColor="text1"/>
            </w:rPr>
          </w:rPrChange>
        </w:rPr>
        <w:lastRenderedPageBreak/>
        <w:t xml:space="preserve">of diapause compared to larvae with the short-diapause genotype. </w:t>
      </w:r>
      <w:r w:rsidR="000E1D1C" w:rsidRPr="008A020F">
        <w:rPr>
          <w:color w:val="000000" w:themeColor="text1"/>
          <w:highlight w:val="yellow"/>
          <w:rPrChange w:id="269" w:author="Brown,James T" w:date="2019-02-15T01:55:00Z">
            <w:rPr>
              <w:color w:val="000000" w:themeColor="text1"/>
            </w:rPr>
          </w:rPrChange>
        </w:rPr>
        <w:t xml:space="preserve">I did not detect a difference between the two strains in </w:t>
      </w:r>
      <w:r w:rsidRPr="008A020F">
        <w:rPr>
          <w:color w:val="000000" w:themeColor="text1"/>
          <w:highlight w:val="yellow"/>
          <w:rPrChange w:id="270" w:author="Brown,James T" w:date="2019-02-15T01:55:00Z">
            <w:rPr>
              <w:color w:val="000000" w:themeColor="text1"/>
            </w:rPr>
          </w:rPrChange>
        </w:rPr>
        <w:t>the rate of lipid depletion during diapause.</w:t>
      </w:r>
    </w:p>
    <w:p w14:paraId="17389E85" w14:textId="77777777" w:rsidR="007F6A28" w:rsidRPr="008A020F" w:rsidRDefault="007F6A28">
      <w:pPr>
        <w:ind w:left="-15" w:right="165" w:firstLine="468"/>
        <w:rPr>
          <w:color w:val="000000" w:themeColor="text1"/>
          <w:highlight w:val="yellow"/>
          <w:rPrChange w:id="271" w:author="Brown,James T" w:date="2019-02-15T01:55:00Z">
            <w:rPr>
              <w:color w:val="000000" w:themeColor="text1"/>
            </w:rPr>
          </w:rPrChange>
        </w:rPr>
      </w:pPr>
    </w:p>
    <w:p w14:paraId="72260744" w14:textId="77777777" w:rsidR="006F58EA" w:rsidRPr="008A020F" w:rsidRDefault="00D27C9E">
      <w:pPr>
        <w:tabs>
          <w:tab w:val="center" w:pos="4059"/>
          <w:tab w:val="center" w:pos="4986"/>
        </w:tabs>
        <w:spacing w:after="206" w:line="259" w:lineRule="auto"/>
        <w:ind w:left="0" w:firstLine="0"/>
        <w:rPr>
          <w:color w:val="000000" w:themeColor="text1"/>
          <w:highlight w:val="yellow"/>
          <w:rPrChange w:id="272" w:author="Brown,James T" w:date="2019-02-15T01:55:00Z">
            <w:rPr>
              <w:color w:val="000000" w:themeColor="text1"/>
            </w:rPr>
          </w:rPrChange>
        </w:rPr>
      </w:pPr>
      <w:r w:rsidRPr="008A020F">
        <w:rPr>
          <w:color w:val="000000" w:themeColor="text1"/>
          <w:sz w:val="22"/>
          <w:highlight w:val="yellow"/>
          <w:rPrChange w:id="273" w:author="Brown,James T" w:date="2019-02-15T01:55:00Z">
            <w:rPr>
              <w:color w:val="000000" w:themeColor="text1"/>
              <w:sz w:val="22"/>
            </w:rPr>
          </w:rPrChange>
        </w:rPr>
        <w:tab/>
      </w:r>
      <w:r w:rsidRPr="008A020F">
        <w:rPr>
          <w:color w:val="000000" w:themeColor="text1"/>
          <w:highlight w:val="yellow"/>
          <w:rPrChange w:id="274" w:author="Brown,James T" w:date="2019-02-15T01:55:00Z">
            <w:rPr>
              <w:color w:val="000000" w:themeColor="text1"/>
            </w:rPr>
          </w:rPrChange>
        </w:rPr>
        <w:t>3.2</w:t>
      </w:r>
      <w:r w:rsidRPr="008A020F">
        <w:rPr>
          <w:color w:val="000000" w:themeColor="text1"/>
          <w:highlight w:val="yellow"/>
          <w:rPrChange w:id="275" w:author="Brown,James T" w:date="2019-02-15T01:55:00Z">
            <w:rPr>
              <w:color w:val="000000" w:themeColor="text1"/>
            </w:rPr>
          </w:rPrChange>
        </w:rPr>
        <w:tab/>
        <w:t>Methods</w:t>
      </w:r>
    </w:p>
    <w:p w14:paraId="37F1A953" w14:textId="77777777" w:rsidR="006F58EA" w:rsidRPr="008A020F" w:rsidRDefault="00D27C9E">
      <w:pPr>
        <w:tabs>
          <w:tab w:val="center" w:pos="1712"/>
        </w:tabs>
        <w:spacing w:after="212" w:line="253" w:lineRule="auto"/>
        <w:ind w:left="-15" w:firstLine="0"/>
        <w:rPr>
          <w:color w:val="000000" w:themeColor="text1"/>
          <w:highlight w:val="yellow"/>
          <w:rPrChange w:id="276" w:author="Brown,James T" w:date="2019-02-15T01:55:00Z">
            <w:rPr>
              <w:color w:val="000000" w:themeColor="text1"/>
            </w:rPr>
          </w:rPrChange>
        </w:rPr>
      </w:pPr>
      <w:r w:rsidRPr="008A020F">
        <w:rPr>
          <w:color w:val="000000" w:themeColor="text1"/>
          <w:highlight w:val="yellow"/>
          <w:rPrChange w:id="277" w:author="Brown,James T" w:date="2019-02-15T01:55:00Z">
            <w:rPr>
              <w:color w:val="000000" w:themeColor="text1"/>
            </w:rPr>
          </w:rPrChange>
        </w:rPr>
        <w:t>3.2.1</w:t>
      </w:r>
      <w:r w:rsidRPr="008A020F">
        <w:rPr>
          <w:color w:val="000000" w:themeColor="text1"/>
          <w:highlight w:val="yellow"/>
          <w:rPrChange w:id="278" w:author="Brown,James T" w:date="2019-02-15T01:55:00Z">
            <w:rPr>
              <w:color w:val="000000" w:themeColor="text1"/>
            </w:rPr>
          </w:rPrChange>
        </w:rPr>
        <w:tab/>
        <w:t>General Rearing</w:t>
      </w:r>
    </w:p>
    <w:p w14:paraId="4CF9A51A" w14:textId="77777777" w:rsidR="00DD43B4" w:rsidRPr="008A020F" w:rsidRDefault="00DD43B4" w:rsidP="00DD43B4">
      <w:pPr>
        <w:spacing w:after="160" w:line="480" w:lineRule="auto"/>
        <w:ind w:firstLine="720"/>
        <w:rPr>
          <w:rFonts w:asciiTheme="minorHAnsi" w:eastAsiaTheme="minorEastAsia" w:hAnsiTheme="minorHAnsi" w:cstheme="minorHAnsi"/>
          <w:bCs/>
          <w:szCs w:val="24"/>
          <w:highlight w:val="yellow"/>
          <w:rPrChange w:id="279" w:author="Brown,James T" w:date="2019-02-15T01:55:00Z">
            <w:rPr>
              <w:rFonts w:asciiTheme="minorHAnsi" w:eastAsiaTheme="minorEastAsia" w:hAnsiTheme="minorHAnsi" w:cstheme="minorHAnsi"/>
              <w:bCs/>
              <w:szCs w:val="24"/>
            </w:rPr>
          </w:rPrChange>
        </w:rPr>
      </w:pPr>
      <w:r w:rsidRPr="008A020F">
        <w:rPr>
          <w:rFonts w:asciiTheme="minorHAnsi" w:eastAsiaTheme="minorEastAsia" w:hAnsiTheme="minorHAnsi" w:cstheme="minorHAnsi"/>
          <w:bCs/>
          <w:i/>
          <w:szCs w:val="24"/>
          <w:highlight w:val="yellow"/>
          <w:rPrChange w:id="280" w:author="Brown,James T" w:date="2019-02-15T01:55:00Z">
            <w:rPr>
              <w:rFonts w:asciiTheme="minorHAnsi" w:eastAsiaTheme="minorEastAsia" w:hAnsiTheme="minorHAnsi" w:cstheme="minorHAnsi"/>
              <w:bCs/>
              <w:i/>
              <w:szCs w:val="24"/>
            </w:rPr>
          </w:rPrChange>
        </w:rPr>
        <w:t>Ostrinia nubilalis</w:t>
      </w:r>
      <w:r w:rsidRPr="008A020F">
        <w:rPr>
          <w:rFonts w:asciiTheme="minorHAnsi" w:eastAsiaTheme="minorEastAsia" w:hAnsiTheme="minorHAnsi" w:cstheme="minorHAnsi"/>
          <w:bCs/>
          <w:szCs w:val="24"/>
          <w:highlight w:val="yellow"/>
          <w:rPrChange w:id="281" w:author="Brown,James T" w:date="2019-02-15T01:55:00Z">
            <w:rPr>
              <w:rFonts w:asciiTheme="minorHAnsi" w:eastAsiaTheme="minorEastAsia" w:hAnsiTheme="minorHAnsi" w:cstheme="minorHAnsi"/>
              <w:bCs/>
              <w:szCs w:val="24"/>
            </w:rPr>
          </w:rPrChange>
        </w:rPr>
        <w:t xml:space="preserve"> eggs were provided as a courtesy from Dr. Erik Dopman's laboratory at Tufts University. The two genetically distinct European corn borer strains used during my experiment were collected as a mixture of larvae, pupae, and adults from New York </w:t>
      </w:r>
      <w:r w:rsidR="00A13F24" w:rsidRPr="008A020F">
        <w:rPr>
          <w:rFonts w:asciiTheme="minorHAnsi" w:eastAsiaTheme="minorEastAsia" w:hAnsiTheme="minorHAnsi" w:cstheme="minorHAnsi"/>
          <w:bCs/>
          <w:szCs w:val="24"/>
          <w:highlight w:val="yellow"/>
          <w:rPrChange w:id="282" w:author="Brown,James T" w:date="2019-02-15T01:55:00Z">
            <w:rPr>
              <w:rFonts w:asciiTheme="minorHAnsi" w:eastAsiaTheme="minorEastAsia" w:hAnsiTheme="minorHAnsi" w:cstheme="minorHAnsi"/>
              <w:bCs/>
              <w:szCs w:val="24"/>
            </w:rPr>
          </w:rPrChange>
        </w:rPr>
        <w:t xml:space="preserve">State </w:t>
      </w:r>
      <w:r w:rsidRPr="008A020F">
        <w:rPr>
          <w:rFonts w:asciiTheme="minorHAnsi" w:eastAsiaTheme="minorEastAsia" w:hAnsiTheme="minorHAnsi" w:cstheme="minorHAnsi"/>
          <w:bCs/>
          <w:szCs w:val="24"/>
          <w:highlight w:val="yellow"/>
          <w:rPrChange w:id="283" w:author="Brown,James T" w:date="2019-02-15T01:55:00Z">
            <w:rPr>
              <w:rFonts w:asciiTheme="minorHAnsi" w:eastAsiaTheme="minorEastAsia" w:hAnsiTheme="minorHAnsi" w:cstheme="minorHAnsi"/>
              <w:bCs/>
              <w:szCs w:val="24"/>
            </w:rPr>
          </w:rPrChange>
        </w:rPr>
        <w:t>prior to 2015 and kept as separate colonies</w:t>
      </w:r>
      <w:r w:rsidR="00DA3145" w:rsidRPr="008A020F">
        <w:rPr>
          <w:rFonts w:asciiTheme="minorHAnsi" w:eastAsiaTheme="minorEastAsia" w:hAnsiTheme="minorHAnsi" w:cstheme="minorHAnsi"/>
          <w:bCs/>
          <w:szCs w:val="24"/>
          <w:highlight w:val="yellow"/>
          <w:rPrChange w:id="284" w:author="Brown,James T" w:date="2019-02-15T01:55:00Z">
            <w:rPr>
              <w:rFonts w:asciiTheme="minorHAnsi" w:eastAsiaTheme="minorEastAsia" w:hAnsiTheme="minorHAnsi" w:cstheme="minorHAnsi"/>
              <w:bCs/>
              <w:szCs w:val="24"/>
            </w:rPr>
          </w:rPrChange>
        </w:rPr>
        <w:t xml:space="preserve"> (Wadsworth et al.</w:t>
      </w:r>
      <w:r w:rsidR="001600C3" w:rsidRPr="008A020F">
        <w:rPr>
          <w:rFonts w:asciiTheme="minorHAnsi" w:eastAsiaTheme="minorEastAsia" w:hAnsiTheme="minorHAnsi" w:cstheme="minorHAnsi"/>
          <w:bCs/>
          <w:szCs w:val="24"/>
          <w:highlight w:val="yellow"/>
          <w:rPrChange w:id="285" w:author="Brown,James T" w:date="2019-02-15T01:55:00Z">
            <w:rPr>
              <w:rFonts w:asciiTheme="minorHAnsi" w:eastAsiaTheme="minorEastAsia" w:hAnsiTheme="minorHAnsi" w:cstheme="minorHAnsi"/>
              <w:bCs/>
              <w:szCs w:val="24"/>
            </w:rPr>
          </w:rPrChange>
        </w:rPr>
        <w:t xml:space="preserve">, </w:t>
      </w:r>
      <w:r w:rsidR="00DA3145" w:rsidRPr="008A020F">
        <w:rPr>
          <w:rFonts w:asciiTheme="minorHAnsi" w:eastAsiaTheme="minorEastAsia" w:hAnsiTheme="minorHAnsi" w:cstheme="minorHAnsi"/>
          <w:bCs/>
          <w:szCs w:val="24"/>
          <w:highlight w:val="yellow"/>
          <w:rPrChange w:id="286" w:author="Brown,James T" w:date="2019-02-15T01:55:00Z">
            <w:rPr>
              <w:rFonts w:asciiTheme="minorHAnsi" w:eastAsiaTheme="minorEastAsia" w:hAnsiTheme="minorHAnsi" w:cstheme="minorHAnsi"/>
              <w:bCs/>
              <w:szCs w:val="24"/>
            </w:rPr>
          </w:rPrChange>
        </w:rPr>
        <w:t>2005)</w:t>
      </w:r>
      <w:r w:rsidRPr="008A020F">
        <w:rPr>
          <w:rFonts w:asciiTheme="minorHAnsi" w:eastAsiaTheme="minorEastAsia" w:hAnsiTheme="minorHAnsi" w:cstheme="minorHAnsi"/>
          <w:bCs/>
          <w:szCs w:val="24"/>
          <w:highlight w:val="yellow"/>
          <w:rPrChange w:id="287" w:author="Brown,James T" w:date="2019-02-15T01:55:00Z">
            <w:rPr>
              <w:rFonts w:asciiTheme="minorHAnsi" w:eastAsiaTheme="minorEastAsia" w:hAnsiTheme="minorHAnsi" w:cstheme="minorHAnsi"/>
              <w:bCs/>
              <w:szCs w:val="24"/>
            </w:rPr>
          </w:rPrChange>
        </w:rPr>
        <w:t xml:space="preserve">. Strain identity was determined genotypically using the </w:t>
      </w:r>
      <w:r w:rsidRPr="008A020F">
        <w:rPr>
          <w:rFonts w:asciiTheme="minorHAnsi" w:eastAsiaTheme="minorEastAsia" w:hAnsiTheme="minorHAnsi" w:cstheme="minorHAnsi"/>
          <w:bCs/>
          <w:i/>
          <w:szCs w:val="24"/>
          <w:highlight w:val="yellow"/>
          <w:rPrChange w:id="288" w:author="Brown,James T" w:date="2019-02-15T01:55:00Z">
            <w:rPr>
              <w:rFonts w:asciiTheme="minorHAnsi" w:eastAsiaTheme="minorEastAsia" w:hAnsiTheme="minorHAnsi" w:cstheme="minorHAnsi"/>
              <w:bCs/>
              <w:i/>
              <w:szCs w:val="24"/>
            </w:rPr>
          </w:rPrChange>
        </w:rPr>
        <w:t>pgFAR</w:t>
      </w:r>
      <w:r w:rsidRPr="008A020F">
        <w:rPr>
          <w:rFonts w:asciiTheme="minorHAnsi" w:eastAsiaTheme="minorEastAsia" w:hAnsiTheme="minorHAnsi" w:cstheme="minorHAnsi"/>
          <w:bCs/>
          <w:szCs w:val="24"/>
          <w:highlight w:val="yellow"/>
          <w:rPrChange w:id="289" w:author="Brown,James T" w:date="2019-02-15T01:55:00Z">
            <w:rPr>
              <w:rFonts w:asciiTheme="minorHAnsi" w:eastAsiaTheme="minorEastAsia" w:hAnsiTheme="minorHAnsi" w:cstheme="minorHAnsi"/>
              <w:bCs/>
              <w:szCs w:val="24"/>
            </w:rPr>
          </w:rPrChange>
        </w:rPr>
        <w:t xml:space="preserve"> autosomal gene</w:t>
      </w:r>
      <w:r w:rsidR="00DA3145" w:rsidRPr="008A020F">
        <w:rPr>
          <w:rFonts w:asciiTheme="minorHAnsi" w:eastAsiaTheme="minorEastAsia" w:hAnsiTheme="minorHAnsi" w:cstheme="minorHAnsi"/>
          <w:bCs/>
          <w:szCs w:val="24"/>
          <w:highlight w:val="yellow"/>
          <w:rPrChange w:id="290" w:author="Brown,James T" w:date="2019-02-15T01:55:00Z">
            <w:rPr>
              <w:rFonts w:asciiTheme="minorHAnsi" w:eastAsiaTheme="minorEastAsia" w:hAnsiTheme="minorHAnsi" w:cstheme="minorHAnsi"/>
              <w:bCs/>
              <w:szCs w:val="24"/>
            </w:rPr>
          </w:rPrChange>
        </w:rPr>
        <w:t xml:space="preserve"> (Lassance et al.</w:t>
      </w:r>
      <w:r w:rsidR="001600C3" w:rsidRPr="008A020F">
        <w:rPr>
          <w:rFonts w:asciiTheme="minorHAnsi" w:eastAsiaTheme="minorEastAsia" w:hAnsiTheme="minorHAnsi" w:cstheme="minorHAnsi"/>
          <w:bCs/>
          <w:szCs w:val="24"/>
          <w:highlight w:val="yellow"/>
          <w:rPrChange w:id="291" w:author="Brown,James T" w:date="2019-02-15T01:55:00Z">
            <w:rPr>
              <w:rFonts w:asciiTheme="minorHAnsi" w:eastAsiaTheme="minorEastAsia" w:hAnsiTheme="minorHAnsi" w:cstheme="minorHAnsi"/>
              <w:bCs/>
              <w:szCs w:val="24"/>
            </w:rPr>
          </w:rPrChange>
        </w:rPr>
        <w:t>,</w:t>
      </w:r>
      <w:r w:rsidR="00DA3145" w:rsidRPr="008A020F">
        <w:rPr>
          <w:rFonts w:asciiTheme="minorHAnsi" w:eastAsiaTheme="minorEastAsia" w:hAnsiTheme="minorHAnsi" w:cstheme="minorHAnsi"/>
          <w:bCs/>
          <w:szCs w:val="24"/>
          <w:highlight w:val="yellow"/>
          <w:rPrChange w:id="292" w:author="Brown,James T" w:date="2019-02-15T01:55:00Z">
            <w:rPr>
              <w:rFonts w:asciiTheme="minorHAnsi" w:eastAsiaTheme="minorEastAsia" w:hAnsiTheme="minorHAnsi" w:cstheme="minorHAnsi"/>
              <w:bCs/>
              <w:szCs w:val="24"/>
            </w:rPr>
          </w:rPrChange>
        </w:rPr>
        <w:t xml:space="preserve"> 2010)</w:t>
      </w:r>
      <w:r w:rsidRPr="008A020F">
        <w:rPr>
          <w:rFonts w:asciiTheme="minorHAnsi" w:eastAsiaTheme="minorEastAsia" w:hAnsiTheme="minorHAnsi" w:cstheme="minorHAnsi"/>
          <w:bCs/>
          <w:szCs w:val="24"/>
          <w:highlight w:val="yellow"/>
          <w:rPrChange w:id="293" w:author="Brown,James T" w:date="2019-02-15T01:55:00Z">
            <w:rPr>
              <w:rFonts w:asciiTheme="minorHAnsi" w:eastAsiaTheme="minorEastAsia" w:hAnsiTheme="minorHAnsi" w:cstheme="minorHAnsi"/>
              <w:bCs/>
              <w:szCs w:val="24"/>
            </w:rPr>
          </w:rPrChange>
        </w:rPr>
        <w:t xml:space="preserve">. This gene codes for an important enzyme involved in determining the female sex-pheromone </w:t>
      </w:r>
      <w:r w:rsidR="00A13F24" w:rsidRPr="008A020F">
        <w:rPr>
          <w:rFonts w:asciiTheme="minorHAnsi" w:eastAsiaTheme="minorEastAsia" w:hAnsiTheme="minorHAnsi" w:cstheme="minorHAnsi"/>
          <w:bCs/>
          <w:szCs w:val="24"/>
          <w:highlight w:val="yellow"/>
          <w:rPrChange w:id="294" w:author="Brown,James T" w:date="2019-02-15T01:55:00Z">
            <w:rPr>
              <w:rFonts w:asciiTheme="minorHAnsi" w:eastAsiaTheme="minorEastAsia" w:hAnsiTheme="minorHAnsi" w:cstheme="minorHAnsi"/>
              <w:bCs/>
              <w:szCs w:val="24"/>
            </w:rPr>
          </w:rPrChange>
        </w:rPr>
        <w:t>blend and</w:t>
      </w:r>
      <w:r w:rsidRPr="008A020F">
        <w:rPr>
          <w:rFonts w:asciiTheme="minorHAnsi" w:eastAsiaTheme="minorEastAsia" w:hAnsiTheme="minorHAnsi" w:cstheme="minorHAnsi"/>
          <w:bCs/>
          <w:szCs w:val="24"/>
          <w:highlight w:val="yellow"/>
          <w:rPrChange w:id="295" w:author="Brown,James T" w:date="2019-02-15T01:55:00Z">
            <w:rPr>
              <w:rFonts w:asciiTheme="minorHAnsi" w:eastAsiaTheme="minorEastAsia" w:hAnsiTheme="minorHAnsi" w:cstheme="minorHAnsi"/>
              <w:bCs/>
              <w:szCs w:val="24"/>
            </w:rPr>
          </w:rPrChange>
        </w:rPr>
        <w:t xml:space="preserve"> is partly responsible for maintaining strain differences. The </w:t>
      </w:r>
      <w:r w:rsidRPr="008A020F">
        <w:rPr>
          <w:rFonts w:asciiTheme="minorHAnsi" w:eastAsiaTheme="minorEastAsia" w:hAnsiTheme="minorHAnsi" w:cstheme="minorHAnsi"/>
          <w:bCs/>
          <w:i/>
          <w:szCs w:val="24"/>
          <w:highlight w:val="yellow"/>
          <w:rPrChange w:id="296" w:author="Brown,James T" w:date="2019-02-15T01:55:00Z">
            <w:rPr>
              <w:rFonts w:asciiTheme="minorHAnsi" w:eastAsiaTheme="minorEastAsia" w:hAnsiTheme="minorHAnsi" w:cstheme="minorHAnsi"/>
              <w:bCs/>
              <w:i/>
              <w:szCs w:val="24"/>
            </w:rPr>
          </w:rPrChange>
        </w:rPr>
        <w:t>pgFAR-Z</w:t>
      </w:r>
      <w:r w:rsidRPr="008A020F">
        <w:rPr>
          <w:rFonts w:asciiTheme="minorHAnsi" w:eastAsiaTheme="minorEastAsia" w:hAnsiTheme="minorHAnsi" w:cstheme="minorHAnsi"/>
          <w:bCs/>
          <w:szCs w:val="24"/>
          <w:highlight w:val="yellow"/>
          <w:rPrChange w:id="297" w:author="Brown,James T" w:date="2019-02-15T01:55:00Z">
            <w:rPr>
              <w:rFonts w:asciiTheme="minorHAnsi" w:eastAsiaTheme="minorEastAsia" w:hAnsiTheme="minorHAnsi" w:cstheme="minorHAnsi"/>
              <w:bCs/>
              <w:szCs w:val="24"/>
            </w:rPr>
          </w:rPrChange>
        </w:rPr>
        <w:t xml:space="preserve"> allele is carried by the </w:t>
      </w:r>
      <w:r w:rsidR="00101994" w:rsidRPr="008A020F">
        <w:rPr>
          <w:rFonts w:asciiTheme="minorHAnsi" w:eastAsiaTheme="minorEastAsia" w:hAnsiTheme="minorHAnsi" w:cstheme="minorHAnsi"/>
          <w:bCs/>
          <w:szCs w:val="24"/>
          <w:highlight w:val="yellow"/>
          <w:rPrChange w:id="298" w:author="Brown,James T" w:date="2019-02-15T01:55:00Z">
            <w:rPr>
              <w:rFonts w:asciiTheme="minorHAnsi" w:eastAsiaTheme="minorEastAsia" w:hAnsiTheme="minorHAnsi" w:cstheme="minorHAnsi"/>
              <w:bCs/>
              <w:szCs w:val="24"/>
            </w:rPr>
          </w:rPrChange>
        </w:rPr>
        <w:t>Z-</w:t>
      </w:r>
      <w:r w:rsidRPr="008A020F">
        <w:rPr>
          <w:rFonts w:asciiTheme="minorHAnsi" w:eastAsiaTheme="minorEastAsia" w:hAnsiTheme="minorHAnsi" w:cstheme="minorHAnsi"/>
          <w:bCs/>
          <w:szCs w:val="24"/>
          <w:highlight w:val="yellow"/>
          <w:rPrChange w:id="299" w:author="Brown,James T" w:date="2019-02-15T01:55:00Z">
            <w:rPr>
              <w:rFonts w:asciiTheme="minorHAnsi" w:eastAsiaTheme="minorEastAsia" w:hAnsiTheme="minorHAnsi" w:cstheme="minorHAnsi"/>
              <w:bCs/>
              <w:szCs w:val="24"/>
            </w:rPr>
          </w:rPrChange>
        </w:rPr>
        <w:t>strain</w:t>
      </w:r>
      <w:r w:rsidR="00A13F24" w:rsidRPr="008A020F">
        <w:rPr>
          <w:rFonts w:asciiTheme="minorHAnsi" w:eastAsiaTheme="minorEastAsia" w:hAnsiTheme="minorHAnsi" w:cstheme="minorHAnsi"/>
          <w:bCs/>
          <w:szCs w:val="24"/>
          <w:highlight w:val="yellow"/>
          <w:rPrChange w:id="300" w:author="Brown,James T" w:date="2019-02-15T01:55:00Z">
            <w:rPr>
              <w:rFonts w:asciiTheme="minorHAnsi" w:eastAsiaTheme="minorEastAsia" w:hAnsiTheme="minorHAnsi" w:cstheme="minorHAnsi"/>
              <w:bCs/>
              <w:szCs w:val="24"/>
            </w:rPr>
          </w:rPrChange>
        </w:rPr>
        <w:t xml:space="preserve"> larvae</w:t>
      </w:r>
      <w:r w:rsidRPr="008A020F">
        <w:rPr>
          <w:rFonts w:asciiTheme="minorHAnsi" w:eastAsiaTheme="minorEastAsia" w:hAnsiTheme="minorHAnsi" w:cstheme="minorHAnsi"/>
          <w:bCs/>
          <w:szCs w:val="24"/>
          <w:highlight w:val="yellow"/>
          <w:rPrChange w:id="301" w:author="Brown,James T" w:date="2019-02-15T01:55:00Z">
            <w:rPr>
              <w:rFonts w:asciiTheme="minorHAnsi" w:eastAsiaTheme="minorEastAsia" w:hAnsiTheme="minorHAnsi" w:cstheme="minorHAnsi"/>
              <w:bCs/>
              <w:szCs w:val="24"/>
            </w:rPr>
          </w:rPrChange>
        </w:rPr>
        <w:t xml:space="preserve"> and the </w:t>
      </w:r>
      <w:r w:rsidRPr="008A020F">
        <w:rPr>
          <w:rFonts w:asciiTheme="minorHAnsi" w:eastAsiaTheme="minorEastAsia" w:hAnsiTheme="minorHAnsi" w:cstheme="minorHAnsi"/>
          <w:bCs/>
          <w:i/>
          <w:szCs w:val="24"/>
          <w:highlight w:val="yellow"/>
          <w:rPrChange w:id="302" w:author="Brown,James T" w:date="2019-02-15T01:55:00Z">
            <w:rPr>
              <w:rFonts w:asciiTheme="minorHAnsi" w:eastAsiaTheme="minorEastAsia" w:hAnsiTheme="minorHAnsi" w:cstheme="minorHAnsi"/>
              <w:bCs/>
              <w:i/>
              <w:szCs w:val="24"/>
            </w:rPr>
          </w:rPrChange>
        </w:rPr>
        <w:t>pgFAR-E</w:t>
      </w:r>
      <w:r w:rsidRPr="008A020F">
        <w:rPr>
          <w:rFonts w:asciiTheme="minorHAnsi" w:eastAsiaTheme="minorEastAsia" w:hAnsiTheme="minorHAnsi" w:cstheme="minorHAnsi"/>
          <w:bCs/>
          <w:szCs w:val="24"/>
          <w:highlight w:val="yellow"/>
          <w:rPrChange w:id="303" w:author="Brown,James T" w:date="2019-02-15T01:55:00Z">
            <w:rPr>
              <w:rFonts w:asciiTheme="minorHAnsi" w:eastAsiaTheme="minorEastAsia" w:hAnsiTheme="minorHAnsi" w:cstheme="minorHAnsi"/>
              <w:bCs/>
              <w:szCs w:val="24"/>
            </w:rPr>
          </w:rPrChange>
        </w:rPr>
        <w:t xml:space="preserve"> allele is carried by</w:t>
      </w:r>
      <w:r w:rsidR="00725EDF" w:rsidRPr="008A020F">
        <w:rPr>
          <w:rFonts w:asciiTheme="minorHAnsi" w:eastAsiaTheme="minorEastAsia" w:hAnsiTheme="minorHAnsi" w:cstheme="minorHAnsi"/>
          <w:bCs/>
          <w:szCs w:val="24"/>
          <w:highlight w:val="yellow"/>
          <w:rPrChange w:id="304" w:author="Brown,James T" w:date="2019-02-15T01:55:00Z">
            <w:rPr>
              <w:rFonts w:asciiTheme="minorHAnsi" w:eastAsiaTheme="minorEastAsia" w:hAnsiTheme="minorHAnsi" w:cstheme="minorHAnsi"/>
              <w:bCs/>
              <w:szCs w:val="24"/>
            </w:rPr>
          </w:rPrChange>
        </w:rPr>
        <w:t xml:space="preserve"> the</w:t>
      </w:r>
      <w:r w:rsidRPr="008A020F">
        <w:rPr>
          <w:rFonts w:asciiTheme="minorHAnsi" w:eastAsiaTheme="minorEastAsia" w:hAnsiTheme="minorHAnsi" w:cstheme="minorHAnsi"/>
          <w:bCs/>
          <w:szCs w:val="24"/>
          <w:highlight w:val="yellow"/>
          <w:rPrChange w:id="305" w:author="Brown,James T" w:date="2019-02-15T01:55:00Z">
            <w:rPr>
              <w:rFonts w:asciiTheme="minorHAnsi" w:eastAsiaTheme="minorEastAsia" w:hAnsiTheme="minorHAnsi" w:cstheme="minorHAnsi"/>
              <w:bCs/>
              <w:szCs w:val="24"/>
            </w:rPr>
          </w:rPrChange>
        </w:rPr>
        <w:t xml:space="preserve"> E</w:t>
      </w:r>
      <w:r w:rsidR="00A13F24" w:rsidRPr="008A020F">
        <w:rPr>
          <w:rFonts w:asciiTheme="minorHAnsi" w:eastAsiaTheme="minorEastAsia" w:hAnsiTheme="minorHAnsi" w:cstheme="minorHAnsi"/>
          <w:bCs/>
          <w:szCs w:val="24"/>
          <w:highlight w:val="yellow"/>
          <w:rPrChange w:id="306" w:author="Brown,James T" w:date="2019-02-15T01:55:00Z">
            <w:rPr>
              <w:rFonts w:asciiTheme="minorHAnsi" w:eastAsiaTheme="minorEastAsia" w:hAnsiTheme="minorHAnsi" w:cstheme="minorHAnsi"/>
              <w:bCs/>
              <w:szCs w:val="24"/>
            </w:rPr>
          </w:rPrChange>
        </w:rPr>
        <w:t>-</w:t>
      </w:r>
      <w:r w:rsidRPr="008A020F">
        <w:rPr>
          <w:rFonts w:asciiTheme="minorHAnsi" w:eastAsiaTheme="minorEastAsia" w:hAnsiTheme="minorHAnsi" w:cstheme="minorHAnsi"/>
          <w:bCs/>
          <w:szCs w:val="24"/>
          <w:highlight w:val="yellow"/>
          <w:rPrChange w:id="307" w:author="Brown,James T" w:date="2019-02-15T01:55:00Z">
            <w:rPr>
              <w:rFonts w:asciiTheme="minorHAnsi" w:eastAsiaTheme="minorEastAsia" w:hAnsiTheme="minorHAnsi" w:cstheme="minorHAnsi"/>
              <w:bCs/>
              <w:szCs w:val="24"/>
            </w:rPr>
          </w:rPrChange>
        </w:rPr>
        <w:t>strain larvae, and each allele produces a distinct pheromone blend</w:t>
      </w:r>
      <w:r w:rsidR="00DA3145" w:rsidRPr="008A020F">
        <w:rPr>
          <w:rFonts w:asciiTheme="minorHAnsi" w:eastAsiaTheme="minorEastAsia" w:hAnsiTheme="minorHAnsi" w:cstheme="minorHAnsi"/>
          <w:bCs/>
          <w:szCs w:val="24"/>
          <w:highlight w:val="yellow"/>
          <w:rPrChange w:id="308" w:author="Brown,James T" w:date="2019-02-15T01:55:00Z">
            <w:rPr>
              <w:rFonts w:asciiTheme="minorHAnsi" w:eastAsiaTheme="minorEastAsia" w:hAnsiTheme="minorHAnsi" w:cstheme="minorHAnsi"/>
              <w:bCs/>
              <w:szCs w:val="24"/>
            </w:rPr>
          </w:rPrChange>
        </w:rPr>
        <w:t xml:space="preserve"> (Lassance et al.</w:t>
      </w:r>
      <w:r w:rsidR="001600C3" w:rsidRPr="008A020F">
        <w:rPr>
          <w:rFonts w:asciiTheme="minorHAnsi" w:eastAsiaTheme="minorEastAsia" w:hAnsiTheme="minorHAnsi" w:cstheme="minorHAnsi"/>
          <w:bCs/>
          <w:szCs w:val="24"/>
          <w:highlight w:val="yellow"/>
          <w:rPrChange w:id="309" w:author="Brown,James T" w:date="2019-02-15T01:55:00Z">
            <w:rPr>
              <w:rFonts w:asciiTheme="minorHAnsi" w:eastAsiaTheme="minorEastAsia" w:hAnsiTheme="minorHAnsi" w:cstheme="minorHAnsi"/>
              <w:bCs/>
              <w:szCs w:val="24"/>
            </w:rPr>
          </w:rPrChange>
        </w:rPr>
        <w:t>,</w:t>
      </w:r>
      <w:r w:rsidR="00DA3145" w:rsidRPr="008A020F">
        <w:rPr>
          <w:rFonts w:asciiTheme="minorHAnsi" w:eastAsiaTheme="minorEastAsia" w:hAnsiTheme="minorHAnsi" w:cstheme="minorHAnsi"/>
          <w:bCs/>
          <w:szCs w:val="24"/>
          <w:highlight w:val="yellow"/>
          <w:rPrChange w:id="310" w:author="Brown,James T" w:date="2019-02-15T01:55:00Z">
            <w:rPr>
              <w:rFonts w:asciiTheme="minorHAnsi" w:eastAsiaTheme="minorEastAsia" w:hAnsiTheme="minorHAnsi" w:cstheme="minorHAnsi"/>
              <w:bCs/>
              <w:szCs w:val="24"/>
            </w:rPr>
          </w:rPrChange>
        </w:rPr>
        <w:t xml:space="preserve"> 2010).</w:t>
      </w:r>
      <w:r w:rsidRPr="008A020F">
        <w:rPr>
          <w:rFonts w:asciiTheme="minorHAnsi" w:eastAsiaTheme="minorEastAsia" w:hAnsiTheme="minorHAnsi" w:cstheme="minorHAnsi"/>
          <w:bCs/>
          <w:szCs w:val="24"/>
          <w:highlight w:val="yellow"/>
          <w:rPrChange w:id="311" w:author="Brown,James T" w:date="2019-02-15T01:55:00Z">
            <w:rPr>
              <w:rFonts w:asciiTheme="minorHAnsi" w:eastAsiaTheme="minorEastAsia" w:hAnsiTheme="minorHAnsi" w:cstheme="minorHAnsi"/>
              <w:bCs/>
              <w:szCs w:val="24"/>
            </w:rPr>
          </w:rPrChange>
        </w:rPr>
        <w:t xml:space="preserve"> For the duration of the experiment, colonies of each genotype were reared at 26</w:t>
      </w:r>
      <w:r w:rsidRPr="008A020F">
        <w:rPr>
          <w:rFonts w:asciiTheme="minorHAnsi" w:eastAsiaTheme="minorEastAsia" w:hAnsiTheme="minorHAnsi" w:cstheme="minorHAnsi"/>
          <w:bCs/>
          <w:szCs w:val="24"/>
          <w:highlight w:val="yellow"/>
          <w:rPrChange w:id="312" w:author="Brown,James T" w:date="2019-02-15T01:55:00Z">
            <w:rPr>
              <w:rFonts w:asciiTheme="minorHAnsi" w:eastAsiaTheme="minorEastAsia" w:hAnsiTheme="minorHAnsi" w:cstheme="minorHAnsi"/>
              <w:bCs/>
              <w:szCs w:val="24"/>
            </w:rPr>
          </w:rPrChange>
        </w:rPr>
        <w:sym w:font="Symbol" w:char="F0B0"/>
      </w:r>
      <w:r w:rsidRPr="008A020F">
        <w:rPr>
          <w:rFonts w:asciiTheme="minorHAnsi" w:eastAsiaTheme="minorEastAsia" w:hAnsiTheme="minorHAnsi" w:cstheme="minorHAnsi"/>
          <w:bCs/>
          <w:szCs w:val="24"/>
          <w:highlight w:val="yellow"/>
          <w:rPrChange w:id="313" w:author="Brown,James T" w:date="2019-02-15T01:55:00Z">
            <w:rPr>
              <w:rFonts w:asciiTheme="minorHAnsi" w:eastAsiaTheme="minorEastAsia" w:hAnsiTheme="minorHAnsi" w:cstheme="minorHAnsi"/>
              <w:bCs/>
              <w:szCs w:val="24"/>
            </w:rPr>
          </w:rPrChange>
        </w:rPr>
        <w:t xml:space="preserve">C under a 16L:8D photoperiod to promote continuous development. </w:t>
      </w:r>
    </w:p>
    <w:p w14:paraId="203FA905" w14:textId="77777777" w:rsidR="007F6A28" w:rsidRPr="008A020F" w:rsidRDefault="00DD43B4" w:rsidP="00643F52">
      <w:pPr>
        <w:spacing w:after="160" w:line="480" w:lineRule="auto"/>
        <w:ind w:firstLine="720"/>
        <w:rPr>
          <w:rFonts w:asciiTheme="minorHAnsi" w:eastAsiaTheme="minorEastAsia" w:hAnsiTheme="minorHAnsi" w:cstheme="minorHAnsi"/>
          <w:bCs/>
          <w:szCs w:val="24"/>
          <w:highlight w:val="yellow"/>
          <w:rPrChange w:id="314" w:author="Brown,James T" w:date="2019-02-15T01:55:00Z">
            <w:rPr>
              <w:rFonts w:asciiTheme="minorHAnsi" w:eastAsiaTheme="minorEastAsia" w:hAnsiTheme="minorHAnsi" w:cstheme="minorHAnsi"/>
              <w:bCs/>
              <w:szCs w:val="24"/>
            </w:rPr>
          </w:rPrChange>
        </w:rPr>
      </w:pPr>
      <w:r w:rsidRPr="008A020F">
        <w:rPr>
          <w:rFonts w:asciiTheme="minorHAnsi" w:eastAsiaTheme="minorEastAsia" w:hAnsiTheme="minorHAnsi" w:cstheme="minorHAnsi"/>
          <w:bCs/>
          <w:szCs w:val="24"/>
          <w:highlight w:val="yellow"/>
          <w:rPrChange w:id="315" w:author="Brown,James T" w:date="2019-02-15T01:55:00Z">
            <w:rPr>
              <w:rFonts w:asciiTheme="minorHAnsi" w:eastAsiaTheme="minorEastAsia" w:hAnsiTheme="minorHAnsi" w:cstheme="minorHAnsi"/>
              <w:bCs/>
              <w:szCs w:val="24"/>
            </w:rPr>
          </w:rPrChange>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8A020F">
        <w:rPr>
          <w:rFonts w:asciiTheme="minorHAnsi" w:eastAsiaTheme="minorEastAsia" w:hAnsiTheme="minorHAnsi" w:cstheme="minorHAnsi"/>
          <w:bCs/>
          <w:szCs w:val="24"/>
          <w:highlight w:val="yellow"/>
          <w:rPrChange w:id="316" w:author="Brown,James T" w:date="2019-02-15T01:55:00Z">
            <w:rPr>
              <w:rFonts w:asciiTheme="minorHAnsi" w:eastAsiaTheme="minorEastAsia" w:hAnsiTheme="minorHAnsi" w:cstheme="minorHAnsi"/>
              <w:bCs/>
              <w:szCs w:val="24"/>
            </w:rPr>
          </w:rPrChange>
        </w:rPr>
        <w:sym w:font="Symbol" w:char="F0B0"/>
      </w:r>
      <w:r w:rsidRPr="008A020F">
        <w:rPr>
          <w:rFonts w:asciiTheme="minorHAnsi" w:eastAsiaTheme="minorEastAsia" w:hAnsiTheme="minorHAnsi" w:cstheme="minorHAnsi"/>
          <w:bCs/>
          <w:szCs w:val="24"/>
          <w:highlight w:val="yellow"/>
          <w:rPrChange w:id="317" w:author="Brown,James T" w:date="2019-02-15T01:55:00Z">
            <w:rPr>
              <w:rFonts w:asciiTheme="minorHAnsi" w:eastAsiaTheme="minorEastAsia" w:hAnsiTheme="minorHAnsi" w:cstheme="minorHAnsi"/>
              <w:bCs/>
              <w:szCs w:val="24"/>
            </w:rPr>
          </w:rPrChange>
        </w:rPr>
        <w:t>C and 65% rH until they hatched. Upon hatching</w:t>
      </w:r>
      <w:r w:rsidR="000E1D1C" w:rsidRPr="008A020F">
        <w:rPr>
          <w:rFonts w:asciiTheme="minorHAnsi" w:eastAsiaTheme="minorEastAsia" w:hAnsiTheme="minorHAnsi" w:cstheme="minorHAnsi"/>
          <w:bCs/>
          <w:szCs w:val="24"/>
          <w:highlight w:val="yellow"/>
          <w:rPrChange w:id="318" w:author="Brown,James T" w:date="2019-02-15T01:55:00Z">
            <w:rPr>
              <w:rFonts w:asciiTheme="minorHAnsi" w:eastAsiaTheme="minorEastAsia" w:hAnsiTheme="minorHAnsi" w:cstheme="minorHAnsi"/>
              <w:bCs/>
              <w:szCs w:val="24"/>
            </w:rPr>
          </w:rPrChange>
        </w:rPr>
        <w:t>,</w:t>
      </w:r>
      <w:r w:rsidRPr="008A020F">
        <w:rPr>
          <w:rFonts w:asciiTheme="minorHAnsi" w:eastAsiaTheme="minorEastAsia" w:hAnsiTheme="minorHAnsi" w:cstheme="minorHAnsi"/>
          <w:bCs/>
          <w:szCs w:val="24"/>
          <w:highlight w:val="yellow"/>
          <w:rPrChange w:id="319" w:author="Brown,James T" w:date="2019-02-15T01:55:00Z">
            <w:rPr>
              <w:rFonts w:asciiTheme="minorHAnsi" w:eastAsiaTheme="minorEastAsia" w:hAnsiTheme="minorHAnsi" w:cstheme="minorHAnsi"/>
              <w:bCs/>
              <w:szCs w:val="24"/>
            </w:rPr>
          </w:rPrChange>
        </w:rPr>
        <w:t xml:space="preserve"> each biological cohort was divided and reared in either the diapause-inducing treatment (12L:12D photoperiod, 23</w:t>
      </w:r>
      <w:r w:rsidRPr="008A020F">
        <w:rPr>
          <w:rFonts w:asciiTheme="minorHAnsi" w:eastAsiaTheme="minorEastAsia" w:hAnsiTheme="minorHAnsi" w:cstheme="minorHAnsi"/>
          <w:bCs/>
          <w:szCs w:val="24"/>
          <w:highlight w:val="yellow"/>
          <w:rPrChange w:id="320" w:author="Brown,James T" w:date="2019-02-15T01:55:00Z">
            <w:rPr>
              <w:rFonts w:asciiTheme="minorHAnsi" w:eastAsiaTheme="minorEastAsia" w:hAnsiTheme="minorHAnsi" w:cstheme="minorHAnsi"/>
              <w:bCs/>
              <w:szCs w:val="24"/>
            </w:rPr>
          </w:rPrChange>
        </w:rPr>
        <w:sym w:font="Symbol" w:char="F0B0"/>
      </w:r>
      <w:r w:rsidRPr="008A020F">
        <w:rPr>
          <w:rFonts w:asciiTheme="minorHAnsi" w:eastAsiaTheme="minorEastAsia" w:hAnsiTheme="minorHAnsi" w:cstheme="minorHAnsi"/>
          <w:bCs/>
          <w:szCs w:val="24"/>
          <w:highlight w:val="yellow"/>
          <w:rPrChange w:id="321" w:author="Brown,James T" w:date="2019-02-15T01:55:00Z">
            <w:rPr>
              <w:rFonts w:asciiTheme="minorHAnsi" w:eastAsiaTheme="minorEastAsia" w:hAnsiTheme="minorHAnsi" w:cstheme="minorHAnsi"/>
              <w:bCs/>
              <w:szCs w:val="24"/>
            </w:rPr>
          </w:rPrChange>
        </w:rPr>
        <w:t>C, and 65% rH) or the non-diapause treatment (16L:8D photoperiod, 23</w:t>
      </w:r>
      <w:r w:rsidRPr="008A020F">
        <w:rPr>
          <w:rFonts w:asciiTheme="minorHAnsi" w:eastAsiaTheme="minorEastAsia" w:hAnsiTheme="minorHAnsi" w:cstheme="minorHAnsi"/>
          <w:bCs/>
          <w:szCs w:val="24"/>
          <w:highlight w:val="yellow"/>
          <w:rPrChange w:id="322" w:author="Brown,James T" w:date="2019-02-15T01:55:00Z">
            <w:rPr>
              <w:rFonts w:asciiTheme="minorHAnsi" w:eastAsiaTheme="minorEastAsia" w:hAnsiTheme="minorHAnsi" w:cstheme="minorHAnsi"/>
              <w:bCs/>
              <w:szCs w:val="24"/>
            </w:rPr>
          </w:rPrChange>
        </w:rPr>
        <w:sym w:font="Symbol" w:char="F0B0"/>
      </w:r>
      <w:r w:rsidRPr="008A020F">
        <w:rPr>
          <w:rFonts w:asciiTheme="minorHAnsi" w:eastAsiaTheme="minorEastAsia" w:hAnsiTheme="minorHAnsi" w:cstheme="minorHAnsi"/>
          <w:bCs/>
          <w:szCs w:val="24"/>
          <w:highlight w:val="yellow"/>
          <w:rPrChange w:id="323" w:author="Brown,James T" w:date="2019-02-15T01:55:00Z">
            <w:rPr>
              <w:rFonts w:asciiTheme="minorHAnsi" w:eastAsiaTheme="minorEastAsia" w:hAnsiTheme="minorHAnsi" w:cstheme="minorHAnsi"/>
              <w:bCs/>
              <w:szCs w:val="24"/>
            </w:rPr>
          </w:rPrChange>
        </w:rPr>
        <w:t xml:space="preserve">C, and 65% rH). Larvae from each biological cohort were reared together in </w:t>
      </w:r>
      <w:r w:rsidRPr="008A020F">
        <w:rPr>
          <w:rFonts w:asciiTheme="minorHAnsi" w:eastAsiaTheme="minorEastAsia" w:hAnsiTheme="minorHAnsi" w:cstheme="minorHAnsi"/>
          <w:bCs/>
          <w:szCs w:val="24"/>
          <w:highlight w:val="yellow"/>
          <w:rPrChange w:id="324" w:author="Brown,James T" w:date="2019-02-15T01:55:00Z">
            <w:rPr>
              <w:rFonts w:asciiTheme="minorHAnsi" w:eastAsiaTheme="minorEastAsia" w:hAnsiTheme="minorHAnsi" w:cstheme="minorHAnsi"/>
              <w:bCs/>
              <w:szCs w:val="24"/>
            </w:rPr>
          </w:rPrChange>
        </w:rPr>
        <w:lastRenderedPageBreak/>
        <w:t xml:space="preserve">groups and provided artificial European corn borer (ECB) diet ad libitum (Frontier Agricultural Sciences, Newark, DE, Product F9478B). </w:t>
      </w:r>
      <w:r w:rsidR="000E1D1C" w:rsidRPr="008A020F">
        <w:rPr>
          <w:rFonts w:asciiTheme="minorHAnsi" w:eastAsiaTheme="minorEastAsia" w:hAnsiTheme="minorHAnsi" w:cstheme="minorHAnsi"/>
          <w:bCs/>
          <w:szCs w:val="24"/>
          <w:highlight w:val="yellow"/>
          <w:rPrChange w:id="325" w:author="Brown,James T" w:date="2019-02-15T01:55:00Z">
            <w:rPr>
              <w:rFonts w:asciiTheme="minorHAnsi" w:eastAsiaTheme="minorEastAsia" w:hAnsiTheme="minorHAnsi" w:cstheme="minorHAnsi"/>
              <w:bCs/>
              <w:szCs w:val="24"/>
            </w:rPr>
          </w:rPrChange>
        </w:rPr>
        <w:t xml:space="preserve">When </w:t>
      </w:r>
      <w:r w:rsidRPr="008A020F">
        <w:rPr>
          <w:rFonts w:asciiTheme="minorHAnsi" w:eastAsiaTheme="minorEastAsia" w:hAnsiTheme="minorHAnsi" w:cstheme="minorHAnsi"/>
          <w:bCs/>
          <w:szCs w:val="24"/>
          <w:highlight w:val="yellow"/>
          <w:rPrChange w:id="326" w:author="Brown,James T" w:date="2019-02-15T01:55:00Z">
            <w:rPr>
              <w:rFonts w:asciiTheme="minorHAnsi" w:eastAsiaTheme="minorEastAsia" w:hAnsiTheme="minorHAnsi" w:cstheme="minorHAnsi"/>
              <w:bCs/>
              <w:szCs w:val="24"/>
            </w:rPr>
          </w:rPrChange>
        </w:rPr>
        <w:t>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4543DEBC" w14:textId="77777777" w:rsidR="00643F52" w:rsidRPr="008A020F" w:rsidRDefault="00643F52" w:rsidP="00643F52">
      <w:pPr>
        <w:spacing w:after="160" w:line="480" w:lineRule="auto"/>
        <w:ind w:firstLine="720"/>
        <w:rPr>
          <w:rFonts w:asciiTheme="minorHAnsi" w:eastAsiaTheme="minorEastAsia" w:hAnsiTheme="minorHAnsi" w:cstheme="minorHAnsi"/>
          <w:bCs/>
          <w:szCs w:val="24"/>
          <w:highlight w:val="yellow"/>
          <w:rPrChange w:id="327" w:author="Brown,James T" w:date="2019-02-15T01:55:00Z">
            <w:rPr>
              <w:rFonts w:asciiTheme="minorHAnsi" w:eastAsiaTheme="minorEastAsia" w:hAnsiTheme="minorHAnsi" w:cstheme="minorHAnsi"/>
              <w:bCs/>
              <w:szCs w:val="24"/>
            </w:rPr>
          </w:rPrChange>
        </w:rPr>
      </w:pPr>
    </w:p>
    <w:p w14:paraId="57C4BBCB" w14:textId="291C92C7" w:rsidR="006F58EA" w:rsidRPr="008A020F" w:rsidRDefault="00D27C9E">
      <w:pPr>
        <w:spacing w:after="187" w:line="253" w:lineRule="auto"/>
        <w:ind w:left="807" w:hanging="822"/>
        <w:rPr>
          <w:color w:val="000000" w:themeColor="text1"/>
          <w:highlight w:val="yellow"/>
          <w:rPrChange w:id="328" w:author="Brown,James T" w:date="2019-02-15T01:55:00Z">
            <w:rPr>
              <w:color w:val="000000" w:themeColor="text1"/>
            </w:rPr>
          </w:rPrChange>
        </w:rPr>
      </w:pPr>
      <w:r w:rsidRPr="008A020F">
        <w:rPr>
          <w:color w:val="000000" w:themeColor="text1"/>
          <w:highlight w:val="yellow"/>
          <w:rPrChange w:id="329" w:author="Brown,James T" w:date="2019-02-15T01:55:00Z">
            <w:rPr>
              <w:color w:val="000000" w:themeColor="text1"/>
            </w:rPr>
          </w:rPrChange>
        </w:rPr>
        <w:t>3.2.2</w:t>
      </w:r>
      <w:r w:rsidRPr="008A020F">
        <w:rPr>
          <w:color w:val="000000" w:themeColor="text1"/>
          <w:highlight w:val="yellow"/>
          <w:rPrChange w:id="330" w:author="Brown,James T" w:date="2019-02-15T01:55:00Z">
            <w:rPr>
              <w:color w:val="000000" w:themeColor="text1"/>
            </w:rPr>
          </w:rPrChange>
        </w:rPr>
        <w:tab/>
        <w:t xml:space="preserve">Experiment 1: </w:t>
      </w:r>
      <w:r w:rsidR="00DD43B4" w:rsidRPr="008A020F">
        <w:rPr>
          <w:iCs/>
          <w:color w:val="000000" w:themeColor="text1"/>
          <w:highlight w:val="yellow"/>
          <w:lang w:val="en"/>
          <w:rPrChange w:id="331" w:author="Brown,James T" w:date="2019-02-15T01:55:00Z">
            <w:rPr>
              <w:iCs/>
              <w:color w:val="000000" w:themeColor="text1"/>
              <w:lang w:val="en"/>
            </w:rPr>
          </w:rPrChange>
        </w:rPr>
        <w:t>Estimating the Onset of Diapause and Using Metabolic Activity to Classify the Intensity of Diapause</w:t>
      </w:r>
      <w:r w:rsidR="007F477F" w:rsidRPr="008A020F">
        <w:rPr>
          <w:iCs/>
          <w:color w:val="000000" w:themeColor="text1"/>
          <w:highlight w:val="yellow"/>
          <w:lang w:val="en"/>
          <w:rPrChange w:id="332" w:author="Brown,James T" w:date="2019-02-15T01:55:00Z">
            <w:rPr>
              <w:iCs/>
              <w:color w:val="000000" w:themeColor="text1"/>
              <w:lang w:val="en"/>
            </w:rPr>
          </w:rPrChange>
        </w:rPr>
        <w:t>-</w:t>
      </w:r>
      <w:r w:rsidR="00DD43B4" w:rsidRPr="008A020F">
        <w:rPr>
          <w:iCs/>
          <w:color w:val="000000" w:themeColor="text1"/>
          <w:highlight w:val="yellow"/>
          <w:lang w:val="en"/>
          <w:rPrChange w:id="333" w:author="Brown,James T" w:date="2019-02-15T01:55:00Z">
            <w:rPr>
              <w:iCs/>
              <w:color w:val="000000" w:themeColor="text1"/>
              <w:lang w:val="en"/>
            </w:rPr>
          </w:rPrChange>
        </w:rPr>
        <w:t>Programmed Larvae</w:t>
      </w:r>
    </w:p>
    <w:p w14:paraId="3165515C" w14:textId="6DEE1A35" w:rsidR="00DD43B4" w:rsidRPr="008A020F" w:rsidRDefault="00DD43B4" w:rsidP="00DD43B4">
      <w:pPr>
        <w:spacing w:line="480" w:lineRule="auto"/>
        <w:ind w:left="-15" w:right="90" w:firstLine="468"/>
        <w:rPr>
          <w:color w:val="000000" w:themeColor="text1"/>
          <w:highlight w:val="yellow"/>
          <w:lang w:val="en"/>
          <w:rPrChange w:id="334" w:author="Brown,James T" w:date="2019-02-15T01:55:00Z">
            <w:rPr>
              <w:color w:val="000000" w:themeColor="text1"/>
              <w:lang w:val="en"/>
            </w:rPr>
          </w:rPrChange>
        </w:rPr>
      </w:pPr>
      <w:r w:rsidRPr="008A020F">
        <w:rPr>
          <w:color w:val="000000" w:themeColor="text1"/>
          <w:highlight w:val="yellow"/>
          <w:lang w:val="en"/>
          <w:rPrChange w:id="335" w:author="Brown,James T" w:date="2019-02-15T01:55:00Z">
            <w:rPr>
              <w:color w:val="000000" w:themeColor="text1"/>
              <w:lang w:val="en"/>
            </w:rPr>
          </w:rPrChange>
        </w:rPr>
        <w:t>I tracked the developmental stages of individuals exposed to diapause-</w:t>
      </w:r>
      <w:r w:rsidR="00C82911" w:rsidRPr="008A020F">
        <w:rPr>
          <w:color w:val="000000" w:themeColor="text1"/>
          <w:highlight w:val="yellow"/>
          <w:lang w:val="en"/>
          <w:rPrChange w:id="336" w:author="Brown,James T" w:date="2019-02-15T01:55:00Z">
            <w:rPr>
              <w:color w:val="000000" w:themeColor="text1"/>
              <w:lang w:val="en"/>
            </w:rPr>
          </w:rPrChange>
        </w:rPr>
        <w:t>inducing</w:t>
      </w:r>
      <w:r w:rsidRPr="008A020F">
        <w:rPr>
          <w:color w:val="000000" w:themeColor="text1"/>
          <w:highlight w:val="yellow"/>
          <w:lang w:val="en"/>
          <w:rPrChange w:id="337" w:author="Brown,James T" w:date="2019-02-15T01:55:00Z">
            <w:rPr>
              <w:color w:val="000000" w:themeColor="text1"/>
              <w:lang w:val="en"/>
            </w:rPr>
          </w:rPrChange>
        </w:rPr>
        <w:t xml:space="preserve">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w:t>
      </w:r>
      <w:r w:rsidR="00C82911" w:rsidRPr="008A020F">
        <w:rPr>
          <w:color w:val="000000" w:themeColor="text1"/>
          <w:highlight w:val="yellow"/>
          <w:lang w:val="en"/>
          <w:rPrChange w:id="338" w:author="Brown,James T" w:date="2019-02-15T01:55:00Z">
            <w:rPr>
              <w:color w:val="000000" w:themeColor="text1"/>
              <w:lang w:val="en"/>
            </w:rPr>
          </w:rPrChange>
        </w:rPr>
        <w:t>-</w:t>
      </w:r>
      <w:r w:rsidRPr="008A020F">
        <w:rPr>
          <w:color w:val="000000" w:themeColor="text1"/>
          <w:highlight w:val="yellow"/>
          <w:lang w:val="en"/>
          <w:rPrChange w:id="339" w:author="Brown,James T" w:date="2019-02-15T01:55:00Z">
            <w:rPr>
              <w:color w:val="000000" w:themeColor="text1"/>
              <w:lang w:val="en"/>
            </w:rPr>
          </w:rPrChange>
        </w:rPr>
        <w:t>programmed larvae that pupated after the estimated onset of diapause but before the end of the 40-day trial were classified as shallow</w:t>
      </w:r>
      <w:r w:rsidR="007F477F" w:rsidRPr="008A020F">
        <w:rPr>
          <w:color w:val="000000" w:themeColor="text1"/>
          <w:highlight w:val="yellow"/>
          <w:lang w:val="en"/>
          <w:rPrChange w:id="340" w:author="Brown,James T" w:date="2019-02-15T01:55:00Z">
            <w:rPr>
              <w:color w:val="000000" w:themeColor="text1"/>
              <w:lang w:val="en"/>
            </w:rPr>
          </w:rPrChange>
        </w:rPr>
        <w:t>-</w:t>
      </w:r>
      <w:r w:rsidRPr="008A020F">
        <w:rPr>
          <w:color w:val="000000" w:themeColor="text1"/>
          <w:highlight w:val="yellow"/>
          <w:lang w:val="en"/>
          <w:rPrChange w:id="341" w:author="Brown,James T" w:date="2019-02-15T01:55:00Z">
            <w:rPr>
              <w:color w:val="000000" w:themeColor="text1"/>
              <w:lang w:val="en"/>
            </w:rPr>
          </w:rPrChange>
        </w:rPr>
        <w:t xml:space="preserve">diapause </w:t>
      </w:r>
      <w:r w:rsidR="007F477F" w:rsidRPr="008A020F">
        <w:rPr>
          <w:color w:val="000000" w:themeColor="text1"/>
          <w:highlight w:val="yellow"/>
          <w:lang w:val="en"/>
          <w:rPrChange w:id="342" w:author="Brown,James T" w:date="2019-02-15T01:55:00Z">
            <w:rPr>
              <w:color w:val="000000" w:themeColor="text1"/>
              <w:lang w:val="en"/>
            </w:rPr>
          </w:rPrChange>
        </w:rPr>
        <w:t>larvae</w:t>
      </w:r>
      <w:r w:rsidRPr="008A020F">
        <w:rPr>
          <w:color w:val="000000" w:themeColor="text1"/>
          <w:highlight w:val="yellow"/>
          <w:lang w:val="en"/>
          <w:rPrChange w:id="343" w:author="Brown,James T" w:date="2019-02-15T01:55:00Z">
            <w:rPr>
              <w:color w:val="000000" w:themeColor="text1"/>
              <w:lang w:val="en"/>
            </w:rPr>
          </w:rPrChange>
        </w:rPr>
        <w:t>, and larvae that did not pupate during the 40-day trial were classified as deep</w:t>
      </w:r>
      <w:r w:rsidR="007F477F" w:rsidRPr="008A020F">
        <w:rPr>
          <w:color w:val="000000" w:themeColor="text1"/>
          <w:highlight w:val="yellow"/>
          <w:lang w:val="en"/>
          <w:rPrChange w:id="344" w:author="Brown,James T" w:date="2019-02-15T01:55:00Z">
            <w:rPr>
              <w:color w:val="000000" w:themeColor="text1"/>
              <w:lang w:val="en"/>
            </w:rPr>
          </w:rPrChange>
        </w:rPr>
        <w:t>-</w:t>
      </w:r>
      <w:r w:rsidRPr="008A020F">
        <w:rPr>
          <w:color w:val="000000" w:themeColor="text1"/>
          <w:highlight w:val="yellow"/>
          <w:lang w:val="en"/>
          <w:rPrChange w:id="345" w:author="Brown,James T" w:date="2019-02-15T01:55:00Z">
            <w:rPr>
              <w:color w:val="000000" w:themeColor="text1"/>
              <w:lang w:val="en"/>
            </w:rPr>
          </w:rPrChange>
        </w:rPr>
        <w:t xml:space="preserve">diapause larvae. </w:t>
      </w:r>
      <w:r w:rsidRPr="008A020F">
        <w:rPr>
          <w:color w:val="000000" w:themeColor="text1"/>
          <w:highlight w:val="yellow"/>
          <w:rPrChange w:id="346" w:author="Brown,James T" w:date="2019-02-15T01:55:00Z">
            <w:rPr>
              <w:color w:val="000000" w:themeColor="text1"/>
            </w:rPr>
          </w:rPrChange>
        </w:rPr>
        <w:t xml:space="preserve"> </w:t>
      </w:r>
    </w:p>
    <w:p w14:paraId="16EEFE81" w14:textId="3233807D" w:rsidR="00DD43B4" w:rsidRPr="008A020F" w:rsidRDefault="00DD43B4" w:rsidP="00DD43B4">
      <w:pPr>
        <w:spacing w:line="480" w:lineRule="auto"/>
        <w:ind w:left="-15" w:right="90" w:firstLine="468"/>
        <w:rPr>
          <w:color w:val="000000" w:themeColor="text1"/>
          <w:highlight w:val="yellow"/>
          <w:lang w:val="en"/>
          <w:rPrChange w:id="347" w:author="Brown,James T" w:date="2019-02-15T01:55:00Z">
            <w:rPr>
              <w:color w:val="000000" w:themeColor="text1"/>
              <w:lang w:val="en"/>
            </w:rPr>
          </w:rPrChange>
        </w:rPr>
      </w:pPr>
      <w:r w:rsidRPr="008A020F">
        <w:rPr>
          <w:color w:val="000000" w:themeColor="text1"/>
          <w:highlight w:val="yellow"/>
          <w:lang w:val="en"/>
          <w:rPrChange w:id="348" w:author="Brown,James T" w:date="2019-02-15T01:55:00Z">
            <w:rPr>
              <w:color w:val="000000" w:themeColor="text1"/>
              <w:lang w:val="en"/>
            </w:rPr>
          </w:rPrChange>
        </w:rPr>
        <w:t>Carbon dioxide production and wet mass were measured starting on the first day of the last larval instar. To measure CO</w:t>
      </w:r>
      <w:r w:rsidRPr="008A020F">
        <w:rPr>
          <w:color w:val="000000" w:themeColor="text1"/>
          <w:highlight w:val="yellow"/>
          <w:vertAlign w:val="subscript"/>
          <w:lang w:val="en"/>
          <w:rPrChange w:id="349" w:author="Brown,James T" w:date="2019-02-15T01:55:00Z">
            <w:rPr>
              <w:color w:val="000000" w:themeColor="text1"/>
              <w:vertAlign w:val="subscript"/>
              <w:lang w:val="en"/>
            </w:rPr>
          </w:rPrChange>
        </w:rPr>
        <w:t>2</w:t>
      </w:r>
      <w:r w:rsidRPr="008A020F">
        <w:rPr>
          <w:color w:val="000000" w:themeColor="text1"/>
          <w:highlight w:val="yellow"/>
          <w:lang w:val="en"/>
          <w:rPrChange w:id="350" w:author="Brown,James T" w:date="2019-02-15T01:55:00Z">
            <w:rPr>
              <w:color w:val="000000" w:themeColor="text1"/>
              <w:lang w:val="en"/>
            </w:rPr>
          </w:rPrChange>
        </w:rPr>
        <w:t xml:space="preserve"> production, larvae were first isolated into airtight respirometry chambers (Air-Tite, Virginia Beach, VA., product AL5) fitted with a three</w:t>
      </w:r>
      <w:r w:rsidR="00725EDF" w:rsidRPr="008A020F">
        <w:rPr>
          <w:color w:val="000000" w:themeColor="text1"/>
          <w:highlight w:val="yellow"/>
          <w:lang w:val="en"/>
          <w:rPrChange w:id="351" w:author="Brown,James T" w:date="2019-02-15T01:55:00Z">
            <w:rPr>
              <w:color w:val="000000" w:themeColor="text1"/>
              <w:lang w:val="en"/>
            </w:rPr>
          </w:rPrChange>
        </w:rPr>
        <w:t>-</w:t>
      </w:r>
      <w:r w:rsidRPr="008A020F">
        <w:rPr>
          <w:color w:val="000000" w:themeColor="text1"/>
          <w:highlight w:val="yellow"/>
          <w:lang w:val="en"/>
          <w:rPrChange w:id="352" w:author="Brown,James T" w:date="2019-02-15T01:55:00Z">
            <w:rPr>
              <w:color w:val="000000" w:themeColor="text1"/>
              <w:lang w:val="en"/>
            </w:rPr>
          </w:rPrChange>
        </w:rPr>
        <w:t>position stopcock. A single larva was placed into a chamber</w:t>
      </w:r>
      <w:r w:rsidR="00A13F24" w:rsidRPr="008A020F">
        <w:rPr>
          <w:color w:val="000000" w:themeColor="text1"/>
          <w:highlight w:val="yellow"/>
          <w:lang w:val="en"/>
          <w:rPrChange w:id="353" w:author="Brown,James T" w:date="2019-02-15T01:55:00Z">
            <w:rPr>
              <w:color w:val="000000" w:themeColor="text1"/>
              <w:lang w:val="en"/>
            </w:rPr>
          </w:rPrChange>
        </w:rPr>
        <w:t xml:space="preserve"> filled with CO</w:t>
      </w:r>
      <w:r w:rsidR="00A13F24" w:rsidRPr="008A020F">
        <w:rPr>
          <w:color w:val="000000" w:themeColor="text1"/>
          <w:highlight w:val="yellow"/>
          <w:vertAlign w:val="subscript"/>
          <w:lang w:val="en"/>
          <w:rPrChange w:id="354" w:author="Brown,James T" w:date="2019-02-15T01:55:00Z">
            <w:rPr>
              <w:color w:val="000000" w:themeColor="text1"/>
              <w:vertAlign w:val="subscript"/>
              <w:lang w:val="en"/>
            </w:rPr>
          </w:rPrChange>
        </w:rPr>
        <w:t xml:space="preserve">2 </w:t>
      </w:r>
      <w:r w:rsidR="00A13F24" w:rsidRPr="008A020F">
        <w:rPr>
          <w:color w:val="000000" w:themeColor="text1"/>
          <w:highlight w:val="yellow"/>
          <w:lang w:val="en"/>
          <w:rPrChange w:id="355" w:author="Brown,James T" w:date="2019-02-15T01:55:00Z">
            <w:rPr>
              <w:color w:val="000000" w:themeColor="text1"/>
              <w:lang w:val="en"/>
            </w:rPr>
          </w:rPrChange>
        </w:rPr>
        <w:t>-free air. To remove CO</w:t>
      </w:r>
      <w:r w:rsidR="00A13F24" w:rsidRPr="008A020F">
        <w:rPr>
          <w:color w:val="000000" w:themeColor="text1"/>
          <w:highlight w:val="yellow"/>
          <w:vertAlign w:val="subscript"/>
          <w:lang w:val="en"/>
          <w:rPrChange w:id="356" w:author="Brown,James T" w:date="2019-02-15T01:55:00Z">
            <w:rPr>
              <w:color w:val="000000" w:themeColor="text1"/>
              <w:vertAlign w:val="subscript"/>
              <w:lang w:val="en"/>
            </w:rPr>
          </w:rPrChange>
        </w:rPr>
        <w:t>2</w:t>
      </w:r>
      <w:r w:rsidR="00A13F24" w:rsidRPr="008A020F">
        <w:rPr>
          <w:color w:val="000000" w:themeColor="text1"/>
          <w:highlight w:val="yellow"/>
          <w:lang w:val="en"/>
          <w:rPrChange w:id="357" w:author="Brown,James T" w:date="2019-02-15T01:55:00Z">
            <w:rPr>
              <w:color w:val="000000" w:themeColor="text1"/>
              <w:lang w:val="en"/>
            </w:rPr>
          </w:rPrChange>
        </w:rPr>
        <w:t>, a</w:t>
      </w:r>
      <w:r w:rsidRPr="008A020F">
        <w:rPr>
          <w:color w:val="000000" w:themeColor="text1"/>
          <w:highlight w:val="yellow"/>
          <w:lang w:val="en"/>
          <w:rPrChange w:id="358" w:author="Brown,James T" w:date="2019-02-15T01:55:00Z">
            <w:rPr>
              <w:color w:val="000000" w:themeColor="text1"/>
              <w:lang w:val="en"/>
            </w:rPr>
          </w:rPrChange>
        </w:rPr>
        <w:t>tmospheric air was</w:t>
      </w:r>
      <w:r w:rsidR="00A13F24" w:rsidRPr="008A020F">
        <w:rPr>
          <w:color w:val="000000" w:themeColor="text1"/>
          <w:highlight w:val="yellow"/>
          <w:lang w:val="en"/>
          <w:rPrChange w:id="359" w:author="Brown,James T" w:date="2019-02-15T01:55:00Z">
            <w:rPr>
              <w:color w:val="000000" w:themeColor="text1"/>
              <w:lang w:val="en"/>
            </w:rPr>
          </w:rPrChange>
        </w:rPr>
        <w:t xml:space="preserve"> pumped through a column of </w:t>
      </w:r>
      <w:r w:rsidR="001011C2" w:rsidRPr="008A020F">
        <w:rPr>
          <w:color w:val="000000" w:themeColor="text1"/>
          <w:highlight w:val="yellow"/>
          <w:lang w:val="en"/>
          <w:rPrChange w:id="360" w:author="Brown,James T" w:date="2019-02-15T01:55:00Z">
            <w:rPr>
              <w:color w:val="000000" w:themeColor="text1"/>
              <w:lang w:val="en"/>
            </w:rPr>
          </w:rPrChange>
        </w:rPr>
        <w:t>D</w:t>
      </w:r>
      <w:r w:rsidR="00A13F24" w:rsidRPr="008A020F">
        <w:rPr>
          <w:color w:val="000000" w:themeColor="text1"/>
          <w:highlight w:val="yellow"/>
          <w:lang w:val="en"/>
          <w:rPrChange w:id="361" w:author="Brown,James T" w:date="2019-02-15T01:55:00Z">
            <w:rPr>
              <w:color w:val="000000" w:themeColor="text1"/>
              <w:lang w:val="en"/>
            </w:rPr>
          </w:rPrChange>
        </w:rPr>
        <w:t>rierite</w:t>
      </w:r>
      <w:r w:rsidR="001011C2" w:rsidRPr="008A020F">
        <w:rPr>
          <w:color w:val="000000" w:themeColor="text1"/>
          <w:highlight w:val="yellow"/>
          <w:lang w:val="en"/>
          <w:rPrChange w:id="362" w:author="Brown,James T" w:date="2019-02-15T01:55:00Z">
            <w:rPr>
              <w:color w:val="000000" w:themeColor="text1"/>
              <w:lang w:val="en"/>
            </w:rPr>
          </w:rPrChange>
        </w:rPr>
        <w:t xml:space="preserve"> (W.A. Hammond Drierite, Xena, OH., stock 24025)</w:t>
      </w:r>
      <w:r w:rsidR="00A13F24" w:rsidRPr="008A020F">
        <w:rPr>
          <w:color w:val="000000" w:themeColor="text1"/>
          <w:highlight w:val="yellow"/>
          <w:lang w:val="en"/>
          <w:rPrChange w:id="363" w:author="Brown,James T" w:date="2019-02-15T01:55:00Z">
            <w:rPr>
              <w:color w:val="000000" w:themeColor="text1"/>
              <w:lang w:val="en"/>
            </w:rPr>
          </w:rPrChange>
        </w:rPr>
        <w:t xml:space="preserve"> to absorb moisture from the airstream and a column of </w:t>
      </w:r>
      <w:r w:rsidR="001011C2" w:rsidRPr="008A020F">
        <w:rPr>
          <w:color w:val="000000" w:themeColor="text1"/>
          <w:highlight w:val="yellow"/>
          <w:lang w:val="en"/>
          <w:rPrChange w:id="364" w:author="Brown,James T" w:date="2019-02-15T01:55:00Z">
            <w:rPr>
              <w:color w:val="000000" w:themeColor="text1"/>
              <w:lang w:val="en"/>
            </w:rPr>
          </w:rPrChange>
        </w:rPr>
        <w:t>A</w:t>
      </w:r>
      <w:r w:rsidR="00A13F24" w:rsidRPr="008A020F">
        <w:rPr>
          <w:color w:val="000000" w:themeColor="text1"/>
          <w:highlight w:val="yellow"/>
          <w:lang w:val="en"/>
          <w:rPrChange w:id="365" w:author="Brown,James T" w:date="2019-02-15T01:55:00Z">
            <w:rPr>
              <w:color w:val="000000" w:themeColor="text1"/>
              <w:lang w:val="en"/>
            </w:rPr>
          </w:rPrChange>
        </w:rPr>
        <w:t>scarite</w:t>
      </w:r>
      <w:r w:rsidR="001011C2" w:rsidRPr="008A020F">
        <w:rPr>
          <w:color w:val="000000" w:themeColor="text1"/>
          <w:highlight w:val="yellow"/>
          <w:lang w:val="en"/>
          <w:rPrChange w:id="366" w:author="Brown,James T" w:date="2019-02-15T01:55:00Z">
            <w:rPr>
              <w:color w:val="000000" w:themeColor="text1"/>
              <w:lang w:val="en"/>
            </w:rPr>
          </w:rPrChange>
        </w:rPr>
        <w:t xml:space="preserve"> (</w:t>
      </w:r>
      <w:r w:rsidR="000472C3" w:rsidRPr="008A020F">
        <w:rPr>
          <w:color w:val="000000" w:themeColor="text1"/>
          <w:highlight w:val="yellow"/>
          <w:lang w:val="en"/>
          <w:rPrChange w:id="367" w:author="Brown,James T" w:date="2019-02-15T01:55:00Z">
            <w:rPr>
              <w:color w:val="000000" w:themeColor="text1"/>
              <w:lang w:val="en"/>
            </w:rPr>
          </w:rPrChange>
        </w:rPr>
        <w:t>Fisher Scientific</w:t>
      </w:r>
      <w:r w:rsidR="001011C2" w:rsidRPr="008A020F">
        <w:rPr>
          <w:color w:val="000000" w:themeColor="text1"/>
          <w:highlight w:val="yellow"/>
          <w:lang w:val="en"/>
          <w:rPrChange w:id="368" w:author="Brown,James T" w:date="2019-02-15T01:55:00Z">
            <w:rPr>
              <w:color w:val="000000" w:themeColor="text1"/>
              <w:lang w:val="en"/>
            </w:rPr>
          </w:rPrChange>
        </w:rPr>
        <w:t xml:space="preserve">, </w:t>
      </w:r>
      <w:r w:rsidR="000472C3" w:rsidRPr="008A020F">
        <w:rPr>
          <w:color w:val="000000" w:themeColor="text1"/>
          <w:highlight w:val="yellow"/>
          <w:lang w:val="en"/>
          <w:rPrChange w:id="369" w:author="Brown,James T" w:date="2019-02-15T01:55:00Z">
            <w:rPr>
              <w:color w:val="000000" w:themeColor="text1"/>
              <w:lang w:val="en"/>
            </w:rPr>
          </w:rPrChange>
        </w:rPr>
        <w:lastRenderedPageBreak/>
        <w:t xml:space="preserve">Waltman, WA., </w:t>
      </w:r>
      <w:r w:rsidR="000472C3" w:rsidRPr="008A020F">
        <w:rPr>
          <w:highlight w:val="yellow"/>
          <w:rPrChange w:id="370" w:author="Brown,James T" w:date="2019-02-15T01:55:00Z">
            <w:rPr/>
          </w:rPrChange>
        </w:rPr>
        <w:t>catalog AC208081000</w:t>
      </w:r>
      <w:r w:rsidR="001011C2" w:rsidRPr="008A020F">
        <w:rPr>
          <w:color w:val="000000" w:themeColor="text1"/>
          <w:highlight w:val="yellow"/>
          <w:lang w:val="en"/>
          <w:rPrChange w:id="371" w:author="Brown,James T" w:date="2019-02-15T01:55:00Z">
            <w:rPr>
              <w:color w:val="000000" w:themeColor="text1"/>
              <w:lang w:val="en"/>
            </w:rPr>
          </w:rPrChange>
        </w:rPr>
        <w:t>)</w:t>
      </w:r>
      <w:r w:rsidR="00A13F24" w:rsidRPr="008A020F">
        <w:rPr>
          <w:color w:val="000000" w:themeColor="text1"/>
          <w:highlight w:val="yellow"/>
          <w:lang w:val="en"/>
          <w:rPrChange w:id="372" w:author="Brown,James T" w:date="2019-02-15T01:55:00Z">
            <w:rPr>
              <w:color w:val="000000" w:themeColor="text1"/>
              <w:lang w:val="en"/>
            </w:rPr>
          </w:rPrChange>
        </w:rPr>
        <w:t xml:space="preserve"> to remove CO</w:t>
      </w:r>
      <w:r w:rsidR="00A13F24" w:rsidRPr="008A020F">
        <w:rPr>
          <w:color w:val="000000" w:themeColor="text1"/>
          <w:highlight w:val="yellow"/>
          <w:vertAlign w:val="subscript"/>
          <w:lang w:val="en"/>
          <w:rPrChange w:id="373" w:author="Brown,James T" w:date="2019-02-15T01:55:00Z">
            <w:rPr>
              <w:color w:val="000000" w:themeColor="text1"/>
              <w:vertAlign w:val="subscript"/>
              <w:lang w:val="en"/>
            </w:rPr>
          </w:rPrChange>
        </w:rPr>
        <w:t>2</w:t>
      </w:r>
      <w:r w:rsidR="00A13F24" w:rsidRPr="008A020F">
        <w:rPr>
          <w:color w:val="000000" w:themeColor="text1"/>
          <w:highlight w:val="yellow"/>
          <w:lang w:val="en"/>
          <w:rPrChange w:id="374" w:author="Brown,James T" w:date="2019-02-15T01:55:00Z">
            <w:rPr>
              <w:color w:val="000000" w:themeColor="text1"/>
              <w:lang w:val="en"/>
            </w:rPr>
          </w:rPrChange>
        </w:rPr>
        <w:t>. The airstream was then</w:t>
      </w:r>
      <w:r w:rsidRPr="008A020F">
        <w:rPr>
          <w:color w:val="000000" w:themeColor="text1"/>
          <w:highlight w:val="yellow"/>
          <w:lang w:val="en"/>
          <w:rPrChange w:id="375" w:author="Brown,James T" w:date="2019-02-15T01:55:00Z">
            <w:rPr>
              <w:color w:val="000000" w:themeColor="text1"/>
              <w:lang w:val="en"/>
            </w:rPr>
          </w:rPrChange>
        </w:rPr>
        <w:t xml:space="preserve"> bubbled through water with a pH of 4 to humidify the air. This CO</w:t>
      </w:r>
      <w:r w:rsidRPr="008A020F">
        <w:rPr>
          <w:color w:val="000000" w:themeColor="text1"/>
          <w:highlight w:val="yellow"/>
          <w:vertAlign w:val="subscript"/>
          <w:lang w:val="en"/>
          <w:rPrChange w:id="376" w:author="Brown,James T" w:date="2019-02-15T01:55:00Z">
            <w:rPr>
              <w:color w:val="000000" w:themeColor="text1"/>
              <w:vertAlign w:val="subscript"/>
              <w:lang w:val="en"/>
            </w:rPr>
          </w:rPrChange>
        </w:rPr>
        <w:t>2</w:t>
      </w:r>
      <w:r w:rsidR="00E26727" w:rsidRPr="008A020F">
        <w:rPr>
          <w:color w:val="000000" w:themeColor="text1"/>
          <w:highlight w:val="yellow"/>
          <w:lang w:val="en"/>
          <w:rPrChange w:id="377" w:author="Brown,James T" w:date="2019-02-15T01:55:00Z">
            <w:rPr>
              <w:color w:val="000000" w:themeColor="text1"/>
              <w:lang w:val="en"/>
            </w:rPr>
          </w:rPrChange>
        </w:rPr>
        <w:t>-</w:t>
      </w:r>
      <w:r w:rsidRPr="008A020F">
        <w:rPr>
          <w:color w:val="000000" w:themeColor="text1"/>
          <w:highlight w:val="yellow"/>
          <w:lang w:val="en"/>
          <w:rPrChange w:id="378" w:author="Brown,James T" w:date="2019-02-15T01:55:00Z">
            <w:rPr>
              <w:color w:val="000000" w:themeColor="text1"/>
              <w:lang w:val="en"/>
            </w:rPr>
          </w:rPrChange>
        </w:rPr>
        <w:t>free air was then pumped into the respirometry chamber to replace the atmospheric air in the chamber</w:t>
      </w:r>
      <w:r w:rsidR="007F477F" w:rsidRPr="008A020F">
        <w:rPr>
          <w:color w:val="000000" w:themeColor="text1"/>
          <w:highlight w:val="yellow"/>
          <w:lang w:val="en"/>
          <w:rPrChange w:id="379" w:author="Brown,James T" w:date="2019-02-15T01:55:00Z">
            <w:rPr>
              <w:color w:val="000000" w:themeColor="text1"/>
              <w:lang w:val="en"/>
            </w:rPr>
          </w:rPrChange>
        </w:rPr>
        <w:t>,</w:t>
      </w:r>
      <w:r w:rsidRPr="008A020F">
        <w:rPr>
          <w:color w:val="000000" w:themeColor="text1"/>
          <w:highlight w:val="yellow"/>
          <w:lang w:val="en"/>
          <w:rPrChange w:id="380" w:author="Brown,James T" w:date="2019-02-15T01:55:00Z">
            <w:rPr>
              <w:color w:val="000000" w:themeColor="text1"/>
              <w:lang w:val="en"/>
            </w:rPr>
          </w:rPrChange>
        </w:rPr>
        <w:t xml:space="preserve"> and finally larvae </w:t>
      </w:r>
      <w:r w:rsidR="00725EDF" w:rsidRPr="008A020F">
        <w:rPr>
          <w:color w:val="000000" w:themeColor="text1"/>
          <w:highlight w:val="yellow"/>
          <w:lang w:val="en"/>
          <w:rPrChange w:id="381" w:author="Brown,James T" w:date="2019-02-15T01:55:00Z">
            <w:rPr>
              <w:color w:val="000000" w:themeColor="text1"/>
              <w:lang w:val="en"/>
            </w:rPr>
          </w:rPrChange>
        </w:rPr>
        <w:t xml:space="preserve">were </w:t>
      </w:r>
      <w:r w:rsidRPr="008A020F">
        <w:rPr>
          <w:color w:val="000000" w:themeColor="text1"/>
          <w:highlight w:val="yellow"/>
          <w:lang w:val="en"/>
          <w:rPrChange w:id="382" w:author="Brown,James T" w:date="2019-02-15T01:55:00Z">
            <w:rPr>
              <w:color w:val="000000" w:themeColor="text1"/>
              <w:lang w:val="en"/>
            </w:rPr>
          </w:rPrChange>
        </w:rPr>
        <w:t>sealed into</w:t>
      </w:r>
      <w:r w:rsidR="00725EDF" w:rsidRPr="008A020F">
        <w:rPr>
          <w:color w:val="000000" w:themeColor="text1"/>
          <w:highlight w:val="yellow"/>
          <w:lang w:val="en"/>
          <w:rPrChange w:id="383" w:author="Brown,James T" w:date="2019-02-15T01:55:00Z">
            <w:rPr>
              <w:color w:val="000000" w:themeColor="text1"/>
              <w:lang w:val="en"/>
            </w:rPr>
          </w:rPrChange>
        </w:rPr>
        <w:t xml:space="preserve"> the</w:t>
      </w:r>
      <w:r w:rsidRPr="008A020F">
        <w:rPr>
          <w:color w:val="000000" w:themeColor="text1"/>
          <w:highlight w:val="yellow"/>
          <w:lang w:val="en"/>
          <w:rPrChange w:id="384" w:author="Brown,James T" w:date="2019-02-15T01:55:00Z">
            <w:rPr>
              <w:color w:val="000000" w:themeColor="text1"/>
              <w:lang w:val="en"/>
            </w:rPr>
          </w:rPrChange>
        </w:rPr>
        <w:t xml:space="preserve"> CO</w:t>
      </w:r>
      <w:r w:rsidRPr="008A020F">
        <w:rPr>
          <w:color w:val="000000" w:themeColor="text1"/>
          <w:highlight w:val="yellow"/>
          <w:vertAlign w:val="subscript"/>
          <w:lang w:val="en"/>
          <w:rPrChange w:id="385" w:author="Brown,James T" w:date="2019-02-15T01:55:00Z">
            <w:rPr>
              <w:color w:val="000000" w:themeColor="text1"/>
              <w:vertAlign w:val="subscript"/>
              <w:lang w:val="en"/>
            </w:rPr>
          </w:rPrChange>
        </w:rPr>
        <w:t xml:space="preserve">2 </w:t>
      </w:r>
      <w:r w:rsidR="00E26727" w:rsidRPr="008A020F">
        <w:rPr>
          <w:color w:val="000000" w:themeColor="text1"/>
          <w:highlight w:val="yellow"/>
          <w:lang w:val="en"/>
          <w:rPrChange w:id="386" w:author="Brown,James T" w:date="2019-02-15T01:55:00Z">
            <w:rPr>
              <w:color w:val="000000" w:themeColor="text1"/>
              <w:lang w:val="en"/>
            </w:rPr>
          </w:rPrChange>
        </w:rPr>
        <w:t>-</w:t>
      </w:r>
      <w:r w:rsidRPr="008A020F">
        <w:rPr>
          <w:color w:val="000000" w:themeColor="text1"/>
          <w:highlight w:val="yellow"/>
          <w:lang w:val="en"/>
          <w:rPrChange w:id="387" w:author="Brown,James T" w:date="2019-02-15T01:55:00Z">
            <w:rPr>
              <w:color w:val="000000" w:themeColor="text1"/>
              <w:lang w:val="en"/>
            </w:rPr>
          </w:rPrChange>
        </w:rPr>
        <w:t>free</w:t>
      </w:r>
      <w:r w:rsidRPr="008A020F">
        <w:rPr>
          <w:color w:val="000000" w:themeColor="text1"/>
          <w:highlight w:val="yellow"/>
          <w:vertAlign w:val="subscript"/>
          <w:lang w:val="en"/>
          <w:rPrChange w:id="388" w:author="Brown,James T" w:date="2019-02-15T01:55:00Z">
            <w:rPr>
              <w:color w:val="000000" w:themeColor="text1"/>
              <w:vertAlign w:val="subscript"/>
              <w:lang w:val="en"/>
            </w:rPr>
          </w:rPrChange>
        </w:rPr>
        <w:t xml:space="preserve"> </w:t>
      </w:r>
      <w:r w:rsidRPr="008A020F">
        <w:rPr>
          <w:color w:val="000000" w:themeColor="text1"/>
          <w:highlight w:val="yellow"/>
          <w:lang w:val="en"/>
          <w:rPrChange w:id="389" w:author="Brown,James T" w:date="2019-02-15T01:55:00Z">
            <w:rPr>
              <w:color w:val="000000" w:themeColor="text1"/>
              <w:lang w:val="en"/>
            </w:rPr>
          </w:rPrChange>
        </w:rPr>
        <w:t xml:space="preserve">chamber. Larvae were then held in these chambers for approximately 1 hour </w:t>
      </w:r>
      <w:r w:rsidR="000472C3" w:rsidRPr="008A020F">
        <w:rPr>
          <w:color w:val="000000" w:themeColor="text1"/>
          <w:highlight w:val="yellow"/>
          <w:lang w:val="en"/>
          <w:rPrChange w:id="390" w:author="Brown,James T" w:date="2019-02-15T01:55:00Z">
            <w:rPr>
              <w:color w:val="000000" w:themeColor="text1"/>
              <w:lang w:val="en"/>
            </w:rPr>
          </w:rPrChange>
        </w:rPr>
        <w:t xml:space="preserve">and </w:t>
      </w:r>
      <w:r w:rsidRPr="008A020F">
        <w:rPr>
          <w:color w:val="000000" w:themeColor="text1"/>
          <w:highlight w:val="yellow"/>
          <w:lang w:val="en"/>
          <w:rPrChange w:id="391" w:author="Brown,James T" w:date="2019-02-15T01:55:00Z">
            <w:rPr>
              <w:color w:val="000000" w:themeColor="text1"/>
              <w:lang w:val="en"/>
            </w:rPr>
          </w:rPrChange>
        </w:rPr>
        <w:t>the exact hold time</w:t>
      </w:r>
      <w:r w:rsidR="000472C3" w:rsidRPr="008A020F">
        <w:rPr>
          <w:color w:val="000000" w:themeColor="text1"/>
          <w:highlight w:val="yellow"/>
          <w:lang w:val="en"/>
          <w:rPrChange w:id="392" w:author="Brown,James T" w:date="2019-02-15T01:55:00Z">
            <w:rPr>
              <w:color w:val="000000" w:themeColor="text1"/>
              <w:lang w:val="en"/>
            </w:rPr>
          </w:rPrChange>
        </w:rPr>
        <w:t xml:space="preserve"> of</w:t>
      </w:r>
      <w:r w:rsidRPr="008A020F">
        <w:rPr>
          <w:color w:val="000000" w:themeColor="text1"/>
          <w:highlight w:val="yellow"/>
          <w:lang w:val="en"/>
          <w:rPrChange w:id="393" w:author="Brown,James T" w:date="2019-02-15T01:55:00Z">
            <w:rPr>
              <w:color w:val="000000" w:themeColor="text1"/>
              <w:lang w:val="en"/>
            </w:rPr>
          </w:rPrChange>
        </w:rPr>
        <w:t xml:space="preserve"> each individual larvae </w:t>
      </w:r>
      <w:r w:rsidR="00C82911" w:rsidRPr="008A020F">
        <w:rPr>
          <w:color w:val="000000" w:themeColor="text1"/>
          <w:highlight w:val="yellow"/>
          <w:lang w:val="en"/>
          <w:rPrChange w:id="394" w:author="Brown,James T" w:date="2019-02-15T01:55:00Z">
            <w:rPr>
              <w:color w:val="000000" w:themeColor="text1"/>
              <w:lang w:val="en"/>
            </w:rPr>
          </w:rPrChange>
        </w:rPr>
        <w:t xml:space="preserve">was </w:t>
      </w:r>
      <w:r w:rsidRPr="008A020F">
        <w:rPr>
          <w:color w:val="000000" w:themeColor="text1"/>
          <w:highlight w:val="yellow"/>
          <w:lang w:val="en"/>
          <w:rPrChange w:id="395" w:author="Brown,James T" w:date="2019-02-15T01:55:00Z">
            <w:rPr>
              <w:color w:val="000000" w:themeColor="text1"/>
              <w:lang w:val="en"/>
            </w:rPr>
          </w:rPrChange>
        </w:rPr>
        <w:t>recorded. After the hold time elapsed, each sealed chamber was attached to a gas analyzer (Li-cor, Lincoln, NE., model LI-6262) to quantify the CO</w:t>
      </w:r>
      <w:r w:rsidRPr="008A020F">
        <w:rPr>
          <w:color w:val="000000" w:themeColor="text1"/>
          <w:highlight w:val="yellow"/>
          <w:vertAlign w:val="subscript"/>
          <w:lang w:val="en"/>
          <w:rPrChange w:id="396" w:author="Brown,James T" w:date="2019-02-15T01:55:00Z">
            <w:rPr>
              <w:color w:val="000000" w:themeColor="text1"/>
              <w:vertAlign w:val="subscript"/>
              <w:lang w:val="en"/>
            </w:rPr>
          </w:rPrChange>
        </w:rPr>
        <w:t>2</w:t>
      </w:r>
      <w:r w:rsidRPr="008A020F">
        <w:rPr>
          <w:color w:val="000000" w:themeColor="text1"/>
          <w:highlight w:val="yellow"/>
          <w:lang w:val="en"/>
          <w:rPrChange w:id="397" w:author="Brown,James T" w:date="2019-02-15T01:55:00Z">
            <w:rPr>
              <w:color w:val="000000" w:themeColor="text1"/>
              <w:lang w:val="en"/>
            </w:rPr>
          </w:rPrChange>
        </w:rPr>
        <w:t xml:space="preserve"> produced by each larva. These data were visualized using Expedata software (Sable Systems International, Las Vegas, NV.).</w:t>
      </w:r>
      <w:r w:rsidRPr="008A020F">
        <w:rPr>
          <w:color w:val="000000" w:themeColor="text1"/>
          <w:highlight w:val="yellow"/>
          <w:rPrChange w:id="398" w:author="Brown,James T" w:date="2019-02-15T01:55:00Z">
            <w:rPr>
              <w:color w:val="000000" w:themeColor="text1"/>
            </w:rPr>
          </w:rPrChange>
        </w:rPr>
        <w:t xml:space="preserve"> </w:t>
      </w:r>
      <w:r w:rsidRPr="008A020F">
        <w:rPr>
          <w:color w:val="000000" w:themeColor="text1"/>
          <w:highlight w:val="yellow"/>
          <w:lang w:val="en"/>
          <w:rPrChange w:id="399" w:author="Brown,James T" w:date="2019-02-15T01:55:00Z">
            <w:rPr>
              <w:color w:val="000000" w:themeColor="text1"/>
              <w:lang w:val="en"/>
            </w:rPr>
          </w:rPrChange>
        </w:rPr>
        <w:t>The day wet mass peaked was used as a clearly identifiable developmental timepoint to compare CO</w:t>
      </w:r>
      <w:r w:rsidRPr="008A020F">
        <w:rPr>
          <w:color w:val="000000" w:themeColor="text1"/>
          <w:highlight w:val="yellow"/>
          <w:vertAlign w:val="subscript"/>
          <w:lang w:val="en"/>
          <w:rPrChange w:id="400" w:author="Brown,James T" w:date="2019-02-15T01:55:00Z">
            <w:rPr>
              <w:color w:val="000000" w:themeColor="text1"/>
              <w:vertAlign w:val="subscript"/>
              <w:lang w:val="en"/>
            </w:rPr>
          </w:rPrChange>
        </w:rPr>
        <w:t>2</w:t>
      </w:r>
      <w:r w:rsidRPr="008A020F">
        <w:rPr>
          <w:color w:val="000000" w:themeColor="text1"/>
          <w:highlight w:val="yellow"/>
          <w:lang w:val="en"/>
          <w:rPrChange w:id="401" w:author="Brown,James T" w:date="2019-02-15T01:55:00Z">
            <w:rPr>
              <w:color w:val="000000" w:themeColor="text1"/>
              <w:lang w:val="en"/>
            </w:rPr>
          </w:rPrChange>
        </w:rPr>
        <w:t xml:space="preserve"> production between genotypes and treatments.</w:t>
      </w:r>
    </w:p>
    <w:p w14:paraId="69A66AA9" w14:textId="77777777" w:rsidR="007F6A28" w:rsidRPr="008A020F" w:rsidRDefault="007F6A28">
      <w:pPr>
        <w:ind w:left="-15" w:right="90" w:firstLine="468"/>
        <w:rPr>
          <w:color w:val="000000" w:themeColor="text1"/>
          <w:highlight w:val="yellow"/>
          <w:rPrChange w:id="402" w:author="Brown,James T" w:date="2019-02-15T01:55:00Z">
            <w:rPr>
              <w:color w:val="000000" w:themeColor="text1"/>
            </w:rPr>
          </w:rPrChange>
        </w:rPr>
      </w:pPr>
    </w:p>
    <w:p w14:paraId="3056C065" w14:textId="77777777" w:rsidR="006F58EA" w:rsidRPr="008A020F" w:rsidRDefault="00D27C9E" w:rsidP="00941D82">
      <w:pPr>
        <w:tabs>
          <w:tab w:val="left" w:pos="540"/>
          <w:tab w:val="left" w:pos="990"/>
          <w:tab w:val="center" w:pos="4712"/>
        </w:tabs>
        <w:spacing w:after="187" w:line="253" w:lineRule="auto"/>
        <w:ind w:left="-15" w:firstLine="0"/>
        <w:rPr>
          <w:color w:val="000000" w:themeColor="text1"/>
          <w:highlight w:val="yellow"/>
          <w:rPrChange w:id="403" w:author="Brown,James T" w:date="2019-02-15T01:55:00Z">
            <w:rPr>
              <w:color w:val="000000" w:themeColor="text1"/>
            </w:rPr>
          </w:rPrChange>
        </w:rPr>
      </w:pPr>
      <w:r w:rsidRPr="008A020F">
        <w:rPr>
          <w:color w:val="000000" w:themeColor="text1"/>
          <w:highlight w:val="yellow"/>
          <w:rPrChange w:id="404" w:author="Brown,James T" w:date="2019-02-15T01:55:00Z">
            <w:rPr>
              <w:color w:val="000000" w:themeColor="text1"/>
            </w:rPr>
          </w:rPrChange>
        </w:rPr>
        <w:t>3.2.3</w:t>
      </w:r>
      <w:r w:rsidRPr="008A020F">
        <w:rPr>
          <w:color w:val="000000" w:themeColor="text1"/>
          <w:highlight w:val="yellow"/>
          <w:rPrChange w:id="405" w:author="Brown,James T" w:date="2019-02-15T01:55:00Z">
            <w:rPr>
              <w:color w:val="000000" w:themeColor="text1"/>
            </w:rPr>
          </w:rPrChange>
        </w:rPr>
        <w:tab/>
      </w:r>
      <w:r w:rsidR="00E3519C" w:rsidRPr="008A020F">
        <w:rPr>
          <w:color w:val="000000" w:themeColor="text1"/>
          <w:highlight w:val="yellow"/>
          <w:rPrChange w:id="406" w:author="Brown,James T" w:date="2019-02-15T01:55:00Z">
            <w:rPr>
              <w:color w:val="000000" w:themeColor="text1"/>
            </w:rPr>
          </w:rPrChange>
        </w:rPr>
        <w:tab/>
      </w:r>
      <w:r w:rsidRPr="008A020F">
        <w:rPr>
          <w:color w:val="000000" w:themeColor="text1"/>
          <w:highlight w:val="yellow"/>
          <w:rPrChange w:id="407" w:author="Brown,James T" w:date="2019-02-15T01:55:00Z">
            <w:rPr>
              <w:color w:val="000000" w:themeColor="text1"/>
            </w:rPr>
          </w:rPrChange>
        </w:rPr>
        <w:t xml:space="preserve">Experiment 2: </w:t>
      </w:r>
      <w:r w:rsidR="00DD43B4" w:rsidRPr="008A020F">
        <w:rPr>
          <w:color w:val="000000" w:themeColor="text1"/>
          <w:highlight w:val="yellow"/>
          <w:rPrChange w:id="408" w:author="Brown,James T" w:date="2019-02-15T01:55:00Z">
            <w:rPr>
              <w:color w:val="000000" w:themeColor="text1"/>
            </w:rPr>
          </w:rPrChange>
        </w:rPr>
        <w:t xml:space="preserve">Estimating the Onset </w:t>
      </w:r>
      <w:r w:rsidR="000472C3" w:rsidRPr="008A020F">
        <w:rPr>
          <w:color w:val="000000" w:themeColor="text1"/>
          <w:highlight w:val="yellow"/>
          <w:rPrChange w:id="409" w:author="Brown,James T" w:date="2019-02-15T01:55:00Z">
            <w:rPr>
              <w:color w:val="000000" w:themeColor="text1"/>
            </w:rPr>
          </w:rPrChange>
        </w:rPr>
        <w:t>o</w:t>
      </w:r>
      <w:r w:rsidR="00DD43B4" w:rsidRPr="008A020F">
        <w:rPr>
          <w:color w:val="000000" w:themeColor="text1"/>
          <w:highlight w:val="yellow"/>
          <w:rPrChange w:id="410" w:author="Brown,James T" w:date="2019-02-15T01:55:00Z">
            <w:rPr>
              <w:color w:val="000000" w:themeColor="text1"/>
            </w:rPr>
          </w:rPrChange>
        </w:rPr>
        <w:t>f Wandering and Sampling Larvae for Lean Mass and Lipid Mass</w:t>
      </w:r>
    </w:p>
    <w:p w14:paraId="0B1FA4DB" w14:textId="42B94CB3" w:rsidR="00DD43B4" w:rsidRPr="008A020F" w:rsidRDefault="00DD43B4" w:rsidP="00DD43B4">
      <w:pPr>
        <w:spacing w:line="480" w:lineRule="auto"/>
        <w:ind w:left="-15" w:right="90" w:firstLine="468"/>
        <w:rPr>
          <w:color w:val="000000" w:themeColor="text1"/>
          <w:highlight w:val="yellow"/>
          <w:lang w:val="en"/>
          <w:rPrChange w:id="411" w:author="Brown,James T" w:date="2019-02-15T01:55:00Z">
            <w:rPr>
              <w:color w:val="000000" w:themeColor="text1"/>
              <w:lang w:val="en"/>
            </w:rPr>
          </w:rPrChange>
        </w:rPr>
      </w:pPr>
      <w:r w:rsidRPr="008A020F">
        <w:rPr>
          <w:color w:val="000000" w:themeColor="text1"/>
          <w:highlight w:val="yellow"/>
          <w:lang w:val="en"/>
          <w:rPrChange w:id="412" w:author="Brown,James T" w:date="2019-02-15T01:55:00Z">
            <w:rPr>
              <w:color w:val="000000" w:themeColor="text1"/>
              <w:lang w:val="en"/>
            </w:rPr>
          </w:rPrChange>
        </w:rPr>
        <w:t>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w:t>
      </w:r>
      <w:r w:rsidR="00DA3145" w:rsidRPr="008A020F">
        <w:rPr>
          <w:color w:val="000000" w:themeColor="text1"/>
          <w:highlight w:val="yellow"/>
          <w:lang w:val="en"/>
          <w:rPrChange w:id="413" w:author="Brown,James T" w:date="2019-02-15T01:55:00Z">
            <w:rPr>
              <w:color w:val="000000" w:themeColor="text1"/>
              <w:lang w:val="en"/>
            </w:rPr>
          </w:rPrChange>
        </w:rPr>
        <w:t xml:space="preserve"> </w:t>
      </w:r>
      <w:r w:rsidR="001B705E" w:rsidRPr="008A020F">
        <w:rPr>
          <w:color w:val="000000" w:themeColor="text1"/>
          <w:highlight w:val="yellow"/>
          <w:lang w:val="en"/>
          <w:rPrChange w:id="414" w:author="Brown,James T" w:date="2019-02-15T01:55:00Z">
            <w:rPr>
              <w:color w:val="000000" w:themeColor="text1"/>
              <w:lang w:val="en"/>
            </w:rPr>
          </w:rPrChange>
        </w:rPr>
        <w:t>(</w:t>
      </w:r>
      <w:r w:rsidR="00DA3145" w:rsidRPr="008A020F">
        <w:rPr>
          <w:color w:val="000000" w:themeColor="text1"/>
          <w:highlight w:val="yellow"/>
          <w:lang w:val="en"/>
          <w:rPrChange w:id="415" w:author="Brown,James T" w:date="2019-02-15T01:55:00Z">
            <w:rPr>
              <w:color w:val="000000" w:themeColor="text1"/>
              <w:lang w:val="en"/>
            </w:rPr>
          </w:rPrChange>
        </w:rPr>
        <w:t>Sakurai</w:t>
      </w:r>
      <w:r w:rsidR="001B705E" w:rsidRPr="008A020F">
        <w:rPr>
          <w:color w:val="000000" w:themeColor="text1"/>
          <w:highlight w:val="yellow"/>
          <w:lang w:val="en"/>
          <w:rPrChange w:id="416" w:author="Brown,James T" w:date="2019-02-15T01:55:00Z">
            <w:rPr>
              <w:color w:val="000000" w:themeColor="text1"/>
              <w:lang w:val="en"/>
            </w:rPr>
          </w:rPrChange>
        </w:rPr>
        <w:t xml:space="preserve"> et al.</w:t>
      </w:r>
      <w:r w:rsidR="001600C3" w:rsidRPr="008A020F">
        <w:rPr>
          <w:color w:val="000000" w:themeColor="text1"/>
          <w:highlight w:val="yellow"/>
          <w:lang w:val="en"/>
          <w:rPrChange w:id="417" w:author="Brown,James T" w:date="2019-02-15T01:55:00Z">
            <w:rPr>
              <w:color w:val="000000" w:themeColor="text1"/>
              <w:lang w:val="en"/>
            </w:rPr>
          </w:rPrChange>
        </w:rPr>
        <w:t>,</w:t>
      </w:r>
      <w:r w:rsidR="00DA3145" w:rsidRPr="008A020F">
        <w:rPr>
          <w:color w:val="000000" w:themeColor="text1"/>
          <w:highlight w:val="yellow"/>
          <w:lang w:val="en"/>
          <w:rPrChange w:id="418" w:author="Brown,James T" w:date="2019-02-15T01:55:00Z">
            <w:rPr>
              <w:color w:val="000000" w:themeColor="text1"/>
              <w:lang w:val="en"/>
            </w:rPr>
          </w:rPrChange>
        </w:rPr>
        <w:t xml:space="preserve"> 1998</w:t>
      </w:r>
      <w:r w:rsidR="001B705E" w:rsidRPr="008A020F">
        <w:rPr>
          <w:color w:val="000000" w:themeColor="text1"/>
          <w:highlight w:val="yellow"/>
          <w:lang w:val="en"/>
          <w:rPrChange w:id="419" w:author="Brown,James T" w:date="2019-02-15T01:55:00Z">
            <w:rPr>
              <w:color w:val="000000" w:themeColor="text1"/>
              <w:lang w:val="en"/>
            </w:rPr>
          </w:rPrChange>
        </w:rPr>
        <w:t>)</w:t>
      </w:r>
      <w:r w:rsidRPr="008A020F">
        <w:rPr>
          <w:color w:val="000000" w:themeColor="text1"/>
          <w:highlight w:val="yellow"/>
          <w:lang w:val="en"/>
          <w:rPrChange w:id="420" w:author="Brown,James T" w:date="2019-02-15T01:55:00Z">
            <w:rPr>
              <w:color w:val="000000" w:themeColor="text1"/>
              <w:lang w:val="en"/>
            </w:rPr>
          </w:rPrChange>
        </w:rPr>
        <w:t xml:space="preserve">. </w:t>
      </w:r>
      <w:r w:rsidR="00C82E8F" w:rsidRPr="008A020F">
        <w:rPr>
          <w:color w:val="000000" w:themeColor="text1"/>
          <w:highlight w:val="yellow"/>
          <w:lang w:val="en"/>
          <w:rPrChange w:id="421" w:author="Brown,James T" w:date="2019-02-15T01:55:00Z">
            <w:rPr>
              <w:color w:val="000000" w:themeColor="text1"/>
              <w:lang w:val="en"/>
            </w:rPr>
          </w:rPrChange>
        </w:rPr>
        <w:t>L</w:t>
      </w:r>
      <w:r w:rsidRPr="008A020F">
        <w:rPr>
          <w:color w:val="000000" w:themeColor="text1"/>
          <w:highlight w:val="yellow"/>
          <w:lang w:val="en"/>
          <w:rPrChange w:id="422" w:author="Brown,James T" w:date="2019-02-15T01:55:00Z">
            <w:rPr>
              <w:color w:val="000000" w:themeColor="text1"/>
              <w:lang w:val="en"/>
            </w:rPr>
          </w:rPrChange>
        </w:rPr>
        <w:t xml:space="preserve">arvae were removed from artificial diet and held in isolation for thirty minutes. After thirty minutes of isolation, larvae that did not produce frass were recorded as wandering. Using this wandering assay, I tracked the population of larvae for up to forty days and recorded </w:t>
      </w:r>
      <w:r w:rsidR="00C82911" w:rsidRPr="008A020F">
        <w:rPr>
          <w:color w:val="000000" w:themeColor="text1"/>
          <w:highlight w:val="yellow"/>
          <w:lang w:val="en"/>
          <w:rPrChange w:id="423" w:author="Brown,James T" w:date="2019-02-15T01:55:00Z">
            <w:rPr>
              <w:color w:val="000000" w:themeColor="text1"/>
              <w:lang w:val="en"/>
            </w:rPr>
          </w:rPrChange>
        </w:rPr>
        <w:t xml:space="preserve">the </w:t>
      </w:r>
      <w:r w:rsidRPr="008A020F">
        <w:rPr>
          <w:color w:val="000000" w:themeColor="text1"/>
          <w:highlight w:val="yellow"/>
          <w:lang w:val="en"/>
          <w:rPrChange w:id="424" w:author="Brown,James T" w:date="2019-02-15T01:55:00Z">
            <w:rPr>
              <w:color w:val="000000" w:themeColor="text1"/>
              <w:lang w:val="en"/>
            </w:rPr>
          </w:rPrChange>
        </w:rPr>
        <w:t xml:space="preserve">following developmental events: 1) the day that larvae eclose into the final instar, 2) the wandering day, and 3) pupation. All larval samples intended for lean mass and lipid </w:t>
      </w:r>
      <w:r w:rsidRPr="008A020F">
        <w:rPr>
          <w:color w:val="000000" w:themeColor="text1"/>
          <w:highlight w:val="yellow"/>
          <w:lang w:val="en"/>
          <w:rPrChange w:id="425" w:author="Brown,James T" w:date="2019-02-15T01:55:00Z">
            <w:rPr>
              <w:color w:val="000000" w:themeColor="text1"/>
              <w:lang w:val="en"/>
            </w:rPr>
          </w:rPrChange>
        </w:rPr>
        <w:lastRenderedPageBreak/>
        <w:t>measurements were assayed for wandering only once and larvae determined not to be wandering were removed from the experiment.</w:t>
      </w:r>
      <w:r w:rsidRPr="008A020F">
        <w:rPr>
          <w:color w:val="000000" w:themeColor="text1"/>
          <w:highlight w:val="yellow"/>
          <w:rPrChange w:id="426" w:author="Brown,James T" w:date="2019-02-15T01:55:00Z">
            <w:rPr>
              <w:color w:val="000000" w:themeColor="text1"/>
            </w:rPr>
          </w:rPrChange>
        </w:rPr>
        <w:t xml:space="preserve"> </w:t>
      </w:r>
    </w:p>
    <w:p w14:paraId="580427F2" w14:textId="7461EF39" w:rsidR="00DD43B4" w:rsidRPr="008A020F" w:rsidRDefault="00DD43B4" w:rsidP="00DD43B4">
      <w:pPr>
        <w:spacing w:line="480" w:lineRule="auto"/>
        <w:ind w:left="-15" w:right="90" w:firstLine="468"/>
        <w:rPr>
          <w:color w:val="000000" w:themeColor="text1"/>
          <w:highlight w:val="yellow"/>
          <w:rPrChange w:id="427" w:author="Brown,James T" w:date="2019-02-15T01:55:00Z">
            <w:rPr>
              <w:color w:val="000000" w:themeColor="text1"/>
            </w:rPr>
          </w:rPrChange>
        </w:rPr>
      </w:pPr>
      <w:r w:rsidRPr="008A020F">
        <w:rPr>
          <w:color w:val="000000" w:themeColor="text1"/>
          <w:highlight w:val="yellow"/>
          <w:lang w:val="en"/>
          <w:rPrChange w:id="428" w:author="Brown,James T" w:date="2019-02-15T01:55:00Z">
            <w:rPr>
              <w:color w:val="000000" w:themeColor="text1"/>
              <w:lang w:val="en"/>
            </w:rPr>
          </w:rPrChange>
        </w:rPr>
        <w:t>To investigate the relationship between nutritio</w:t>
      </w:r>
      <w:r w:rsidR="00DA3145" w:rsidRPr="008A020F">
        <w:rPr>
          <w:color w:val="000000" w:themeColor="text1"/>
          <w:highlight w:val="yellow"/>
          <w:lang w:val="en"/>
          <w:rPrChange w:id="429" w:author="Brown,James T" w:date="2019-02-15T01:55:00Z">
            <w:rPr>
              <w:color w:val="000000" w:themeColor="text1"/>
              <w:lang w:val="en"/>
            </w:rPr>
          </w:rPrChange>
        </w:rPr>
        <w:t>n</w:t>
      </w:r>
      <w:r w:rsidRPr="008A020F">
        <w:rPr>
          <w:color w:val="000000" w:themeColor="text1"/>
          <w:highlight w:val="yellow"/>
          <w:lang w:val="en"/>
          <w:rPrChange w:id="430" w:author="Brown,James T" w:date="2019-02-15T01:55:00Z">
            <w:rPr>
              <w:color w:val="000000" w:themeColor="text1"/>
              <w:lang w:val="en"/>
            </w:rPr>
          </w:rPrChange>
        </w:rPr>
        <w:t xml:space="preserve"> stores and diapause length genotype, lean mass and lipid mass were measured in larvae from each treatment</w:t>
      </w:r>
      <w:r w:rsidR="00B2050F" w:rsidRPr="008A020F">
        <w:rPr>
          <w:color w:val="000000" w:themeColor="text1"/>
          <w:highlight w:val="yellow"/>
          <w:lang w:val="en"/>
          <w:rPrChange w:id="431" w:author="Brown,James T" w:date="2019-02-15T01:55:00Z">
            <w:rPr>
              <w:color w:val="000000" w:themeColor="text1"/>
              <w:lang w:val="en"/>
            </w:rPr>
          </w:rPrChange>
        </w:rPr>
        <w:t xml:space="preserve"> </w:t>
      </w:r>
      <w:r w:rsidR="00C82911" w:rsidRPr="008A020F">
        <w:rPr>
          <w:color w:val="000000" w:themeColor="text1"/>
          <w:highlight w:val="yellow"/>
          <w:lang w:val="en"/>
          <w:rPrChange w:id="432" w:author="Brown,James T" w:date="2019-02-15T01:55:00Z">
            <w:rPr>
              <w:color w:val="000000" w:themeColor="text1"/>
              <w:lang w:val="en"/>
            </w:rPr>
          </w:rPrChange>
        </w:rPr>
        <w:t>at the onset of the last instar, at the onset of diapau</w:t>
      </w:r>
      <w:r w:rsidR="000241BD" w:rsidRPr="008A020F">
        <w:rPr>
          <w:color w:val="000000" w:themeColor="text1"/>
          <w:highlight w:val="yellow"/>
          <w:lang w:val="en"/>
          <w:rPrChange w:id="433" w:author="Brown,James T" w:date="2019-02-15T01:55:00Z">
            <w:rPr>
              <w:color w:val="000000" w:themeColor="text1"/>
              <w:lang w:val="en"/>
            </w:rPr>
          </w:rPrChange>
        </w:rPr>
        <w:t>s</w:t>
      </w:r>
      <w:r w:rsidR="00C82911" w:rsidRPr="008A020F">
        <w:rPr>
          <w:color w:val="000000" w:themeColor="text1"/>
          <w:highlight w:val="yellow"/>
          <w:lang w:val="en"/>
          <w:rPrChange w:id="434" w:author="Brown,James T" w:date="2019-02-15T01:55:00Z">
            <w:rPr>
              <w:color w:val="000000" w:themeColor="text1"/>
              <w:lang w:val="en"/>
            </w:rPr>
          </w:rPrChange>
        </w:rPr>
        <w:t xml:space="preserve">e, </w:t>
      </w:r>
      <w:r w:rsidR="00B2050F" w:rsidRPr="008A020F">
        <w:rPr>
          <w:color w:val="000000" w:themeColor="text1"/>
          <w:highlight w:val="yellow"/>
          <w:lang w:val="en"/>
          <w:rPrChange w:id="435" w:author="Brown,James T" w:date="2019-02-15T01:55:00Z">
            <w:rPr>
              <w:color w:val="000000" w:themeColor="text1"/>
              <w:lang w:val="en"/>
            </w:rPr>
          </w:rPrChange>
        </w:rPr>
        <w:t xml:space="preserve">and </w:t>
      </w:r>
      <w:r w:rsidR="00C82911" w:rsidRPr="008A020F">
        <w:rPr>
          <w:color w:val="000000" w:themeColor="text1"/>
          <w:highlight w:val="yellow"/>
          <w:lang w:val="en"/>
          <w:rPrChange w:id="436" w:author="Brown,James T" w:date="2019-02-15T01:55:00Z">
            <w:rPr>
              <w:color w:val="000000" w:themeColor="text1"/>
              <w:lang w:val="en"/>
            </w:rPr>
          </w:rPrChange>
        </w:rPr>
        <w:t xml:space="preserve">at several points </w:t>
      </w:r>
      <w:r w:rsidR="00B2050F" w:rsidRPr="008A020F">
        <w:rPr>
          <w:color w:val="000000" w:themeColor="text1"/>
          <w:highlight w:val="yellow"/>
          <w:lang w:val="en"/>
          <w:rPrChange w:id="437" w:author="Brown,James T" w:date="2019-02-15T01:55:00Z">
            <w:rPr>
              <w:color w:val="000000" w:themeColor="text1"/>
              <w:lang w:val="en"/>
            </w:rPr>
          </w:rPrChange>
        </w:rPr>
        <w:t>during diapause</w:t>
      </w:r>
      <w:r w:rsidRPr="008A020F">
        <w:rPr>
          <w:color w:val="000000" w:themeColor="text1"/>
          <w:highlight w:val="yellow"/>
          <w:lang w:val="en"/>
          <w:rPrChange w:id="438" w:author="Brown,James T" w:date="2019-02-15T01:55:00Z">
            <w:rPr>
              <w:color w:val="000000" w:themeColor="text1"/>
              <w:lang w:val="en"/>
            </w:rPr>
          </w:rPrChange>
        </w:rPr>
        <w:t xml:space="preserve">. </w:t>
      </w:r>
      <w:r w:rsidR="00C82E8F" w:rsidRPr="008A020F">
        <w:rPr>
          <w:color w:val="000000" w:themeColor="text1"/>
          <w:highlight w:val="yellow"/>
          <w:lang w:val="en"/>
          <w:rPrChange w:id="439" w:author="Brown,James T" w:date="2019-02-15T01:55:00Z">
            <w:rPr>
              <w:color w:val="000000" w:themeColor="text1"/>
              <w:lang w:val="en"/>
            </w:rPr>
          </w:rPrChange>
        </w:rPr>
        <w:t>A</w:t>
      </w:r>
      <w:r w:rsidR="000472C3" w:rsidRPr="008A020F">
        <w:rPr>
          <w:color w:val="000000" w:themeColor="text1"/>
          <w:highlight w:val="yellow"/>
          <w:lang w:val="en"/>
          <w:rPrChange w:id="440" w:author="Brown,James T" w:date="2019-02-15T01:55:00Z">
            <w:rPr>
              <w:color w:val="000000" w:themeColor="text1"/>
              <w:lang w:val="en"/>
            </w:rPr>
          </w:rPrChange>
        </w:rPr>
        <w:t xml:space="preserve"> subset of larvae </w:t>
      </w:r>
      <w:r w:rsidR="00B71FB5" w:rsidRPr="008A020F">
        <w:rPr>
          <w:color w:val="000000" w:themeColor="text1"/>
          <w:highlight w:val="yellow"/>
          <w:lang w:val="en"/>
          <w:rPrChange w:id="441" w:author="Brown,James T" w:date="2019-02-15T01:55:00Z">
            <w:rPr>
              <w:color w:val="000000" w:themeColor="text1"/>
              <w:lang w:val="en"/>
            </w:rPr>
          </w:rPrChange>
        </w:rPr>
        <w:t>was</w:t>
      </w:r>
      <w:r w:rsidR="00DE7786" w:rsidRPr="008A020F">
        <w:rPr>
          <w:color w:val="000000" w:themeColor="text1"/>
          <w:highlight w:val="yellow"/>
          <w:lang w:val="en"/>
          <w:rPrChange w:id="442" w:author="Brown,James T" w:date="2019-02-15T01:55:00Z">
            <w:rPr>
              <w:color w:val="000000" w:themeColor="text1"/>
              <w:lang w:val="en"/>
            </w:rPr>
          </w:rPrChange>
        </w:rPr>
        <w:t xml:space="preserve"> sampled</w:t>
      </w:r>
      <w:r w:rsidRPr="008A020F">
        <w:rPr>
          <w:color w:val="000000" w:themeColor="text1"/>
          <w:highlight w:val="yellow"/>
          <w:lang w:val="en"/>
          <w:rPrChange w:id="443" w:author="Brown,James T" w:date="2019-02-15T01:55:00Z">
            <w:rPr>
              <w:color w:val="000000" w:themeColor="text1"/>
              <w:lang w:val="en"/>
            </w:rPr>
          </w:rPrChange>
        </w:rPr>
        <w:t xml:space="preserve"> on the first day of the final larval instar</w:t>
      </w:r>
      <w:r w:rsidR="00B2050F" w:rsidRPr="008A020F">
        <w:rPr>
          <w:color w:val="000000" w:themeColor="text1"/>
          <w:highlight w:val="yellow"/>
          <w:lang w:val="en"/>
          <w:rPrChange w:id="444" w:author="Brown,James T" w:date="2019-02-15T01:55:00Z">
            <w:rPr>
              <w:color w:val="000000" w:themeColor="text1"/>
              <w:lang w:val="en"/>
            </w:rPr>
          </w:rPrChange>
        </w:rPr>
        <w:t xml:space="preserve"> to measure the amount of lipid and lean mass stored at the beginning of the final larval instar</w:t>
      </w:r>
      <w:r w:rsidR="00DE7786" w:rsidRPr="008A020F">
        <w:rPr>
          <w:color w:val="000000" w:themeColor="text1"/>
          <w:highlight w:val="yellow"/>
          <w:lang w:val="en"/>
          <w:rPrChange w:id="445" w:author="Brown,James T" w:date="2019-02-15T01:55:00Z">
            <w:rPr>
              <w:color w:val="000000" w:themeColor="text1"/>
              <w:lang w:val="en"/>
            </w:rPr>
          </w:rPrChange>
        </w:rPr>
        <w:t xml:space="preserve"> growth stage, a critical life</w:t>
      </w:r>
      <w:r w:rsidR="000241BD" w:rsidRPr="008A020F">
        <w:rPr>
          <w:color w:val="000000" w:themeColor="text1"/>
          <w:highlight w:val="yellow"/>
          <w:lang w:val="en"/>
          <w:rPrChange w:id="446" w:author="Brown,James T" w:date="2019-02-15T01:55:00Z">
            <w:rPr>
              <w:color w:val="000000" w:themeColor="text1"/>
              <w:lang w:val="en"/>
            </w:rPr>
          </w:rPrChange>
        </w:rPr>
        <w:t xml:space="preserve"> </w:t>
      </w:r>
      <w:r w:rsidR="00DE7786" w:rsidRPr="008A020F">
        <w:rPr>
          <w:color w:val="000000" w:themeColor="text1"/>
          <w:highlight w:val="yellow"/>
          <w:lang w:val="en"/>
          <w:rPrChange w:id="447" w:author="Brown,James T" w:date="2019-02-15T01:55:00Z">
            <w:rPr>
              <w:color w:val="000000" w:themeColor="text1"/>
              <w:lang w:val="en"/>
            </w:rPr>
          </w:rPrChange>
        </w:rPr>
        <w:t>stage for most holometabolous insects</w:t>
      </w:r>
      <w:r w:rsidR="00B2050F" w:rsidRPr="008A020F">
        <w:rPr>
          <w:color w:val="000000" w:themeColor="text1"/>
          <w:highlight w:val="yellow"/>
          <w:lang w:val="en"/>
          <w:rPrChange w:id="448" w:author="Brown,James T" w:date="2019-02-15T01:55:00Z">
            <w:rPr>
              <w:color w:val="000000" w:themeColor="text1"/>
              <w:lang w:val="en"/>
            </w:rPr>
          </w:rPrChange>
        </w:rPr>
        <w:t>.</w:t>
      </w:r>
      <w:r w:rsidRPr="008A020F">
        <w:rPr>
          <w:color w:val="000000" w:themeColor="text1"/>
          <w:highlight w:val="yellow"/>
          <w:lang w:val="en"/>
          <w:rPrChange w:id="449" w:author="Brown,James T" w:date="2019-02-15T01:55:00Z">
            <w:rPr>
              <w:color w:val="000000" w:themeColor="text1"/>
              <w:lang w:val="en"/>
            </w:rPr>
          </w:rPrChange>
        </w:rPr>
        <w:t xml:space="preserve"> </w:t>
      </w:r>
      <w:r w:rsidR="00B2050F" w:rsidRPr="008A020F">
        <w:rPr>
          <w:color w:val="000000" w:themeColor="text1"/>
          <w:highlight w:val="yellow"/>
          <w:lang w:val="en"/>
          <w:rPrChange w:id="450" w:author="Brown,James T" w:date="2019-02-15T01:55:00Z">
            <w:rPr>
              <w:color w:val="000000" w:themeColor="text1"/>
              <w:lang w:val="en"/>
            </w:rPr>
          </w:rPrChange>
        </w:rPr>
        <w:t>Then, a</w:t>
      </w:r>
      <w:r w:rsidR="000472C3" w:rsidRPr="008A020F">
        <w:rPr>
          <w:color w:val="000000" w:themeColor="text1"/>
          <w:highlight w:val="yellow"/>
          <w:lang w:val="en"/>
          <w:rPrChange w:id="451" w:author="Brown,James T" w:date="2019-02-15T01:55:00Z">
            <w:rPr>
              <w:color w:val="000000" w:themeColor="text1"/>
              <w:lang w:val="en"/>
            </w:rPr>
          </w:rPrChange>
        </w:rPr>
        <w:t xml:space="preserve">nother subset of larvae </w:t>
      </w:r>
      <w:r w:rsidR="00B2050F" w:rsidRPr="008A020F">
        <w:rPr>
          <w:color w:val="000000" w:themeColor="text1"/>
          <w:highlight w:val="yellow"/>
          <w:lang w:val="en"/>
          <w:rPrChange w:id="452" w:author="Brown,James T" w:date="2019-02-15T01:55:00Z">
            <w:rPr>
              <w:color w:val="000000" w:themeColor="text1"/>
              <w:lang w:val="en"/>
            </w:rPr>
          </w:rPrChange>
        </w:rPr>
        <w:t>was</w:t>
      </w:r>
      <w:r w:rsidR="000472C3" w:rsidRPr="008A020F">
        <w:rPr>
          <w:color w:val="000000" w:themeColor="text1"/>
          <w:highlight w:val="yellow"/>
          <w:lang w:val="en"/>
          <w:rPrChange w:id="453" w:author="Brown,James T" w:date="2019-02-15T01:55:00Z">
            <w:rPr>
              <w:color w:val="000000" w:themeColor="text1"/>
              <w:lang w:val="en"/>
            </w:rPr>
          </w:rPrChange>
        </w:rPr>
        <w:t xml:space="preserve"> sampled</w:t>
      </w:r>
      <w:r w:rsidRPr="008A020F">
        <w:rPr>
          <w:color w:val="000000" w:themeColor="text1"/>
          <w:highlight w:val="yellow"/>
          <w:lang w:val="en"/>
          <w:rPrChange w:id="454" w:author="Brown,James T" w:date="2019-02-15T01:55:00Z">
            <w:rPr>
              <w:color w:val="000000" w:themeColor="text1"/>
              <w:lang w:val="en"/>
            </w:rPr>
          </w:rPrChange>
        </w:rPr>
        <w:t xml:space="preserve"> on the wandering day of the final larval instar to capture the peak of lipid mass and lean mass</w:t>
      </w:r>
      <w:r w:rsidR="00B2050F" w:rsidRPr="008A020F">
        <w:rPr>
          <w:color w:val="000000" w:themeColor="text1"/>
          <w:highlight w:val="yellow"/>
          <w:lang w:val="en"/>
          <w:rPrChange w:id="455" w:author="Brown,James T" w:date="2019-02-15T01:55:00Z">
            <w:rPr>
              <w:color w:val="000000" w:themeColor="text1"/>
              <w:lang w:val="en"/>
            </w:rPr>
          </w:rPrChange>
        </w:rPr>
        <w:t xml:space="preserve"> at the onset of diapause</w:t>
      </w:r>
      <w:r w:rsidR="00DE7786" w:rsidRPr="008A020F">
        <w:rPr>
          <w:color w:val="000000" w:themeColor="text1"/>
          <w:highlight w:val="yellow"/>
          <w:lang w:val="en"/>
          <w:rPrChange w:id="456" w:author="Brown,James T" w:date="2019-02-15T01:55:00Z">
            <w:rPr>
              <w:color w:val="000000" w:themeColor="text1"/>
              <w:lang w:val="en"/>
            </w:rPr>
          </w:rPrChange>
        </w:rPr>
        <w:t xml:space="preserve"> or non-diapause development</w:t>
      </w:r>
      <w:r w:rsidRPr="008A020F">
        <w:rPr>
          <w:color w:val="000000" w:themeColor="text1"/>
          <w:highlight w:val="yellow"/>
          <w:lang w:val="en"/>
          <w:rPrChange w:id="457" w:author="Brown,James T" w:date="2019-02-15T01:55:00Z">
            <w:rPr>
              <w:color w:val="000000" w:themeColor="text1"/>
              <w:lang w:val="en"/>
            </w:rPr>
          </w:rPrChange>
        </w:rPr>
        <w:t xml:space="preserve">. </w:t>
      </w:r>
      <w:r w:rsidR="00B2050F" w:rsidRPr="008A020F">
        <w:rPr>
          <w:color w:val="000000" w:themeColor="text1"/>
          <w:highlight w:val="yellow"/>
          <w:lang w:val="en"/>
          <w:rPrChange w:id="458" w:author="Brown,James T" w:date="2019-02-15T01:55:00Z">
            <w:rPr>
              <w:color w:val="000000" w:themeColor="text1"/>
              <w:lang w:val="en"/>
            </w:rPr>
          </w:rPrChange>
        </w:rPr>
        <w:t>Finally, to</w:t>
      </w:r>
      <w:r w:rsidRPr="008A020F">
        <w:rPr>
          <w:color w:val="000000" w:themeColor="text1"/>
          <w:highlight w:val="yellow"/>
          <w:lang w:val="en"/>
          <w:rPrChange w:id="459" w:author="Brown,James T" w:date="2019-02-15T01:55:00Z">
            <w:rPr>
              <w:color w:val="000000" w:themeColor="text1"/>
              <w:lang w:val="en"/>
            </w:rPr>
          </w:rPrChange>
        </w:rPr>
        <w:t xml:space="preserve"> capture the rate of nutrition depletion during diapause, diapause</w:t>
      </w:r>
      <w:r w:rsidR="004B74F2" w:rsidRPr="008A020F">
        <w:rPr>
          <w:color w:val="000000" w:themeColor="text1"/>
          <w:highlight w:val="yellow"/>
          <w:lang w:val="en"/>
          <w:rPrChange w:id="460" w:author="Brown,James T" w:date="2019-02-15T01:55:00Z">
            <w:rPr>
              <w:color w:val="000000" w:themeColor="text1"/>
              <w:lang w:val="en"/>
            </w:rPr>
          </w:rPrChange>
        </w:rPr>
        <w:t>-</w:t>
      </w:r>
      <w:r w:rsidRPr="008A020F">
        <w:rPr>
          <w:color w:val="000000" w:themeColor="text1"/>
          <w:highlight w:val="yellow"/>
          <w:lang w:val="en"/>
          <w:rPrChange w:id="461" w:author="Brown,James T" w:date="2019-02-15T01:55:00Z">
            <w:rPr>
              <w:color w:val="000000" w:themeColor="text1"/>
              <w:lang w:val="en"/>
            </w:rPr>
          </w:rPrChange>
        </w:rPr>
        <w:t xml:space="preserve">programmed larvae were sampled 15, 20, </w:t>
      </w:r>
      <w:r w:rsidR="00DE7786" w:rsidRPr="008A020F">
        <w:rPr>
          <w:color w:val="000000" w:themeColor="text1"/>
          <w:highlight w:val="yellow"/>
          <w:lang w:val="en"/>
          <w:rPrChange w:id="462" w:author="Brown,James T" w:date="2019-02-15T01:55:00Z">
            <w:rPr>
              <w:color w:val="000000" w:themeColor="text1"/>
              <w:lang w:val="en"/>
            </w:rPr>
          </w:rPrChange>
        </w:rPr>
        <w:t xml:space="preserve">or </w:t>
      </w:r>
      <w:r w:rsidRPr="008A020F">
        <w:rPr>
          <w:color w:val="000000" w:themeColor="text1"/>
          <w:highlight w:val="yellow"/>
          <w:lang w:val="en"/>
          <w:rPrChange w:id="463" w:author="Brown,James T" w:date="2019-02-15T01:55:00Z">
            <w:rPr>
              <w:color w:val="000000" w:themeColor="text1"/>
              <w:lang w:val="en"/>
            </w:rPr>
          </w:rPrChange>
        </w:rPr>
        <w:t xml:space="preserve">30 days after </w:t>
      </w:r>
      <w:r w:rsidR="00B2050F" w:rsidRPr="008A020F">
        <w:rPr>
          <w:color w:val="000000" w:themeColor="text1"/>
          <w:highlight w:val="yellow"/>
          <w:lang w:val="en"/>
          <w:rPrChange w:id="464" w:author="Brown,James T" w:date="2019-02-15T01:55:00Z">
            <w:rPr>
              <w:color w:val="000000" w:themeColor="text1"/>
              <w:lang w:val="en"/>
            </w:rPr>
          </w:rPrChange>
        </w:rPr>
        <w:t>the onset of diapause</w:t>
      </w:r>
      <w:r w:rsidRPr="008A020F">
        <w:rPr>
          <w:color w:val="000000" w:themeColor="text1"/>
          <w:highlight w:val="yellow"/>
          <w:lang w:val="en"/>
          <w:rPrChange w:id="465" w:author="Brown,James T" w:date="2019-02-15T01:55:00Z">
            <w:rPr>
              <w:color w:val="000000" w:themeColor="text1"/>
              <w:lang w:val="en"/>
            </w:rPr>
          </w:rPrChange>
        </w:rPr>
        <w:t>.</w:t>
      </w:r>
      <w:r w:rsidRPr="008A020F">
        <w:rPr>
          <w:color w:val="000000" w:themeColor="text1"/>
          <w:highlight w:val="yellow"/>
          <w:rPrChange w:id="466" w:author="Brown,James T" w:date="2019-02-15T01:55:00Z">
            <w:rPr>
              <w:color w:val="000000" w:themeColor="text1"/>
            </w:rPr>
          </w:rPrChange>
        </w:rPr>
        <w:t xml:space="preserve"> </w:t>
      </w:r>
    </w:p>
    <w:p w14:paraId="327D4635" w14:textId="11501B75" w:rsidR="006F58EA" w:rsidRPr="008A020F" w:rsidRDefault="00DD43B4" w:rsidP="00DD43B4">
      <w:pPr>
        <w:spacing w:line="480" w:lineRule="auto"/>
        <w:ind w:left="-15" w:right="90" w:firstLine="468"/>
        <w:rPr>
          <w:color w:val="000000" w:themeColor="text1"/>
          <w:highlight w:val="yellow"/>
          <w:lang w:val="en"/>
          <w:rPrChange w:id="467" w:author="Brown,James T" w:date="2019-02-15T01:55:00Z">
            <w:rPr>
              <w:color w:val="000000" w:themeColor="text1"/>
              <w:lang w:val="en"/>
            </w:rPr>
          </w:rPrChange>
        </w:rPr>
      </w:pPr>
      <w:r w:rsidRPr="008A020F">
        <w:rPr>
          <w:color w:val="000000" w:themeColor="text1"/>
          <w:highlight w:val="yellow"/>
          <w:lang w:val="en"/>
          <w:rPrChange w:id="468" w:author="Brown,James T" w:date="2019-02-15T01:55:00Z">
            <w:rPr>
              <w:color w:val="000000" w:themeColor="text1"/>
              <w:lang w:val="en"/>
            </w:rPr>
          </w:rPrChange>
        </w:rPr>
        <w:t xml:space="preserve">Sampled larvae were assigned a unique identifier and freeze-dried under vacuum to remove water. When the mass of each freeze-dried larvae varied by less than 1% over a 24-hour period, </w:t>
      </w:r>
      <w:r w:rsidR="00DE7786" w:rsidRPr="008A020F">
        <w:rPr>
          <w:color w:val="000000" w:themeColor="text1"/>
          <w:highlight w:val="yellow"/>
          <w:lang w:val="en"/>
          <w:rPrChange w:id="469" w:author="Brown,James T" w:date="2019-02-15T01:55:00Z">
            <w:rPr>
              <w:color w:val="000000" w:themeColor="text1"/>
              <w:lang w:val="en"/>
            </w:rPr>
          </w:rPrChange>
        </w:rPr>
        <w:t>the final</w:t>
      </w:r>
      <w:r w:rsidR="00EB1638" w:rsidRPr="008A020F">
        <w:rPr>
          <w:color w:val="000000" w:themeColor="text1"/>
          <w:highlight w:val="yellow"/>
          <w:lang w:val="en"/>
          <w:rPrChange w:id="470" w:author="Brown,James T" w:date="2019-02-15T01:55:00Z">
            <w:rPr>
              <w:color w:val="000000" w:themeColor="text1"/>
              <w:lang w:val="en"/>
            </w:rPr>
          </w:rPrChange>
        </w:rPr>
        <w:t xml:space="preserve"> </w:t>
      </w:r>
      <w:r w:rsidRPr="008A020F">
        <w:rPr>
          <w:color w:val="000000" w:themeColor="text1"/>
          <w:highlight w:val="yellow"/>
          <w:lang w:val="en"/>
          <w:rPrChange w:id="471" w:author="Brown,James T" w:date="2019-02-15T01:55:00Z">
            <w:rPr>
              <w:color w:val="000000" w:themeColor="text1"/>
              <w:lang w:val="en"/>
            </w:rPr>
          </w:rPrChange>
        </w:rPr>
        <w:t xml:space="preserve">dry mass </w:t>
      </w:r>
      <w:r w:rsidR="00EB1638" w:rsidRPr="008A020F">
        <w:rPr>
          <w:color w:val="000000" w:themeColor="text1"/>
          <w:highlight w:val="yellow"/>
          <w:lang w:val="en"/>
          <w:rPrChange w:id="472" w:author="Brown,James T" w:date="2019-02-15T01:55:00Z">
            <w:rPr>
              <w:color w:val="000000" w:themeColor="text1"/>
              <w:lang w:val="en"/>
            </w:rPr>
          </w:rPrChange>
        </w:rPr>
        <w:t xml:space="preserve">measurement </w:t>
      </w:r>
      <w:r w:rsidRPr="008A020F">
        <w:rPr>
          <w:color w:val="000000" w:themeColor="text1"/>
          <w:highlight w:val="yellow"/>
          <w:lang w:val="en"/>
          <w:rPrChange w:id="473" w:author="Brown,James T" w:date="2019-02-15T01:55:00Z">
            <w:rPr>
              <w:color w:val="000000" w:themeColor="text1"/>
              <w:lang w:val="en"/>
            </w:rPr>
          </w:rPrChange>
        </w:rPr>
        <w:t>was recorded. After drying, 657 larval samples were then assigned to one of the 43 extraction cohorts and stored in a -80</w:t>
      </w:r>
      <w:r w:rsidRPr="008A020F">
        <w:rPr>
          <w:color w:val="000000" w:themeColor="text1"/>
          <w:highlight w:val="yellow"/>
          <w:lang w:val="en"/>
          <w:rPrChange w:id="474" w:author="Brown,James T" w:date="2019-02-15T01:55:00Z">
            <w:rPr>
              <w:color w:val="000000" w:themeColor="text1"/>
              <w:lang w:val="en"/>
            </w:rPr>
          </w:rPrChange>
        </w:rPr>
        <w:sym w:font="Symbol" w:char="F0B0"/>
      </w:r>
      <w:r w:rsidRPr="008A020F">
        <w:rPr>
          <w:color w:val="000000" w:themeColor="text1"/>
          <w:highlight w:val="yellow"/>
          <w:lang w:val="en"/>
          <w:rPrChange w:id="475" w:author="Brown,James T" w:date="2019-02-15T01:55:00Z">
            <w:rPr>
              <w:color w:val="000000" w:themeColor="text1"/>
              <w:lang w:val="en"/>
            </w:rPr>
          </w:rPrChange>
        </w:rPr>
        <w:t xml:space="preserve">C freezer. Each extraction cohort consisted of larvae from each biological cohort. </w:t>
      </w:r>
      <w:r w:rsidR="00CE2926" w:rsidRPr="008A020F">
        <w:rPr>
          <w:color w:val="000000" w:themeColor="text1"/>
          <w:highlight w:val="yellow"/>
          <w:lang w:val="en"/>
          <w:rPrChange w:id="476" w:author="Brown,James T" w:date="2019-02-15T01:55:00Z">
            <w:rPr>
              <w:color w:val="000000" w:themeColor="text1"/>
              <w:lang w:val="en"/>
            </w:rPr>
          </w:rPrChange>
        </w:rPr>
        <w:t xml:space="preserve">Lean mass and lipid mass were measured for each larva sampled. </w:t>
      </w:r>
      <w:r w:rsidR="00EB1638" w:rsidRPr="008A020F">
        <w:rPr>
          <w:color w:val="000000" w:themeColor="text1"/>
          <w:highlight w:val="yellow"/>
          <w:lang w:val="en"/>
          <w:rPrChange w:id="477" w:author="Brown,James T" w:date="2019-02-15T01:55:00Z">
            <w:rPr>
              <w:color w:val="000000" w:themeColor="text1"/>
              <w:lang w:val="en"/>
            </w:rPr>
          </w:rPrChange>
        </w:rPr>
        <w:t>First, l</w:t>
      </w:r>
      <w:r w:rsidR="009C1240" w:rsidRPr="008A020F">
        <w:rPr>
          <w:color w:val="000000" w:themeColor="text1"/>
          <w:highlight w:val="yellow"/>
          <w:lang w:val="en"/>
          <w:rPrChange w:id="478" w:author="Brown,James T" w:date="2019-02-15T01:55:00Z">
            <w:rPr>
              <w:color w:val="000000" w:themeColor="text1"/>
              <w:lang w:val="en"/>
            </w:rPr>
          </w:rPrChange>
        </w:rPr>
        <w:t xml:space="preserve">ean mass was separated from </w:t>
      </w:r>
      <w:r w:rsidRPr="008A020F">
        <w:rPr>
          <w:color w:val="000000" w:themeColor="text1"/>
          <w:highlight w:val="yellow"/>
          <w:lang w:val="en"/>
          <w:rPrChange w:id="479" w:author="Brown,James T" w:date="2019-02-15T01:55:00Z">
            <w:rPr>
              <w:color w:val="000000" w:themeColor="text1"/>
              <w:lang w:val="en"/>
            </w:rPr>
          </w:rPrChange>
        </w:rPr>
        <w:t>lipid mass using a slightly modified Folch liquid-liquid extraction method (</w:t>
      </w:r>
      <w:r w:rsidR="00AC10D3" w:rsidRPr="008A020F">
        <w:rPr>
          <w:color w:val="000000" w:themeColor="text1"/>
          <w:highlight w:val="yellow"/>
          <w:lang w:val="en"/>
          <w:rPrChange w:id="480" w:author="Brown,James T" w:date="2019-02-15T01:55:00Z">
            <w:rPr>
              <w:color w:val="000000" w:themeColor="text1"/>
              <w:lang w:val="en"/>
            </w:rPr>
          </w:rPrChange>
        </w:rPr>
        <w:t xml:space="preserve">Folch </w:t>
      </w:r>
      <w:r w:rsidRPr="008A020F">
        <w:rPr>
          <w:color w:val="000000" w:themeColor="text1"/>
          <w:highlight w:val="yellow"/>
          <w:lang w:val="en"/>
          <w:rPrChange w:id="481" w:author="Brown,James T" w:date="2019-02-15T01:55:00Z">
            <w:rPr>
              <w:color w:val="000000" w:themeColor="text1"/>
              <w:lang w:val="en"/>
            </w:rPr>
          </w:rPrChange>
        </w:rPr>
        <w:t>et al.</w:t>
      </w:r>
      <w:r w:rsidR="001600C3" w:rsidRPr="008A020F">
        <w:rPr>
          <w:color w:val="000000" w:themeColor="text1"/>
          <w:highlight w:val="yellow"/>
          <w:lang w:val="en"/>
          <w:rPrChange w:id="482" w:author="Brown,James T" w:date="2019-02-15T01:55:00Z">
            <w:rPr>
              <w:color w:val="000000" w:themeColor="text1"/>
              <w:lang w:val="en"/>
            </w:rPr>
          </w:rPrChange>
        </w:rPr>
        <w:t>,</w:t>
      </w:r>
      <w:r w:rsidRPr="008A020F">
        <w:rPr>
          <w:color w:val="000000" w:themeColor="text1"/>
          <w:highlight w:val="yellow"/>
          <w:lang w:val="en"/>
          <w:rPrChange w:id="483" w:author="Brown,James T" w:date="2019-02-15T01:55:00Z">
            <w:rPr>
              <w:color w:val="000000" w:themeColor="text1"/>
              <w:lang w:val="en"/>
            </w:rPr>
          </w:rPrChange>
        </w:rPr>
        <w:t xml:space="preserve"> </w:t>
      </w:r>
      <w:r w:rsidR="00AC10D3" w:rsidRPr="008A020F">
        <w:rPr>
          <w:color w:val="000000" w:themeColor="text1"/>
          <w:highlight w:val="yellow"/>
          <w:lang w:val="en"/>
          <w:rPrChange w:id="484" w:author="Brown,James T" w:date="2019-02-15T01:55:00Z">
            <w:rPr>
              <w:color w:val="000000" w:themeColor="text1"/>
              <w:lang w:val="en"/>
            </w:rPr>
          </w:rPrChange>
        </w:rPr>
        <w:t>1957</w:t>
      </w:r>
      <w:r w:rsidRPr="008A020F">
        <w:rPr>
          <w:color w:val="000000" w:themeColor="text1"/>
          <w:highlight w:val="yellow"/>
          <w:lang w:val="en"/>
          <w:rPrChange w:id="485" w:author="Brown,James T" w:date="2019-02-15T01:55:00Z">
            <w:rPr>
              <w:color w:val="000000" w:themeColor="text1"/>
              <w:lang w:val="en"/>
            </w:rPr>
          </w:rPrChange>
        </w:rPr>
        <w:t xml:space="preserve">). </w:t>
      </w:r>
      <w:r w:rsidR="00EB1638" w:rsidRPr="008A020F">
        <w:rPr>
          <w:color w:val="000000" w:themeColor="text1"/>
          <w:highlight w:val="yellow"/>
          <w:lang w:val="en"/>
          <w:rPrChange w:id="486" w:author="Brown,James T" w:date="2019-02-15T01:55:00Z">
            <w:rPr>
              <w:color w:val="000000" w:themeColor="text1"/>
              <w:lang w:val="en"/>
            </w:rPr>
          </w:rPrChange>
        </w:rPr>
        <w:t>L</w:t>
      </w:r>
      <w:r w:rsidRPr="008A020F">
        <w:rPr>
          <w:color w:val="000000" w:themeColor="text1"/>
          <w:highlight w:val="yellow"/>
          <w:lang w:val="en"/>
          <w:rPrChange w:id="487" w:author="Brown,James T" w:date="2019-02-15T01:55:00Z">
            <w:rPr>
              <w:color w:val="000000" w:themeColor="text1"/>
              <w:lang w:val="en"/>
            </w:rPr>
          </w:rPrChange>
        </w:rPr>
        <w:t>arva</w:t>
      </w:r>
      <w:r w:rsidR="00DE7786" w:rsidRPr="008A020F">
        <w:rPr>
          <w:color w:val="000000" w:themeColor="text1"/>
          <w:highlight w:val="yellow"/>
          <w:lang w:val="en"/>
          <w:rPrChange w:id="488" w:author="Brown,James T" w:date="2019-02-15T01:55:00Z">
            <w:rPr>
              <w:color w:val="000000" w:themeColor="text1"/>
              <w:lang w:val="en"/>
            </w:rPr>
          </w:rPrChange>
        </w:rPr>
        <w:t>l</w:t>
      </w:r>
      <w:r w:rsidRPr="008A020F">
        <w:rPr>
          <w:color w:val="000000" w:themeColor="text1"/>
          <w:highlight w:val="yellow"/>
          <w:lang w:val="en"/>
          <w:rPrChange w:id="489" w:author="Brown,James T" w:date="2019-02-15T01:55:00Z">
            <w:rPr>
              <w:color w:val="000000" w:themeColor="text1"/>
              <w:lang w:val="en"/>
            </w:rPr>
          </w:rPrChange>
        </w:rPr>
        <w:t xml:space="preserve"> samples </w:t>
      </w:r>
      <w:r w:rsidR="00DE7786" w:rsidRPr="008A020F">
        <w:rPr>
          <w:color w:val="000000" w:themeColor="text1"/>
          <w:highlight w:val="yellow"/>
          <w:lang w:val="en"/>
          <w:rPrChange w:id="490" w:author="Brown,James T" w:date="2019-02-15T01:55:00Z">
            <w:rPr>
              <w:color w:val="000000" w:themeColor="text1"/>
              <w:lang w:val="en"/>
            </w:rPr>
          </w:rPrChange>
        </w:rPr>
        <w:t xml:space="preserve">were </w:t>
      </w:r>
      <w:r w:rsidRPr="008A020F">
        <w:rPr>
          <w:color w:val="000000" w:themeColor="text1"/>
          <w:highlight w:val="yellow"/>
          <w:lang w:val="en"/>
          <w:rPrChange w:id="491" w:author="Brown,James T" w:date="2019-02-15T01:55:00Z">
            <w:rPr>
              <w:color w:val="000000" w:themeColor="text1"/>
              <w:lang w:val="en"/>
            </w:rPr>
          </w:rPrChange>
        </w:rPr>
        <w:t>solubilized</w:t>
      </w:r>
      <w:r w:rsidR="00941D82" w:rsidRPr="008A020F">
        <w:rPr>
          <w:color w:val="000000" w:themeColor="text1"/>
          <w:highlight w:val="yellow"/>
          <w:lang w:val="en"/>
          <w:rPrChange w:id="492" w:author="Brown,James T" w:date="2019-02-15T01:55:00Z">
            <w:rPr>
              <w:color w:val="000000" w:themeColor="text1"/>
              <w:lang w:val="en"/>
            </w:rPr>
          </w:rPrChange>
        </w:rPr>
        <w:t xml:space="preserve"> in pre-weighed </w:t>
      </w:r>
      <w:r w:rsidR="00D24788" w:rsidRPr="008A020F">
        <w:rPr>
          <w:color w:val="000000" w:themeColor="text1"/>
          <w:highlight w:val="yellow"/>
          <w:lang w:val="en"/>
          <w:rPrChange w:id="493" w:author="Brown,James T" w:date="2019-02-15T01:55:00Z">
            <w:rPr>
              <w:color w:val="000000" w:themeColor="text1"/>
              <w:lang w:val="en"/>
            </w:rPr>
          </w:rPrChange>
        </w:rPr>
        <w:t>microcentrifuge tubes (company, location, product)</w:t>
      </w:r>
      <w:r w:rsidRPr="008A020F">
        <w:rPr>
          <w:color w:val="000000" w:themeColor="text1"/>
          <w:highlight w:val="yellow"/>
          <w:lang w:val="en"/>
          <w:rPrChange w:id="494" w:author="Brown,James T" w:date="2019-02-15T01:55:00Z">
            <w:rPr>
              <w:color w:val="000000" w:themeColor="text1"/>
              <w:lang w:val="en"/>
            </w:rPr>
          </w:rPrChange>
        </w:rPr>
        <w:t xml:space="preserve"> </w:t>
      </w:r>
      <w:r w:rsidR="00941D82" w:rsidRPr="008A020F">
        <w:rPr>
          <w:color w:val="000000" w:themeColor="text1"/>
          <w:highlight w:val="yellow"/>
          <w:lang w:val="en"/>
          <w:rPrChange w:id="495" w:author="Brown,James T" w:date="2019-02-15T01:55:00Z">
            <w:rPr>
              <w:color w:val="000000" w:themeColor="text1"/>
              <w:lang w:val="en"/>
            </w:rPr>
          </w:rPrChange>
        </w:rPr>
        <w:t xml:space="preserve">using </w:t>
      </w:r>
      <w:r w:rsidRPr="008A020F">
        <w:rPr>
          <w:color w:val="000000" w:themeColor="text1"/>
          <w:highlight w:val="yellow"/>
          <w:lang w:val="en"/>
          <w:rPrChange w:id="496" w:author="Brown,James T" w:date="2019-02-15T01:55:00Z">
            <w:rPr>
              <w:color w:val="000000" w:themeColor="text1"/>
              <w:lang w:val="en"/>
            </w:rPr>
          </w:rPrChange>
        </w:rPr>
        <w:t>a 3:1 solvent mixture of hexanes and methanol</w:t>
      </w:r>
      <w:r w:rsidR="00D24788" w:rsidRPr="008A020F">
        <w:rPr>
          <w:color w:val="000000" w:themeColor="text1"/>
          <w:highlight w:val="yellow"/>
          <w:lang w:val="en"/>
          <w:rPrChange w:id="497" w:author="Brown,James T" w:date="2019-02-15T01:55:00Z">
            <w:rPr>
              <w:color w:val="000000" w:themeColor="text1"/>
              <w:lang w:val="en"/>
            </w:rPr>
          </w:rPrChange>
        </w:rPr>
        <w:t>.</w:t>
      </w:r>
      <w:r w:rsidR="00CE2926" w:rsidRPr="008A020F">
        <w:rPr>
          <w:color w:val="000000" w:themeColor="text1"/>
          <w:highlight w:val="yellow"/>
          <w:lang w:val="en"/>
          <w:rPrChange w:id="498" w:author="Brown,James T" w:date="2019-02-15T01:55:00Z">
            <w:rPr>
              <w:color w:val="000000" w:themeColor="text1"/>
              <w:lang w:val="en"/>
            </w:rPr>
          </w:rPrChange>
        </w:rPr>
        <w:t xml:space="preserve"> </w:t>
      </w:r>
      <w:r w:rsidR="00D24788" w:rsidRPr="008A020F">
        <w:rPr>
          <w:color w:val="000000" w:themeColor="text1"/>
          <w:highlight w:val="yellow"/>
          <w:lang w:val="en"/>
          <w:rPrChange w:id="499" w:author="Brown,James T" w:date="2019-02-15T01:55:00Z">
            <w:rPr>
              <w:color w:val="000000" w:themeColor="text1"/>
              <w:lang w:val="en"/>
            </w:rPr>
          </w:rPrChange>
        </w:rPr>
        <w:t>T</w:t>
      </w:r>
      <w:r w:rsidR="009C1240" w:rsidRPr="008A020F">
        <w:rPr>
          <w:color w:val="000000" w:themeColor="text1"/>
          <w:highlight w:val="yellow"/>
          <w:lang w:val="en"/>
          <w:rPrChange w:id="500" w:author="Brown,James T" w:date="2019-02-15T01:55:00Z">
            <w:rPr>
              <w:color w:val="000000" w:themeColor="text1"/>
              <w:lang w:val="en"/>
            </w:rPr>
          </w:rPrChange>
        </w:rPr>
        <w:t>he</w:t>
      </w:r>
      <w:r w:rsidR="00CE2926" w:rsidRPr="008A020F">
        <w:rPr>
          <w:color w:val="000000" w:themeColor="text1"/>
          <w:highlight w:val="yellow"/>
          <w:lang w:val="en"/>
          <w:rPrChange w:id="501" w:author="Brown,James T" w:date="2019-02-15T01:55:00Z">
            <w:rPr>
              <w:color w:val="000000" w:themeColor="text1"/>
              <w:lang w:val="en"/>
            </w:rPr>
          </w:rPrChange>
        </w:rPr>
        <w:t xml:space="preserve"> hexanes layer </w:t>
      </w:r>
      <w:r w:rsidR="009C1240" w:rsidRPr="008A020F">
        <w:rPr>
          <w:color w:val="000000" w:themeColor="text1"/>
          <w:highlight w:val="yellow"/>
          <w:lang w:val="en"/>
          <w:rPrChange w:id="502" w:author="Brown,James T" w:date="2019-02-15T01:55:00Z">
            <w:rPr>
              <w:color w:val="000000" w:themeColor="text1"/>
              <w:lang w:val="en"/>
            </w:rPr>
          </w:rPrChange>
        </w:rPr>
        <w:t xml:space="preserve">containing lipids </w:t>
      </w:r>
      <w:r w:rsidR="00DE7786" w:rsidRPr="008A020F">
        <w:rPr>
          <w:color w:val="000000" w:themeColor="text1"/>
          <w:highlight w:val="yellow"/>
          <w:lang w:val="en"/>
          <w:rPrChange w:id="503" w:author="Brown,James T" w:date="2019-02-15T01:55:00Z">
            <w:rPr>
              <w:color w:val="000000" w:themeColor="text1"/>
              <w:lang w:val="en"/>
            </w:rPr>
          </w:rPrChange>
        </w:rPr>
        <w:t>was</w:t>
      </w:r>
      <w:r w:rsidR="00CE2926" w:rsidRPr="008A020F">
        <w:rPr>
          <w:color w:val="000000" w:themeColor="text1"/>
          <w:highlight w:val="yellow"/>
          <w:lang w:val="en"/>
          <w:rPrChange w:id="504" w:author="Brown,James T" w:date="2019-02-15T01:55:00Z">
            <w:rPr>
              <w:color w:val="000000" w:themeColor="text1"/>
              <w:lang w:val="en"/>
            </w:rPr>
          </w:rPrChange>
        </w:rPr>
        <w:t xml:space="preserve"> siphoned away from the methanol layer</w:t>
      </w:r>
      <w:r w:rsidR="00D24788" w:rsidRPr="008A020F">
        <w:rPr>
          <w:color w:val="000000" w:themeColor="text1"/>
          <w:highlight w:val="yellow"/>
          <w:lang w:val="en"/>
          <w:rPrChange w:id="505" w:author="Brown,James T" w:date="2019-02-15T01:55:00Z">
            <w:rPr>
              <w:color w:val="000000" w:themeColor="text1"/>
              <w:lang w:val="en"/>
            </w:rPr>
          </w:rPrChange>
        </w:rPr>
        <w:t xml:space="preserve"> and collected in pre</w:t>
      </w:r>
      <w:r w:rsidR="00D00CC9" w:rsidRPr="008A020F">
        <w:rPr>
          <w:color w:val="000000" w:themeColor="text1"/>
          <w:highlight w:val="yellow"/>
          <w:lang w:val="en"/>
          <w:rPrChange w:id="506" w:author="Brown,James T" w:date="2019-02-15T01:55:00Z">
            <w:rPr>
              <w:color w:val="000000" w:themeColor="text1"/>
              <w:lang w:val="en"/>
            </w:rPr>
          </w:rPrChange>
        </w:rPr>
        <w:t>-</w:t>
      </w:r>
      <w:r w:rsidR="00D24788" w:rsidRPr="008A020F">
        <w:rPr>
          <w:color w:val="000000" w:themeColor="text1"/>
          <w:highlight w:val="yellow"/>
          <w:lang w:val="en"/>
          <w:rPrChange w:id="507" w:author="Brown,James T" w:date="2019-02-15T01:55:00Z">
            <w:rPr>
              <w:color w:val="000000" w:themeColor="text1"/>
              <w:lang w:val="en"/>
            </w:rPr>
          </w:rPrChange>
        </w:rPr>
        <w:t xml:space="preserve">weighed 15-mL glass vials (company, location, product) and </w:t>
      </w:r>
      <w:r w:rsidR="009C1240" w:rsidRPr="008A020F">
        <w:rPr>
          <w:color w:val="000000" w:themeColor="text1"/>
          <w:highlight w:val="yellow"/>
          <w:lang w:val="en"/>
          <w:rPrChange w:id="508" w:author="Brown,James T" w:date="2019-02-15T01:55:00Z">
            <w:rPr>
              <w:color w:val="000000" w:themeColor="text1"/>
              <w:lang w:val="en"/>
            </w:rPr>
          </w:rPrChange>
        </w:rPr>
        <w:t xml:space="preserve">both layers </w:t>
      </w:r>
      <w:r w:rsidR="00DE7786" w:rsidRPr="008A020F">
        <w:rPr>
          <w:color w:val="000000" w:themeColor="text1"/>
          <w:highlight w:val="yellow"/>
          <w:lang w:val="en"/>
          <w:rPrChange w:id="509" w:author="Brown,James T" w:date="2019-02-15T01:55:00Z">
            <w:rPr>
              <w:color w:val="000000" w:themeColor="text1"/>
              <w:lang w:val="en"/>
            </w:rPr>
          </w:rPrChange>
        </w:rPr>
        <w:t>were</w:t>
      </w:r>
      <w:r w:rsidR="009C1240" w:rsidRPr="008A020F">
        <w:rPr>
          <w:color w:val="000000" w:themeColor="text1"/>
          <w:highlight w:val="yellow"/>
          <w:lang w:val="en"/>
          <w:rPrChange w:id="510" w:author="Brown,James T" w:date="2019-02-15T01:55:00Z">
            <w:rPr>
              <w:color w:val="000000" w:themeColor="text1"/>
              <w:lang w:val="en"/>
            </w:rPr>
          </w:rPrChange>
        </w:rPr>
        <w:t xml:space="preserve"> saved</w:t>
      </w:r>
      <w:r w:rsidR="00CE2926" w:rsidRPr="008A020F">
        <w:rPr>
          <w:color w:val="000000" w:themeColor="text1"/>
          <w:highlight w:val="yellow"/>
          <w:lang w:val="en"/>
          <w:rPrChange w:id="511" w:author="Brown,James T" w:date="2019-02-15T01:55:00Z">
            <w:rPr>
              <w:color w:val="000000" w:themeColor="text1"/>
              <w:lang w:val="en"/>
            </w:rPr>
          </w:rPrChange>
        </w:rPr>
        <w:t>.</w:t>
      </w:r>
      <w:r w:rsidR="009C1240" w:rsidRPr="008A020F">
        <w:rPr>
          <w:color w:val="000000" w:themeColor="text1"/>
          <w:highlight w:val="yellow"/>
          <w:lang w:val="en"/>
          <w:rPrChange w:id="512" w:author="Brown,James T" w:date="2019-02-15T01:55:00Z">
            <w:rPr>
              <w:color w:val="000000" w:themeColor="text1"/>
              <w:lang w:val="en"/>
            </w:rPr>
          </w:rPrChange>
        </w:rPr>
        <w:t xml:space="preserve"> L</w:t>
      </w:r>
      <w:r w:rsidR="00CE2926" w:rsidRPr="008A020F">
        <w:rPr>
          <w:color w:val="000000" w:themeColor="text1"/>
          <w:highlight w:val="yellow"/>
          <w:lang w:val="en"/>
          <w:rPrChange w:id="513" w:author="Brown,James T" w:date="2019-02-15T01:55:00Z">
            <w:rPr>
              <w:color w:val="000000" w:themeColor="text1"/>
              <w:lang w:val="en"/>
            </w:rPr>
          </w:rPrChange>
        </w:rPr>
        <w:t>ean mass</w:t>
      </w:r>
      <w:r w:rsidR="009C1240" w:rsidRPr="008A020F">
        <w:rPr>
          <w:color w:val="000000" w:themeColor="text1"/>
          <w:highlight w:val="yellow"/>
          <w:lang w:val="en"/>
          <w:rPrChange w:id="514" w:author="Brown,James T" w:date="2019-02-15T01:55:00Z">
            <w:rPr>
              <w:color w:val="000000" w:themeColor="text1"/>
              <w:lang w:val="en"/>
            </w:rPr>
          </w:rPrChange>
        </w:rPr>
        <w:t xml:space="preserve"> </w:t>
      </w:r>
      <w:r w:rsidR="00CE2926" w:rsidRPr="008A020F">
        <w:rPr>
          <w:color w:val="000000" w:themeColor="text1"/>
          <w:highlight w:val="yellow"/>
          <w:lang w:val="en"/>
          <w:rPrChange w:id="515" w:author="Brown,James T" w:date="2019-02-15T01:55:00Z">
            <w:rPr>
              <w:color w:val="000000" w:themeColor="text1"/>
              <w:lang w:val="en"/>
            </w:rPr>
          </w:rPrChange>
        </w:rPr>
        <w:t>was</w:t>
      </w:r>
      <w:r w:rsidR="009C1240" w:rsidRPr="008A020F">
        <w:rPr>
          <w:color w:val="000000" w:themeColor="text1"/>
          <w:highlight w:val="yellow"/>
          <w:lang w:val="en"/>
          <w:rPrChange w:id="516" w:author="Brown,James T" w:date="2019-02-15T01:55:00Z">
            <w:rPr>
              <w:color w:val="000000" w:themeColor="text1"/>
              <w:lang w:val="en"/>
            </w:rPr>
          </w:rPrChange>
        </w:rPr>
        <w:t xml:space="preserve"> </w:t>
      </w:r>
      <w:r w:rsidR="00CE2926" w:rsidRPr="008A020F">
        <w:rPr>
          <w:color w:val="000000" w:themeColor="text1"/>
          <w:highlight w:val="yellow"/>
          <w:lang w:val="en"/>
          <w:rPrChange w:id="517" w:author="Brown,James T" w:date="2019-02-15T01:55:00Z">
            <w:rPr>
              <w:color w:val="000000" w:themeColor="text1"/>
              <w:lang w:val="en"/>
            </w:rPr>
          </w:rPrChange>
        </w:rPr>
        <w:t xml:space="preserve">estimated by drying away the </w:t>
      </w:r>
      <w:r w:rsidR="00CE2926" w:rsidRPr="008A020F">
        <w:rPr>
          <w:color w:val="000000" w:themeColor="text1"/>
          <w:highlight w:val="yellow"/>
          <w:lang w:val="en"/>
          <w:rPrChange w:id="518" w:author="Brown,James T" w:date="2019-02-15T01:55:00Z">
            <w:rPr>
              <w:color w:val="000000" w:themeColor="text1"/>
              <w:lang w:val="en"/>
            </w:rPr>
          </w:rPrChange>
        </w:rPr>
        <w:lastRenderedPageBreak/>
        <w:t xml:space="preserve">methanol from the </w:t>
      </w:r>
      <w:r w:rsidR="009C1240" w:rsidRPr="008A020F">
        <w:rPr>
          <w:color w:val="000000" w:themeColor="text1"/>
          <w:highlight w:val="yellow"/>
          <w:lang w:val="en"/>
          <w:rPrChange w:id="519" w:author="Brown,James T" w:date="2019-02-15T01:55:00Z">
            <w:rPr>
              <w:color w:val="000000" w:themeColor="text1"/>
              <w:lang w:val="en"/>
            </w:rPr>
          </w:rPrChange>
        </w:rPr>
        <w:t>solubilized</w:t>
      </w:r>
      <w:r w:rsidR="00CE2926" w:rsidRPr="008A020F">
        <w:rPr>
          <w:color w:val="000000" w:themeColor="text1"/>
          <w:highlight w:val="yellow"/>
          <w:lang w:val="en"/>
          <w:rPrChange w:id="520" w:author="Brown,James T" w:date="2019-02-15T01:55:00Z">
            <w:rPr>
              <w:color w:val="000000" w:themeColor="text1"/>
              <w:lang w:val="en"/>
            </w:rPr>
          </w:rPrChange>
        </w:rPr>
        <w:t xml:space="preserve"> insect tissue </w:t>
      </w:r>
      <w:r w:rsidR="009C1240" w:rsidRPr="008A020F">
        <w:rPr>
          <w:color w:val="000000" w:themeColor="text1"/>
          <w:highlight w:val="yellow"/>
          <w:lang w:val="en"/>
          <w:rPrChange w:id="521" w:author="Brown,James T" w:date="2019-02-15T01:55:00Z">
            <w:rPr>
              <w:color w:val="000000" w:themeColor="text1"/>
              <w:lang w:val="en"/>
            </w:rPr>
          </w:rPrChange>
        </w:rPr>
        <w:t>and weighing the dry tissue</w:t>
      </w:r>
      <w:r w:rsidR="00DE7786" w:rsidRPr="008A020F">
        <w:rPr>
          <w:color w:val="000000" w:themeColor="text1"/>
          <w:highlight w:val="yellow"/>
          <w:lang w:val="en"/>
          <w:rPrChange w:id="522" w:author="Brown,James T" w:date="2019-02-15T01:55:00Z">
            <w:rPr>
              <w:color w:val="000000" w:themeColor="text1"/>
              <w:lang w:val="en"/>
            </w:rPr>
          </w:rPrChange>
        </w:rPr>
        <w:t xml:space="preserve"> powder</w:t>
      </w:r>
      <w:r w:rsidR="00CE2926" w:rsidRPr="008A020F">
        <w:rPr>
          <w:color w:val="000000" w:themeColor="text1"/>
          <w:highlight w:val="yellow"/>
          <w:lang w:val="en"/>
          <w:rPrChange w:id="523" w:author="Brown,James T" w:date="2019-02-15T01:55:00Z">
            <w:rPr>
              <w:color w:val="000000" w:themeColor="text1"/>
              <w:lang w:val="en"/>
            </w:rPr>
          </w:rPrChange>
        </w:rPr>
        <w:t>. To estimate lipid mass</w:t>
      </w:r>
      <w:r w:rsidR="009C1240" w:rsidRPr="008A020F">
        <w:rPr>
          <w:color w:val="000000" w:themeColor="text1"/>
          <w:highlight w:val="yellow"/>
          <w:lang w:val="en"/>
          <w:rPrChange w:id="524" w:author="Brown,James T" w:date="2019-02-15T01:55:00Z">
            <w:rPr>
              <w:color w:val="000000" w:themeColor="text1"/>
              <w:lang w:val="en"/>
            </w:rPr>
          </w:rPrChange>
        </w:rPr>
        <w:t xml:space="preserve">, </w:t>
      </w:r>
      <w:r w:rsidRPr="008A020F">
        <w:rPr>
          <w:color w:val="000000" w:themeColor="text1"/>
          <w:highlight w:val="yellow"/>
          <w:lang w:val="en"/>
          <w:rPrChange w:id="525" w:author="Brown,James T" w:date="2019-02-15T01:55:00Z">
            <w:rPr>
              <w:color w:val="000000" w:themeColor="text1"/>
              <w:lang w:val="en"/>
            </w:rPr>
          </w:rPrChange>
        </w:rPr>
        <w:t xml:space="preserve">the hexanes </w:t>
      </w:r>
      <w:r w:rsidR="009C1240" w:rsidRPr="008A020F">
        <w:rPr>
          <w:color w:val="000000" w:themeColor="text1"/>
          <w:highlight w:val="yellow"/>
          <w:lang w:val="en"/>
          <w:rPrChange w:id="526" w:author="Brown,James T" w:date="2019-02-15T01:55:00Z">
            <w:rPr>
              <w:color w:val="000000" w:themeColor="text1"/>
              <w:lang w:val="en"/>
            </w:rPr>
          </w:rPrChange>
        </w:rPr>
        <w:t xml:space="preserve">were dried away from the lipids </w:t>
      </w:r>
      <w:r w:rsidR="00C82E8F" w:rsidRPr="008A020F">
        <w:rPr>
          <w:color w:val="000000" w:themeColor="text1"/>
          <w:highlight w:val="yellow"/>
          <w:lang w:val="en"/>
          <w:rPrChange w:id="527" w:author="Brown,James T" w:date="2019-02-15T01:55:00Z">
            <w:rPr>
              <w:color w:val="000000" w:themeColor="text1"/>
              <w:lang w:val="en"/>
            </w:rPr>
          </w:rPrChange>
        </w:rPr>
        <w:t xml:space="preserve">and </w:t>
      </w:r>
      <w:r w:rsidR="009C1240" w:rsidRPr="008A020F">
        <w:rPr>
          <w:color w:val="000000" w:themeColor="text1"/>
          <w:highlight w:val="yellow"/>
          <w:lang w:val="en"/>
          <w:rPrChange w:id="528" w:author="Brown,James T" w:date="2019-02-15T01:55:00Z">
            <w:rPr>
              <w:color w:val="000000" w:themeColor="text1"/>
              <w:lang w:val="en"/>
            </w:rPr>
          </w:rPrChange>
        </w:rPr>
        <w:t>the dry lipids were weighed</w:t>
      </w:r>
      <w:r w:rsidRPr="008A020F">
        <w:rPr>
          <w:color w:val="000000" w:themeColor="text1"/>
          <w:highlight w:val="yellow"/>
          <w:lang w:val="en"/>
          <w:rPrChange w:id="529" w:author="Brown,James T" w:date="2019-02-15T01:55:00Z">
            <w:rPr>
              <w:color w:val="000000" w:themeColor="text1"/>
              <w:lang w:val="en"/>
            </w:rPr>
          </w:rPrChange>
        </w:rPr>
        <w:t xml:space="preserve">. </w:t>
      </w:r>
    </w:p>
    <w:p w14:paraId="0AFB2A30" w14:textId="77777777" w:rsidR="007F6A28" w:rsidRPr="008A020F" w:rsidRDefault="007F6A28">
      <w:pPr>
        <w:ind w:left="-15" w:right="90" w:firstLine="468"/>
        <w:rPr>
          <w:color w:val="000000" w:themeColor="text1"/>
          <w:highlight w:val="yellow"/>
          <w:rPrChange w:id="530" w:author="Brown,James T" w:date="2019-02-15T01:55:00Z">
            <w:rPr>
              <w:color w:val="000000" w:themeColor="text1"/>
            </w:rPr>
          </w:rPrChange>
        </w:rPr>
      </w:pPr>
    </w:p>
    <w:p w14:paraId="608E1920" w14:textId="77777777" w:rsidR="006F58EA" w:rsidRPr="008A020F" w:rsidRDefault="00D27C9E">
      <w:pPr>
        <w:tabs>
          <w:tab w:val="center" w:pos="1903"/>
        </w:tabs>
        <w:spacing w:after="187" w:line="253" w:lineRule="auto"/>
        <w:ind w:left="-15" w:firstLine="0"/>
        <w:rPr>
          <w:color w:val="000000" w:themeColor="text1"/>
          <w:highlight w:val="yellow"/>
          <w:rPrChange w:id="531" w:author="Brown,James T" w:date="2019-02-15T01:55:00Z">
            <w:rPr>
              <w:color w:val="000000" w:themeColor="text1"/>
            </w:rPr>
          </w:rPrChange>
        </w:rPr>
      </w:pPr>
      <w:r w:rsidRPr="008A020F">
        <w:rPr>
          <w:color w:val="000000" w:themeColor="text1"/>
          <w:highlight w:val="yellow"/>
          <w:rPrChange w:id="532" w:author="Brown,James T" w:date="2019-02-15T01:55:00Z">
            <w:rPr>
              <w:color w:val="000000" w:themeColor="text1"/>
            </w:rPr>
          </w:rPrChange>
        </w:rPr>
        <w:t>3.2.4</w:t>
      </w:r>
      <w:r w:rsidRPr="008A020F">
        <w:rPr>
          <w:color w:val="000000" w:themeColor="text1"/>
          <w:highlight w:val="yellow"/>
          <w:rPrChange w:id="533" w:author="Brown,James T" w:date="2019-02-15T01:55:00Z">
            <w:rPr>
              <w:color w:val="000000" w:themeColor="text1"/>
            </w:rPr>
          </w:rPrChange>
        </w:rPr>
        <w:tab/>
        <w:t>Statistical Analyses</w:t>
      </w:r>
    </w:p>
    <w:p w14:paraId="4666C87A" w14:textId="77777777" w:rsidR="00DD43B4" w:rsidRPr="008A020F" w:rsidRDefault="00DD43B4" w:rsidP="00DD43B4">
      <w:pPr>
        <w:spacing w:line="480" w:lineRule="auto"/>
        <w:ind w:left="-15" w:right="90" w:firstLine="468"/>
        <w:rPr>
          <w:color w:val="000000" w:themeColor="text1"/>
          <w:highlight w:val="yellow"/>
          <w:rPrChange w:id="534" w:author="Brown,James T" w:date="2019-02-15T01:55:00Z">
            <w:rPr>
              <w:color w:val="000000" w:themeColor="text1"/>
            </w:rPr>
          </w:rPrChange>
        </w:rPr>
      </w:pPr>
      <w:r w:rsidRPr="008A020F">
        <w:rPr>
          <w:color w:val="000000" w:themeColor="text1"/>
          <w:highlight w:val="yellow"/>
          <w:rPrChange w:id="535" w:author="Brown,James T" w:date="2019-02-15T01:55:00Z">
            <w:rPr>
              <w:color w:val="000000" w:themeColor="text1"/>
            </w:rPr>
          </w:rPrChange>
        </w:rPr>
        <w:t>All statistical analyses were performed using R studio software (version 1.1.383). In experiment 1, diapause status was measured in 100 larvae for 40 days. The percentage of individuals in diapause was calculated on each observation day as the number of individuals that</w:t>
      </w:r>
      <w:r w:rsidR="00EB1638" w:rsidRPr="008A020F">
        <w:rPr>
          <w:color w:val="000000" w:themeColor="text1"/>
          <w:highlight w:val="yellow"/>
          <w:rPrChange w:id="536" w:author="Brown,James T" w:date="2019-02-15T01:55:00Z">
            <w:rPr>
              <w:color w:val="000000" w:themeColor="text1"/>
            </w:rPr>
          </w:rPrChange>
        </w:rPr>
        <w:t xml:space="preserve"> remained</w:t>
      </w:r>
      <w:r w:rsidRPr="008A020F">
        <w:rPr>
          <w:color w:val="000000" w:themeColor="text1"/>
          <w:highlight w:val="yellow"/>
          <w:rPrChange w:id="537" w:author="Brown,James T" w:date="2019-02-15T01:55:00Z">
            <w:rPr>
              <w:color w:val="000000" w:themeColor="text1"/>
            </w:rPr>
          </w:rPrChange>
        </w:rPr>
        <w:t xml:space="preserve"> larva divided by the total number of individuals alive (larvae and pupa). </w:t>
      </w:r>
      <w:r w:rsidR="00B30EA8" w:rsidRPr="008A020F">
        <w:rPr>
          <w:color w:val="000000" w:themeColor="text1"/>
          <w:highlight w:val="yellow"/>
          <w:rPrChange w:id="538" w:author="Brown,James T" w:date="2019-02-15T01:55:00Z">
            <w:rPr>
              <w:color w:val="000000" w:themeColor="text1"/>
            </w:rPr>
          </w:rPrChange>
        </w:rPr>
        <w:t>M</w:t>
      </w:r>
      <w:r w:rsidRPr="008A020F">
        <w:rPr>
          <w:color w:val="000000" w:themeColor="text1"/>
          <w:highlight w:val="yellow"/>
          <w:rPrChange w:id="539" w:author="Brown,James T" w:date="2019-02-15T01:55:00Z">
            <w:rPr>
              <w:color w:val="000000" w:themeColor="text1"/>
            </w:rPr>
          </w:rPrChange>
        </w:rPr>
        <w:t>easurements</w:t>
      </w:r>
      <w:r w:rsidR="00B30EA8" w:rsidRPr="008A020F">
        <w:rPr>
          <w:color w:val="000000" w:themeColor="text1"/>
          <w:highlight w:val="yellow"/>
          <w:rPrChange w:id="540" w:author="Brown,James T" w:date="2019-02-15T01:55:00Z">
            <w:rPr>
              <w:color w:val="000000" w:themeColor="text1"/>
            </w:rPr>
          </w:rPrChange>
        </w:rPr>
        <w:t xml:space="preserve"> of</w:t>
      </w:r>
      <w:r w:rsidRPr="008A020F">
        <w:rPr>
          <w:color w:val="000000" w:themeColor="text1"/>
          <w:highlight w:val="yellow"/>
          <w:rPrChange w:id="541" w:author="Brown,James T" w:date="2019-02-15T01:55:00Z">
            <w:rPr>
              <w:color w:val="000000" w:themeColor="text1"/>
            </w:rPr>
          </w:rPrChange>
        </w:rPr>
        <w:t xml:space="preserve"> CO</w:t>
      </w:r>
      <w:r w:rsidRPr="008A020F">
        <w:rPr>
          <w:color w:val="000000" w:themeColor="text1"/>
          <w:highlight w:val="yellow"/>
          <w:vertAlign w:val="subscript"/>
          <w:rPrChange w:id="542" w:author="Brown,James T" w:date="2019-02-15T01:55:00Z">
            <w:rPr>
              <w:color w:val="000000" w:themeColor="text1"/>
              <w:vertAlign w:val="subscript"/>
            </w:rPr>
          </w:rPrChange>
        </w:rPr>
        <w:t>2</w:t>
      </w:r>
      <w:r w:rsidRPr="008A020F">
        <w:rPr>
          <w:color w:val="000000" w:themeColor="text1"/>
          <w:highlight w:val="yellow"/>
          <w:rPrChange w:id="543" w:author="Brown,James T" w:date="2019-02-15T01:55:00Z">
            <w:rPr>
              <w:color w:val="000000" w:themeColor="text1"/>
            </w:rPr>
          </w:rPrChange>
        </w:rPr>
        <w:t xml:space="preserve"> production</w:t>
      </w:r>
      <w:r w:rsidR="00B30EA8" w:rsidRPr="008A020F">
        <w:rPr>
          <w:color w:val="000000" w:themeColor="text1"/>
          <w:highlight w:val="yellow"/>
          <w:rPrChange w:id="544" w:author="Brown,James T" w:date="2019-02-15T01:55:00Z">
            <w:rPr>
              <w:color w:val="000000" w:themeColor="text1"/>
            </w:rPr>
          </w:rPrChange>
        </w:rPr>
        <w:t xml:space="preserve"> and wet mass</w:t>
      </w:r>
      <w:r w:rsidRPr="008A020F">
        <w:rPr>
          <w:color w:val="000000" w:themeColor="text1"/>
          <w:highlight w:val="yellow"/>
          <w:rPrChange w:id="545" w:author="Brown,James T" w:date="2019-02-15T01:55:00Z">
            <w:rPr>
              <w:color w:val="000000" w:themeColor="text1"/>
            </w:rPr>
          </w:rPrChange>
        </w:rPr>
        <w:t xml:space="preserve"> were taken for 100 individuals and analyzed using a</w:t>
      </w:r>
      <w:r w:rsidR="000472C3" w:rsidRPr="008A020F">
        <w:rPr>
          <w:color w:val="000000" w:themeColor="text1"/>
          <w:highlight w:val="yellow"/>
          <w:rPrChange w:id="546" w:author="Brown,James T" w:date="2019-02-15T01:55:00Z">
            <w:rPr>
              <w:color w:val="000000" w:themeColor="text1"/>
            </w:rPr>
          </w:rPrChange>
        </w:rPr>
        <w:t xml:space="preserve"> </w:t>
      </w:r>
      <w:r w:rsidRPr="008A020F">
        <w:rPr>
          <w:color w:val="000000" w:themeColor="text1"/>
          <w:highlight w:val="yellow"/>
          <w:rPrChange w:id="547" w:author="Brown,James T" w:date="2019-02-15T01:55:00Z">
            <w:rPr>
              <w:color w:val="000000" w:themeColor="text1"/>
            </w:rPr>
          </w:rPrChange>
        </w:rPr>
        <w:t>linea</w:t>
      </w:r>
      <w:r w:rsidR="0063279C" w:rsidRPr="008A020F">
        <w:rPr>
          <w:color w:val="000000" w:themeColor="text1"/>
          <w:highlight w:val="yellow"/>
          <w:rPrChange w:id="548" w:author="Brown,James T" w:date="2019-02-15T01:55:00Z">
            <w:rPr>
              <w:color w:val="000000" w:themeColor="text1"/>
            </w:rPr>
          </w:rPrChange>
        </w:rPr>
        <w:t xml:space="preserve">r </w:t>
      </w:r>
      <w:r w:rsidRPr="008A020F">
        <w:rPr>
          <w:color w:val="000000" w:themeColor="text1"/>
          <w:highlight w:val="yellow"/>
          <w:rPrChange w:id="549" w:author="Brown,James T" w:date="2019-02-15T01:55:00Z">
            <w:rPr>
              <w:color w:val="000000" w:themeColor="text1"/>
            </w:rPr>
          </w:rPrChange>
        </w:rPr>
        <w:t xml:space="preserve">model. </w:t>
      </w:r>
      <w:r w:rsidR="00FD2921" w:rsidRPr="008A020F">
        <w:rPr>
          <w:color w:val="000000" w:themeColor="text1"/>
          <w:highlight w:val="yellow"/>
          <w:rPrChange w:id="550" w:author="Brown,James T" w:date="2019-02-15T01:55:00Z">
            <w:rPr>
              <w:color w:val="000000" w:themeColor="text1"/>
            </w:rPr>
          </w:rPrChange>
        </w:rPr>
        <w:t xml:space="preserve">The </w:t>
      </w:r>
      <w:r w:rsidR="003240C8" w:rsidRPr="008A020F">
        <w:rPr>
          <w:color w:val="000000" w:themeColor="text1"/>
          <w:highlight w:val="yellow"/>
          <w:rPrChange w:id="551" w:author="Brown,James T" w:date="2019-02-15T01:55:00Z">
            <w:rPr>
              <w:color w:val="000000" w:themeColor="text1"/>
            </w:rPr>
          </w:rPrChange>
        </w:rPr>
        <w:t xml:space="preserve">production of </w:t>
      </w:r>
      <w:r w:rsidR="00652767" w:rsidRPr="008A020F">
        <w:rPr>
          <w:color w:val="000000" w:themeColor="text1"/>
          <w:highlight w:val="yellow"/>
          <w:rPrChange w:id="552" w:author="Brown,James T" w:date="2019-02-15T01:55:00Z">
            <w:rPr>
              <w:color w:val="000000" w:themeColor="text1"/>
            </w:rPr>
          </w:rPrChange>
        </w:rPr>
        <w:t>CO</w:t>
      </w:r>
      <w:r w:rsidR="00652767" w:rsidRPr="008A020F">
        <w:rPr>
          <w:color w:val="000000" w:themeColor="text1"/>
          <w:highlight w:val="yellow"/>
          <w:vertAlign w:val="subscript"/>
          <w:rPrChange w:id="553" w:author="Brown,James T" w:date="2019-02-15T01:55:00Z">
            <w:rPr>
              <w:color w:val="000000" w:themeColor="text1"/>
              <w:vertAlign w:val="subscript"/>
            </w:rPr>
          </w:rPrChange>
        </w:rPr>
        <w:t>2</w:t>
      </w:r>
      <w:r w:rsidR="00FD2921" w:rsidRPr="008A020F">
        <w:rPr>
          <w:color w:val="000000" w:themeColor="text1"/>
          <w:highlight w:val="yellow"/>
          <w:rPrChange w:id="554" w:author="Brown,James T" w:date="2019-02-15T01:55:00Z">
            <w:rPr>
              <w:color w:val="000000" w:themeColor="text1"/>
            </w:rPr>
          </w:rPrChange>
        </w:rPr>
        <w:t xml:space="preserve"> </w:t>
      </w:r>
      <w:r w:rsidR="003240C8" w:rsidRPr="008A020F">
        <w:rPr>
          <w:color w:val="000000" w:themeColor="text1"/>
          <w:highlight w:val="yellow"/>
          <w:rPrChange w:id="555" w:author="Brown,James T" w:date="2019-02-15T01:55:00Z">
            <w:rPr>
              <w:color w:val="000000" w:themeColor="text1"/>
            </w:rPr>
          </w:rPrChange>
        </w:rPr>
        <w:t xml:space="preserve">was weighted by wet mass and photoperiod, diapause genotype, and diapause phenotype </w:t>
      </w:r>
      <w:r w:rsidR="0063279C" w:rsidRPr="008A020F">
        <w:rPr>
          <w:color w:val="000000" w:themeColor="text1"/>
          <w:highlight w:val="yellow"/>
          <w:rPrChange w:id="556" w:author="Brown,James T" w:date="2019-02-15T01:55:00Z">
            <w:rPr>
              <w:color w:val="000000" w:themeColor="text1"/>
            </w:rPr>
          </w:rPrChange>
        </w:rPr>
        <w:t>were each independent variables used to</w:t>
      </w:r>
      <w:r w:rsidR="003240C8" w:rsidRPr="008A020F">
        <w:rPr>
          <w:color w:val="000000" w:themeColor="text1"/>
          <w:highlight w:val="yellow"/>
          <w:rPrChange w:id="557" w:author="Brown,James T" w:date="2019-02-15T01:55:00Z">
            <w:rPr>
              <w:color w:val="000000" w:themeColor="text1"/>
            </w:rPr>
          </w:rPrChange>
        </w:rPr>
        <w:t xml:space="preserve"> explain the response of CO</w:t>
      </w:r>
      <w:r w:rsidR="003240C8" w:rsidRPr="008A020F">
        <w:rPr>
          <w:color w:val="000000" w:themeColor="text1"/>
          <w:highlight w:val="yellow"/>
          <w:vertAlign w:val="subscript"/>
          <w:rPrChange w:id="558" w:author="Brown,James T" w:date="2019-02-15T01:55:00Z">
            <w:rPr>
              <w:color w:val="000000" w:themeColor="text1"/>
              <w:vertAlign w:val="subscript"/>
            </w:rPr>
          </w:rPrChange>
        </w:rPr>
        <w:t>2</w:t>
      </w:r>
      <w:r w:rsidR="003240C8" w:rsidRPr="008A020F">
        <w:rPr>
          <w:color w:val="000000" w:themeColor="text1"/>
          <w:highlight w:val="yellow"/>
          <w:rPrChange w:id="559" w:author="Brown,James T" w:date="2019-02-15T01:55:00Z">
            <w:rPr>
              <w:color w:val="000000" w:themeColor="text1"/>
            </w:rPr>
          </w:rPrChange>
        </w:rPr>
        <w:t xml:space="preserve"> production</w:t>
      </w:r>
      <w:r w:rsidR="0063279C" w:rsidRPr="008A020F">
        <w:rPr>
          <w:color w:val="000000" w:themeColor="text1"/>
          <w:highlight w:val="yellow"/>
          <w:rPrChange w:id="560" w:author="Brown,James T" w:date="2019-02-15T01:55:00Z">
            <w:rPr>
              <w:color w:val="000000" w:themeColor="text1"/>
            </w:rPr>
          </w:rPrChange>
        </w:rPr>
        <w:t xml:space="preserve"> </w:t>
      </w:r>
      <w:r w:rsidR="0014256A" w:rsidRPr="008A020F">
        <w:rPr>
          <w:color w:val="000000" w:themeColor="text1"/>
          <w:highlight w:val="yellow"/>
          <w:rPrChange w:id="561" w:author="Brown,James T" w:date="2019-02-15T01:55:00Z">
            <w:rPr>
              <w:color w:val="000000" w:themeColor="text1"/>
            </w:rPr>
          </w:rPrChange>
        </w:rPr>
        <w:t xml:space="preserve">(Table </w:t>
      </w:r>
      <w:r w:rsidR="0063279C" w:rsidRPr="008A020F">
        <w:rPr>
          <w:color w:val="000000" w:themeColor="text1"/>
          <w:highlight w:val="yellow"/>
          <w:rPrChange w:id="562" w:author="Brown,James T" w:date="2019-02-15T01:55:00Z">
            <w:rPr>
              <w:color w:val="000000" w:themeColor="text1"/>
            </w:rPr>
          </w:rPrChange>
        </w:rPr>
        <w:t>3-1</w:t>
      </w:r>
      <w:r w:rsidR="0014256A" w:rsidRPr="008A020F">
        <w:rPr>
          <w:color w:val="000000" w:themeColor="text1"/>
          <w:highlight w:val="yellow"/>
          <w:rPrChange w:id="563" w:author="Brown,James T" w:date="2019-02-15T01:55:00Z">
            <w:rPr>
              <w:color w:val="000000" w:themeColor="text1"/>
            </w:rPr>
          </w:rPrChange>
        </w:rPr>
        <w:t>).</w:t>
      </w:r>
    </w:p>
    <w:p w14:paraId="7025C0B7" w14:textId="0FCEDB11" w:rsidR="005D29A0" w:rsidRPr="008A020F" w:rsidRDefault="00DD43B4" w:rsidP="005D29A0">
      <w:pPr>
        <w:spacing w:line="480" w:lineRule="auto"/>
        <w:ind w:left="-15" w:right="90" w:firstLine="468"/>
        <w:rPr>
          <w:color w:val="000000" w:themeColor="text1"/>
          <w:highlight w:val="yellow"/>
          <w:rPrChange w:id="564" w:author="Brown,James T" w:date="2019-02-15T01:55:00Z">
            <w:rPr>
              <w:color w:val="000000" w:themeColor="text1"/>
            </w:rPr>
          </w:rPrChange>
        </w:rPr>
      </w:pPr>
      <w:r w:rsidRPr="008A020F">
        <w:rPr>
          <w:color w:val="000000" w:themeColor="text1"/>
          <w:highlight w:val="yellow"/>
          <w:rPrChange w:id="565" w:author="Brown,James T" w:date="2019-02-15T01:55:00Z">
            <w:rPr>
              <w:color w:val="000000" w:themeColor="text1"/>
            </w:rPr>
          </w:rPrChange>
        </w:rPr>
        <w:t>In experiment 2,</w:t>
      </w:r>
      <w:r w:rsidR="006200F2" w:rsidRPr="008A020F">
        <w:rPr>
          <w:color w:val="000000" w:themeColor="text1"/>
          <w:highlight w:val="yellow"/>
          <w:rPrChange w:id="566" w:author="Brown,James T" w:date="2019-02-15T01:55:00Z">
            <w:rPr>
              <w:color w:val="000000" w:themeColor="text1"/>
            </w:rPr>
          </w:rPrChange>
        </w:rPr>
        <w:t xml:space="preserve"> wandering day</w:t>
      </w:r>
      <w:r w:rsidR="0057015C" w:rsidRPr="008A020F">
        <w:rPr>
          <w:color w:val="000000" w:themeColor="text1"/>
          <w:highlight w:val="yellow"/>
          <w:rPrChange w:id="567" w:author="Brown,James T" w:date="2019-02-15T01:55:00Z">
            <w:rPr>
              <w:color w:val="000000" w:themeColor="text1"/>
            </w:rPr>
          </w:rPrChange>
        </w:rPr>
        <w:t xml:space="preserve"> was calculated as the total number of days between eclosion into the final larval instar and the day frass production ended for each sampled larva.</w:t>
      </w:r>
      <w:r w:rsidR="006200F2" w:rsidRPr="008A020F">
        <w:rPr>
          <w:color w:val="000000" w:themeColor="text1"/>
          <w:highlight w:val="yellow"/>
          <w:rPrChange w:id="568" w:author="Brown,James T" w:date="2019-02-15T01:55:00Z">
            <w:rPr>
              <w:color w:val="000000" w:themeColor="text1"/>
            </w:rPr>
          </w:rPrChange>
        </w:rPr>
        <w:t xml:space="preserve"> </w:t>
      </w:r>
      <w:r w:rsidR="004817D3" w:rsidRPr="008A020F">
        <w:rPr>
          <w:color w:val="000000" w:themeColor="text1"/>
          <w:highlight w:val="yellow"/>
          <w:rPrChange w:id="569" w:author="Brown,James T" w:date="2019-02-15T01:55:00Z">
            <w:rPr>
              <w:color w:val="000000" w:themeColor="text1"/>
            </w:rPr>
          </w:rPrChange>
        </w:rPr>
        <w:t>W</w:t>
      </w:r>
      <w:r w:rsidR="0057015C" w:rsidRPr="008A020F">
        <w:rPr>
          <w:color w:val="000000" w:themeColor="text1"/>
          <w:highlight w:val="yellow"/>
          <w:rPrChange w:id="570" w:author="Brown,James T" w:date="2019-02-15T01:55:00Z">
            <w:rPr>
              <w:color w:val="000000" w:themeColor="text1"/>
            </w:rPr>
          </w:rPrChange>
        </w:rPr>
        <w:t>andering day</w:t>
      </w:r>
      <w:r w:rsidR="004817D3" w:rsidRPr="008A020F">
        <w:rPr>
          <w:color w:val="000000" w:themeColor="text1"/>
          <w:highlight w:val="yellow"/>
          <w:rPrChange w:id="571" w:author="Brown,James T" w:date="2019-02-15T01:55:00Z">
            <w:rPr>
              <w:color w:val="000000" w:themeColor="text1"/>
            </w:rPr>
          </w:rPrChange>
        </w:rPr>
        <w:t xml:space="preserve"> was measured</w:t>
      </w:r>
      <w:r w:rsidR="0057015C" w:rsidRPr="008A020F">
        <w:rPr>
          <w:color w:val="000000" w:themeColor="text1"/>
          <w:highlight w:val="yellow"/>
          <w:rPrChange w:id="572" w:author="Brown,James T" w:date="2019-02-15T01:55:00Z">
            <w:rPr>
              <w:color w:val="000000" w:themeColor="text1"/>
            </w:rPr>
          </w:rPrChange>
        </w:rPr>
        <w:t xml:space="preserve"> in </w:t>
      </w:r>
      <w:r w:rsidR="002E1D44" w:rsidRPr="008A020F">
        <w:rPr>
          <w:color w:val="000000" w:themeColor="text1"/>
          <w:highlight w:val="yellow"/>
          <w:rPrChange w:id="573" w:author="Brown,James T" w:date="2019-02-15T01:55:00Z">
            <w:rPr>
              <w:color w:val="000000" w:themeColor="text1"/>
            </w:rPr>
          </w:rPrChange>
        </w:rPr>
        <w:t>48</w:t>
      </w:r>
      <w:r w:rsidR="0057015C" w:rsidRPr="008A020F">
        <w:rPr>
          <w:color w:val="000000" w:themeColor="text1"/>
          <w:highlight w:val="yellow"/>
          <w:rPrChange w:id="574" w:author="Brown,James T" w:date="2019-02-15T01:55:00Z">
            <w:rPr>
              <w:color w:val="000000" w:themeColor="text1"/>
            </w:rPr>
          </w:rPrChange>
        </w:rPr>
        <w:t xml:space="preserve"> individuals and analyzed using a generalized linear mixed effects model. The statistical model to explain difference</w:t>
      </w:r>
      <w:r w:rsidR="004817D3" w:rsidRPr="008A020F">
        <w:rPr>
          <w:color w:val="000000" w:themeColor="text1"/>
          <w:highlight w:val="yellow"/>
          <w:rPrChange w:id="575" w:author="Brown,James T" w:date="2019-02-15T01:55:00Z">
            <w:rPr>
              <w:color w:val="000000" w:themeColor="text1"/>
            </w:rPr>
          </w:rPrChange>
        </w:rPr>
        <w:t>s</w:t>
      </w:r>
      <w:r w:rsidR="0057015C" w:rsidRPr="008A020F">
        <w:rPr>
          <w:color w:val="000000" w:themeColor="text1"/>
          <w:highlight w:val="yellow"/>
          <w:rPrChange w:id="576" w:author="Brown,James T" w:date="2019-02-15T01:55:00Z">
            <w:rPr>
              <w:color w:val="000000" w:themeColor="text1"/>
            </w:rPr>
          </w:rPrChange>
        </w:rPr>
        <w:t xml:space="preserve"> in wandering day included: diapause genotype and </w:t>
      </w:r>
      <w:r w:rsidR="001545B6" w:rsidRPr="008A020F">
        <w:rPr>
          <w:color w:val="000000" w:themeColor="text1"/>
          <w:highlight w:val="yellow"/>
          <w:rPrChange w:id="577" w:author="Brown,James T" w:date="2019-02-15T01:55:00Z">
            <w:rPr>
              <w:color w:val="000000" w:themeColor="text1"/>
            </w:rPr>
          </w:rPrChange>
        </w:rPr>
        <w:t>photoperiod</w:t>
      </w:r>
      <w:r w:rsidR="0057015C" w:rsidRPr="008A020F">
        <w:rPr>
          <w:color w:val="000000" w:themeColor="text1"/>
          <w:highlight w:val="yellow"/>
          <w:rPrChange w:id="578" w:author="Brown,James T" w:date="2019-02-15T01:55:00Z">
            <w:rPr>
              <w:color w:val="000000" w:themeColor="text1"/>
            </w:rPr>
          </w:rPrChange>
        </w:rPr>
        <w:t xml:space="preserve"> as fixed effects, diapause genotype and </w:t>
      </w:r>
      <w:r w:rsidR="00C82E8F" w:rsidRPr="008A020F">
        <w:rPr>
          <w:color w:val="000000" w:themeColor="text1"/>
          <w:highlight w:val="yellow"/>
          <w:rPrChange w:id="579" w:author="Brown,James T" w:date="2019-02-15T01:55:00Z">
            <w:rPr>
              <w:color w:val="000000" w:themeColor="text1"/>
            </w:rPr>
          </w:rPrChange>
        </w:rPr>
        <w:t xml:space="preserve">photoperiod </w:t>
      </w:r>
      <w:r w:rsidR="0057015C" w:rsidRPr="008A020F">
        <w:rPr>
          <w:color w:val="000000" w:themeColor="text1"/>
          <w:highlight w:val="yellow"/>
          <w:rPrChange w:id="580" w:author="Brown,James T" w:date="2019-02-15T01:55:00Z">
            <w:rPr>
              <w:color w:val="000000" w:themeColor="text1"/>
            </w:rPr>
          </w:rPrChange>
        </w:rPr>
        <w:t xml:space="preserve">as interacting effects, and biological cohort </w:t>
      </w:r>
      <w:r w:rsidR="004817D3" w:rsidRPr="008A020F">
        <w:rPr>
          <w:color w:val="000000" w:themeColor="text1"/>
          <w:highlight w:val="yellow"/>
          <w:rPrChange w:id="581" w:author="Brown,James T" w:date="2019-02-15T01:55:00Z">
            <w:rPr>
              <w:color w:val="000000" w:themeColor="text1"/>
            </w:rPr>
          </w:rPrChange>
        </w:rPr>
        <w:t>as</w:t>
      </w:r>
      <w:r w:rsidR="0057015C" w:rsidRPr="008A020F">
        <w:rPr>
          <w:color w:val="000000" w:themeColor="text1"/>
          <w:highlight w:val="yellow"/>
          <w:rPrChange w:id="582" w:author="Brown,James T" w:date="2019-02-15T01:55:00Z">
            <w:rPr>
              <w:color w:val="000000" w:themeColor="text1"/>
            </w:rPr>
          </w:rPrChange>
        </w:rPr>
        <w:t xml:space="preserve"> </w:t>
      </w:r>
      <w:r w:rsidR="002E1D44" w:rsidRPr="008A020F">
        <w:rPr>
          <w:color w:val="000000" w:themeColor="text1"/>
          <w:highlight w:val="yellow"/>
          <w:rPrChange w:id="583" w:author="Brown,James T" w:date="2019-02-15T01:55:00Z">
            <w:rPr>
              <w:color w:val="000000" w:themeColor="text1"/>
            </w:rPr>
          </w:rPrChange>
        </w:rPr>
        <w:t>a random factor</w:t>
      </w:r>
      <w:r w:rsidR="004817D3" w:rsidRPr="008A020F">
        <w:rPr>
          <w:color w:val="000000" w:themeColor="text1"/>
          <w:highlight w:val="yellow"/>
          <w:rPrChange w:id="584" w:author="Brown,James T" w:date="2019-02-15T01:55:00Z">
            <w:rPr>
              <w:color w:val="000000" w:themeColor="text1"/>
            </w:rPr>
          </w:rPrChange>
        </w:rPr>
        <w:t xml:space="preserve"> (Table 3-2)</w:t>
      </w:r>
      <w:r w:rsidR="002E1D44" w:rsidRPr="008A020F">
        <w:rPr>
          <w:color w:val="000000" w:themeColor="text1"/>
          <w:highlight w:val="yellow"/>
          <w:rPrChange w:id="585" w:author="Brown,James T" w:date="2019-02-15T01:55:00Z">
            <w:rPr>
              <w:color w:val="000000" w:themeColor="text1"/>
            </w:rPr>
          </w:rPrChange>
        </w:rPr>
        <w:t>.</w:t>
      </w:r>
      <w:r w:rsidRPr="008A020F">
        <w:rPr>
          <w:color w:val="000000" w:themeColor="text1"/>
          <w:highlight w:val="yellow"/>
          <w:rPrChange w:id="586" w:author="Brown,James T" w:date="2019-02-15T01:55:00Z">
            <w:rPr>
              <w:color w:val="000000" w:themeColor="text1"/>
            </w:rPr>
          </w:rPrChange>
        </w:rPr>
        <w:t xml:space="preserve"> Lipid stores were measured in 266 individuals and analyzed using a</w:t>
      </w:r>
      <w:r w:rsidR="000472C3" w:rsidRPr="008A020F">
        <w:rPr>
          <w:color w:val="000000" w:themeColor="text1"/>
          <w:highlight w:val="yellow"/>
          <w:rPrChange w:id="587" w:author="Brown,James T" w:date="2019-02-15T01:55:00Z">
            <w:rPr>
              <w:color w:val="000000" w:themeColor="text1"/>
            </w:rPr>
          </w:rPrChange>
        </w:rPr>
        <w:t xml:space="preserve"> generalized</w:t>
      </w:r>
      <w:r w:rsidRPr="008A020F">
        <w:rPr>
          <w:color w:val="000000" w:themeColor="text1"/>
          <w:highlight w:val="yellow"/>
          <w:rPrChange w:id="588" w:author="Brown,James T" w:date="2019-02-15T01:55:00Z">
            <w:rPr>
              <w:color w:val="000000" w:themeColor="text1"/>
            </w:rPr>
          </w:rPrChange>
        </w:rPr>
        <w:t xml:space="preserve"> linear mixed effects model. </w:t>
      </w:r>
      <w:r w:rsidR="005D29A0" w:rsidRPr="008A020F">
        <w:rPr>
          <w:color w:val="000000" w:themeColor="text1"/>
          <w:highlight w:val="yellow"/>
          <w:rPrChange w:id="589" w:author="Brown,James T" w:date="2019-02-15T01:55:00Z">
            <w:rPr>
              <w:color w:val="000000" w:themeColor="text1"/>
            </w:rPr>
          </w:rPrChange>
        </w:rPr>
        <w:t>The statistical model to explain lipid mass prior to the onset of diapause included:</w:t>
      </w:r>
      <w:r w:rsidRPr="008A020F">
        <w:rPr>
          <w:color w:val="000000" w:themeColor="text1"/>
          <w:highlight w:val="yellow"/>
          <w:rPrChange w:id="590" w:author="Brown,James T" w:date="2019-02-15T01:55:00Z">
            <w:rPr>
              <w:color w:val="000000" w:themeColor="text1"/>
            </w:rPr>
          </w:rPrChange>
        </w:rPr>
        <w:t xml:space="preserve"> diapause genotype</w:t>
      </w:r>
      <w:r w:rsidR="009972D1" w:rsidRPr="008A020F">
        <w:rPr>
          <w:color w:val="000000" w:themeColor="text1"/>
          <w:highlight w:val="yellow"/>
          <w:rPrChange w:id="591" w:author="Brown,James T" w:date="2019-02-15T01:55:00Z">
            <w:rPr>
              <w:color w:val="000000" w:themeColor="text1"/>
            </w:rPr>
          </w:rPrChange>
        </w:rPr>
        <w:t xml:space="preserve"> </w:t>
      </w:r>
      <w:r w:rsidRPr="008A020F">
        <w:rPr>
          <w:color w:val="000000" w:themeColor="text1"/>
          <w:highlight w:val="yellow"/>
          <w:rPrChange w:id="592" w:author="Brown,James T" w:date="2019-02-15T01:55:00Z">
            <w:rPr>
              <w:color w:val="000000" w:themeColor="text1"/>
            </w:rPr>
          </w:rPrChange>
        </w:rPr>
        <w:t>and</w:t>
      </w:r>
      <w:r w:rsidR="009972D1" w:rsidRPr="008A020F">
        <w:rPr>
          <w:color w:val="000000" w:themeColor="text1"/>
          <w:highlight w:val="yellow"/>
          <w:rPrChange w:id="593" w:author="Brown,James T" w:date="2019-02-15T01:55:00Z">
            <w:rPr>
              <w:color w:val="000000" w:themeColor="text1"/>
            </w:rPr>
          </w:rPrChange>
        </w:rPr>
        <w:t xml:space="preserve"> </w:t>
      </w:r>
      <w:r w:rsidR="001545B6" w:rsidRPr="008A020F">
        <w:rPr>
          <w:color w:val="000000" w:themeColor="text1"/>
          <w:highlight w:val="yellow"/>
          <w:rPrChange w:id="594" w:author="Brown,James T" w:date="2019-02-15T01:55:00Z">
            <w:rPr>
              <w:color w:val="000000" w:themeColor="text1"/>
            </w:rPr>
          </w:rPrChange>
        </w:rPr>
        <w:t>photoperiod</w:t>
      </w:r>
      <w:r w:rsidRPr="008A020F">
        <w:rPr>
          <w:color w:val="000000" w:themeColor="text1"/>
          <w:highlight w:val="yellow"/>
          <w:rPrChange w:id="595" w:author="Brown,James T" w:date="2019-02-15T01:55:00Z">
            <w:rPr>
              <w:color w:val="000000" w:themeColor="text1"/>
            </w:rPr>
          </w:rPrChange>
        </w:rPr>
        <w:t xml:space="preserve"> </w:t>
      </w:r>
      <w:r w:rsidR="00AA1215" w:rsidRPr="008A020F">
        <w:rPr>
          <w:color w:val="000000" w:themeColor="text1"/>
          <w:highlight w:val="yellow"/>
          <w:rPrChange w:id="596" w:author="Brown,James T" w:date="2019-02-15T01:55:00Z">
            <w:rPr>
              <w:color w:val="000000" w:themeColor="text1"/>
            </w:rPr>
          </w:rPrChange>
        </w:rPr>
        <w:t>as</w:t>
      </w:r>
      <w:r w:rsidRPr="008A020F">
        <w:rPr>
          <w:color w:val="000000" w:themeColor="text1"/>
          <w:highlight w:val="yellow"/>
          <w:rPrChange w:id="597" w:author="Brown,James T" w:date="2019-02-15T01:55:00Z">
            <w:rPr>
              <w:color w:val="000000" w:themeColor="text1"/>
            </w:rPr>
          </w:rPrChange>
        </w:rPr>
        <w:t xml:space="preserve"> fixed effects, diapause genotype and </w:t>
      </w:r>
      <w:r w:rsidR="001545B6" w:rsidRPr="008A020F">
        <w:rPr>
          <w:color w:val="000000" w:themeColor="text1"/>
          <w:highlight w:val="yellow"/>
          <w:rPrChange w:id="598" w:author="Brown,James T" w:date="2019-02-15T01:55:00Z">
            <w:rPr>
              <w:color w:val="000000" w:themeColor="text1"/>
            </w:rPr>
          </w:rPrChange>
        </w:rPr>
        <w:t>photoperiod</w:t>
      </w:r>
      <w:r w:rsidRPr="008A020F">
        <w:rPr>
          <w:color w:val="000000" w:themeColor="text1"/>
          <w:highlight w:val="yellow"/>
          <w:rPrChange w:id="599" w:author="Brown,James T" w:date="2019-02-15T01:55:00Z">
            <w:rPr>
              <w:color w:val="000000" w:themeColor="text1"/>
            </w:rPr>
          </w:rPrChange>
        </w:rPr>
        <w:t xml:space="preserve"> </w:t>
      </w:r>
      <w:r w:rsidR="00AA1215" w:rsidRPr="008A020F">
        <w:rPr>
          <w:color w:val="000000" w:themeColor="text1"/>
          <w:highlight w:val="yellow"/>
          <w:rPrChange w:id="600" w:author="Brown,James T" w:date="2019-02-15T01:55:00Z">
            <w:rPr>
              <w:color w:val="000000" w:themeColor="text1"/>
            </w:rPr>
          </w:rPrChange>
        </w:rPr>
        <w:t xml:space="preserve">as </w:t>
      </w:r>
      <w:r w:rsidRPr="008A020F">
        <w:rPr>
          <w:color w:val="000000" w:themeColor="text1"/>
          <w:highlight w:val="yellow"/>
          <w:rPrChange w:id="601" w:author="Brown,James T" w:date="2019-02-15T01:55:00Z">
            <w:rPr>
              <w:color w:val="000000" w:themeColor="text1"/>
            </w:rPr>
          </w:rPrChange>
        </w:rPr>
        <w:t>interacting fixed effects, and lean mass was a covariate</w:t>
      </w:r>
      <w:r w:rsidR="00652767" w:rsidRPr="008A020F">
        <w:rPr>
          <w:color w:val="000000" w:themeColor="text1"/>
          <w:highlight w:val="yellow"/>
          <w:rPrChange w:id="602" w:author="Brown,James T" w:date="2019-02-15T01:55:00Z">
            <w:rPr>
              <w:color w:val="000000" w:themeColor="text1"/>
            </w:rPr>
          </w:rPrChange>
        </w:rPr>
        <w:t xml:space="preserve"> (Table 3-</w:t>
      </w:r>
      <w:r w:rsidR="002407FE" w:rsidRPr="008A020F">
        <w:rPr>
          <w:color w:val="000000" w:themeColor="text1"/>
          <w:highlight w:val="yellow"/>
          <w:rPrChange w:id="603" w:author="Brown,James T" w:date="2019-02-15T01:55:00Z">
            <w:rPr>
              <w:color w:val="000000" w:themeColor="text1"/>
            </w:rPr>
          </w:rPrChange>
        </w:rPr>
        <w:t>3</w:t>
      </w:r>
      <w:r w:rsidR="00652767" w:rsidRPr="008A020F">
        <w:rPr>
          <w:color w:val="000000" w:themeColor="text1"/>
          <w:highlight w:val="yellow"/>
          <w:rPrChange w:id="604" w:author="Brown,James T" w:date="2019-02-15T01:55:00Z">
            <w:rPr>
              <w:color w:val="000000" w:themeColor="text1"/>
            </w:rPr>
          </w:rPrChange>
        </w:rPr>
        <w:t>)</w:t>
      </w:r>
      <w:r w:rsidR="005D29A0" w:rsidRPr="008A020F">
        <w:rPr>
          <w:color w:val="000000" w:themeColor="text1"/>
          <w:highlight w:val="yellow"/>
          <w:rPrChange w:id="605" w:author="Brown,James T" w:date="2019-02-15T01:55:00Z">
            <w:rPr>
              <w:color w:val="000000" w:themeColor="text1"/>
            </w:rPr>
          </w:rPrChange>
        </w:rPr>
        <w:t>.</w:t>
      </w:r>
      <w:r w:rsidR="009972D1" w:rsidRPr="008A020F">
        <w:rPr>
          <w:color w:val="000000" w:themeColor="text1"/>
          <w:highlight w:val="yellow"/>
          <w:rPrChange w:id="606" w:author="Brown,James T" w:date="2019-02-15T01:55:00Z">
            <w:rPr>
              <w:color w:val="000000" w:themeColor="text1"/>
            </w:rPr>
          </w:rPrChange>
        </w:rPr>
        <w:t xml:space="preserve"> </w:t>
      </w:r>
      <w:r w:rsidR="005D29A0" w:rsidRPr="008A020F">
        <w:rPr>
          <w:color w:val="000000" w:themeColor="text1"/>
          <w:highlight w:val="yellow"/>
          <w:rPrChange w:id="607" w:author="Brown,James T" w:date="2019-02-15T01:55:00Z">
            <w:rPr>
              <w:color w:val="000000" w:themeColor="text1"/>
            </w:rPr>
          </w:rPrChange>
        </w:rPr>
        <w:t>The model t</w:t>
      </w:r>
      <w:r w:rsidR="009972D1" w:rsidRPr="008A020F">
        <w:rPr>
          <w:color w:val="000000" w:themeColor="text1"/>
          <w:highlight w:val="yellow"/>
          <w:rPrChange w:id="608" w:author="Brown,James T" w:date="2019-02-15T01:55:00Z">
            <w:rPr>
              <w:color w:val="000000" w:themeColor="text1"/>
            </w:rPr>
          </w:rPrChange>
        </w:rPr>
        <w:t>o explain lipid mass depletion during diapause</w:t>
      </w:r>
      <w:r w:rsidR="005D29A0" w:rsidRPr="008A020F">
        <w:rPr>
          <w:color w:val="000000" w:themeColor="text1"/>
          <w:highlight w:val="yellow"/>
          <w:rPrChange w:id="609" w:author="Brown,James T" w:date="2019-02-15T01:55:00Z">
            <w:rPr>
              <w:color w:val="000000" w:themeColor="text1"/>
            </w:rPr>
          </w:rPrChange>
        </w:rPr>
        <w:t xml:space="preserve"> included:</w:t>
      </w:r>
      <w:r w:rsidR="009972D1" w:rsidRPr="008A020F">
        <w:rPr>
          <w:color w:val="000000" w:themeColor="text1"/>
          <w:highlight w:val="yellow"/>
          <w:rPrChange w:id="610" w:author="Brown,James T" w:date="2019-02-15T01:55:00Z">
            <w:rPr>
              <w:color w:val="000000" w:themeColor="text1"/>
            </w:rPr>
          </w:rPrChange>
        </w:rPr>
        <w:t xml:space="preserve"> diapause genotype and sample day </w:t>
      </w:r>
      <w:r w:rsidR="00AA1215" w:rsidRPr="008A020F">
        <w:rPr>
          <w:color w:val="000000" w:themeColor="text1"/>
          <w:highlight w:val="yellow"/>
          <w:rPrChange w:id="611" w:author="Brown,James T" w:date="2019-02-15T01:55:00Z">
            <w:rPr>
              <w:color w:val="000000" w:themeColor="text1"/>
            </w:rPr>
          </w:rPrChange>
        </w:rPr>
        <w:t>as</w:t>
      </w:r>
      <w:r w:rsidR="009972D1" w:rsidRPr="008A020F">
        <w:rPr>
          <w:color w:val="000000" w:themeColor="text1"/>
          <w:highlight w:val="yellow"/>
          <w:rPrChange w:id="612" w:author="Brown,James T" w:date="2019-02-15T01:55:00Z">
            <w:rPr>
              <w:color w:val="000000" w:themeColor="text1"/>
            </w:rPr>
          </w:rPrChange>
        </w:rPr>
        <w:t xml:space="preserve"> fixed effects, diapause genotype and sample day </w:t>
      </w:r>
      <w:r w:rsidR="00AA1215" w:rsidRPr="008A020F">
        <w:rPr>
          <w:color w:val="000000" w:themeColor="text1"/>
          <w:highlight w:val="yellow"/>
          <w:rPrChange w:id="613" w:author="Brown,James T" w:date="2019-02-15T01:55:00Z">
            <w:rPr>
              <w:color w:val="000000" w:themeColor="text1"/>
            </w:rPr>
          </w:rPrChange>
        </w:rPr>
        <w:t>as</w:t>
      </w:r>
      <w:r w:rsidR="009972D1" w:rsidRPr="008A020F">
        <w:rPr>
          <w:color w:val="000000" w:themeColor="text1"/>
          <w:highlight w:val="yellow"/>
          <w:rPrChange w:id="614" w:author="Brown,James T" w:date="2019-02-15T01:55:00Z">
            <w:rPr>
              <w:color w:val="000000" w:themeColor="text1"/>
            </w:rPr>
          </w:rPrChange>
        </w:rPr>
        <w:t xml:space="preserve"> interacting fixed effects, and lean mass was a covariate</w:t>
      </w:r>
      <w:r w:rsidR="00652767" w:rsidRPr="008A020F">
        <w:rPr>
          <w:color w:val="000000" w:themeColor="text1"/>
          <w:highlight w:val="yellow"/>
          <w:rPrChange w:id="615" w:author="Brown,James T" w:date="2019-02-15T01:55:00Z">
            <w:rPr>
              <w:color w:val="000000" w:themeColor="text1"/>
            </w:rPr>
          </w:rPrChange>
        </w:rPr>
        <w:t xml:space="preserve"> (Table 3-</w:t>
      </w:r>
      <w:r w:rsidR="002407FE" w:rsidRPr="008A020F">
        <w:rPr>
          <w:color w:val="000000" w:themeColor="text1"/>
          <w:highlight w:val="yellow"/>
          <w:rPrChange w:id="616" w:author="Brown,James T" w:date="2019-02-15T01:55:00Z">
            <w:rPr>
              <w:color w:val="000000" w:themeColor="text1"/>
            </w:rPr>
          </w:rPrChange>
        </w:rPr>
        <w:t>4</w:t>
      </w:r>
      <w:r w:rsidR="00652767" w:rsidRPr="008A020F">
        <w:rPr>
          <w:color w:val="000000" w:themeColor="text1"/>
          <w:highlight w:val="yellow"/>
          <w:rPrChange w:id="617" w:author="Brown,James T" w:date="2019-02-15T01:55:00Z">
            <w:rPr>
              <w:color w:val="000000" w:themeColor="text1"/>
            </w:rPr>
          </w:rPrChange>
        </w:rPr>
        <w:t>)</w:t>
      </w:r>
      <w:r w:rsidR="005D29A0" w:rsidRPr="008A020F">
        <w:rPr>
          <w:color w:val="000000" w:themeColor="text1"/>
          <w:highlight w:val="yellow"/>
          <w:rPrChange w:id="618" w:author="Brown,James T" w:date="2019-02-15T01:55:00Z">
            <w:rPr>
              <w:color w:val="000000" w:themeColor="text1"/>
            </w:rPr>
          </w:rPrChange>
        </w:rPr>
        <w:t>.</w:t>
      </w:r>
      <w:r w:rsidRPr="008A020F">
        <w:rPr>
          <w:color w:val="000000" w:themeColor="text1"/>
          <w:highlight w:val="yellow"/>
          <w:rPrChange w:id="619" w:author="Brown,James T" w:date="2019-02-15T01:55:00Z">
            <w:rPr>
              <w:color w:val="000000" w:themeColor="text1"/>
            </w:rPr>
          </w:rPrChange>
        </w:rPr>
        <w:t xml:space="preserve"> Lean mass was measured in </w:t>
      </w:r>
      <w:r w:rsidRPr="008A020F">
        <w:rPr>
          <w:color w:val="000000" w:themeColor="text1"/>
          <w:highlight w:val="yellow"/>
          <w:rPrChange w:id="620" w:author="Brown,James T" w:date="2019-02-15T01:55:00Z">
            <w:rPr>
              <w:color w:val="000000" w:themeColor="text1"/>
            </w:rPr>
          </w:rPrChange>
        </w:rPr>
        <w:lastRenderedPageBreak/>
        <w:t xml:space="preserve">338 individuals and analyzed using a </w:t>
      </w:r>
      <w:r w:rsidR="005D29A0" w:rsidRPr="008A020F">
        <w:rPr>
          <w:color w:val="000000" w:themeColor="text1"/>
          <w:highlight w:val="yellow"/>
          <w:rPrChange w:id="621" w:author="Brown,James T" w:date="2019-02-15T01:55:00Z">
            <w:rPr>
              <w:color w:val="000000" w:themeColor="text1"/>
            </w:rPr>
          </w:rPrChange>
        </w:rPr>
        <w:t xml:space="preserve">generalized </w:t>
      </w:r>
      <w:r w:rsidRPr="008A020F">
        <w:rPr>
          <w:color w:val="000000" w:themeColor="text1"/>
          <w:highlight w:val="yellow"/>
          <w:rPrChange w:id="622" w:author="Brown,James T" w:date="2019-02-15T01:55:00Z">
            <w:rPr>
              <w:color w:val="000000" w:themeColor="text1"/>
            </w:rPr>
          </w:rPrChange>
        </w:rPr>
        <w:t>linear mixed effects model. The statistical model</w:t>
      </w:r>
      <w:r w:rsidR="005D29A0" w:rsidRPr="008A020F">
        <w:rPr>
          <w:color w:val="000000" w:themeColor="text1"/>
          <w:highlight w:val="yellow"/>
          <w:rPrChange w:id="623" w:author="Brown,James T" w:date="2019-02-15T01:55:00Z">
            <w:rPr>
              <w:color w:val="000000" w:themeColor="text1"/>
            </w:rPr>
          </w:rPrChange>
        </w:rPr>
        <w:t xml:space="preserve"> to explain lean mass prior to the onset of diapause </w:t>
      </w:r>
      <w:r w:rsidRPr="008A020F">
        <w:rPr>
          <w:color w:val="000000" w:themeColor="text1"/>
          <w:highlight w:val="yellow"/>
          <w:rPrChange w:id="624" w:author="Brown,James T" w:date="2019-02-15T01:55:00Z">
            <w:rPr>
              <w:color w:val="000000" w:themeColor="text1"/>
            </w:rPr>
          </w:rPrChange>
        </w:rPr>
        <w:t xml:space="preserve">included: diapause genotype and </w:t>
      </w:r>
      <w:r w:rsidR="001545B6" w:rsidRPr="008A020F">
        <w:rPr>
          <w:color w:val="000000" w:themeColor="text1"/>
          <w:highlight w:val="yellow"/>
          <w:rPrChange w:id="625" w:author="Brown,James T" w:date="2019-02-15T01:55:00Z">
            <w:rPr>
              <w:color w:val="000000" w:themeColor="text1"/>
            </w:rPr>
          </w:rPrChange>
        </w:rPr>
        <w:t>photoperiod</w:t>
      </w:r>
      <w:r w:rsidR="00AA1215" w:rsidRPr="008A020F">
        <w:rPr>
          <w:color w:val="000000" w:themeColor="text1"/>
          <w:highlight w:val="yellow"/>
          <w:rPrChange w:id="626" w:author="Brown,James T" w:date="2019-02-15T01:55:00Z">
            <w:rPr>
              <w:color w:val="000000" w:themeColor="text1"/>
            </w:rPr>
          </w:rPrChange>
        </w:rPr>
        <w:t xml:space="preserve"> as</w:t>
      </w:r>
      <w:r w:rsidRPr="008A020F">
        <w:rPr>
          <w:color w:val="000000" w:themeColor="text1"/>
          <w:highlight w:val="yellow"/>
          <w:rPrChange w:id="627" w:author="Brown,James T" w:date="2019-02-15T01:55:00Z">
            <w:rPr>
              <w:color w:val="000000" w:themeColor="text1"/>
            </w:rPr>
          </w:rPrChange>
        </w:rPr>
        <w:t xml:space="preserve"> fixed effects</w:t>
      </w:r>
      <w:r w:rsidR="00AA1215" w:rsidRPr="008A020F">
        <w:rPr>
          <w:color w:val="000000" w:themeColor="text1"/>
          <w:highlight w:val="yellow"/>
          <w:rPrChange w:id="628" w:author="Brown,James T" w:date="2019-02-15T01:55:00Z">
            <w:rPr>
              <w:color w:val="000000" w:themeColor="text1"/>
            </w:rPr>
          </w:rPrChange>
        </w:rPr>
        <w:t xml:space="preserve"> and </w:t>
      </w:r>
      <w:r w:rsidRPr="008A020F">
        <w:rPr>
          <w:color w:val="000000" w:themeColor="text1"/>
          <w:highlight w:val="yellow"/>
          <w:rPrChange w:id="629" w:author="Brown,James T" w:date="2019-02-15T01:55:00Z">
            <w:rPr>
              <w:color w:val="000000" w:themeColor="text1"/>
            </w:rPr>
          </w:rPrChange>
        </w:rPr>
        <w:t xml:space="preserve">diapause genotype and </w:t>
      </w:r>
      <w:r w:rsidR="001545B6" w:rsidRPr="008A020F">
        <w:rPr>
          <w:color w:val="000000" w:themeColor="text1"/>
          <w:highlight w:val="yellow"/>
          <w:rPrChange w:id="630" w:author="Brown,James T" w:date="2019-02-15T01:55:00Z">
            <w:rPr>
              <w:color w:val="000000" w:themeColor="text1"/>
            </w:rPr>
          </w:rPrChange>
        </w:rPr>
        <w:t>photoperiod</w:t>
      </w:r>
      <w:r w:rsidR="00AA1215" w:rsidRPr="008A020F">
        <w:rPr>
          <w:color w:val="000000" w:themeColor="text1"/>
          <w:highlight w:val="yellow"/>
          <w:rPrChange w:id="631" w:author="Brown,James T" w:date="2019-02-15T01:55:00Z">
            <w:rPr>
              <w:color w:val="000000" w:themeColor="text1"/>
            </w:rPr>
          </w:rPrChange>
        </w:rPr>
        <w:t xml:space="preserve"> as </w:t>
      </w:r>
      <w:r w:rsidRPr="008A020F">
        <w:rPr>
          <w:color w:val="000000" w:themeColor="text1"/>
          <w:highlight w:val="yellow"/>
          <w:rPrChange w:id="632" w:author="Brown,James T" w:date="2019-02-15T01:55:00Z">
            <w:rPr>
              <w:color w:val="000000" w:themeColor="text1"/>
            </w:rPr>
          </w:rPrChange>
        </w:rPr>
        <w:t>interacting fixed effects</w:t>
      </w:r>
      <w:r w:rsidR="00652767" w:rsidRPr="008A020F">
        <w:rPr>
          <w:color w:val="000000" w:themeColor="text1"/>
          <w:highlight w:val="yellow"/>
          <w:rPrChange w:id="633" w:author="Brown,James T" w:date="2019-02-15T01:55:00Z">
            <w:rPr>
              <w:color w:val="000000" w:themeColor="text1"/>
            </w:rPr>
          </w:rPrChange>
        </w:rPr>
        <w:t xml:space="preserve"> (Table 3-</w:t>
      </w:r>
      <w:r w:rsidR="002407FE" w:rsidRPr="008A020F">
        <w:rPr>
          <w:color w:val="000000" w:themeColor="text1"/>
          <w:highlight w:val="yellow"/>
          <w:rPrChange w:id="634" w:author="Brown,James T" w:date="2019-02-15T01:55:00Z">
            <w:rPr>
              <w:color w:val="000000" w:themeColor="text1"/>
            </w:rPr>
          </w:rPrChange>
        </w:rPr>
        <w:t>5</w:t>
      </w:r>
      <w:r w:rsidR="00652767" w:rsidRPr="008A020F">
        <w:rPr>
          <w:color w:val="000000" w:themeColor="text1"/>
          <w:highlight w:val="yellow"/>
          <w:rPrChange w:id="635" w:author="Brown,James T" w:date="2019-02-15T01:55:00Z">
            <w:rPr>
              <w:color w:val="000000" w:themeColor="text1"/>
            </w:rPr>
          </w:rPrChange>
        </w:rPr>
        <w:t>)</w:t>
      </w:r>
      <w:r w:rsidR="00AA1215" w:rsidRPr="008A020F">
        <w:rPr>
          <w:color w:val="000000" w:themeColor="text1"/>
          <w:highlight w:val="yellow"/>
          <w:rPrChange w:id="636" w:author="Brown,James T" w:date="2019-02-15T01:55:00Z">
            <w:rPr>
              <w:color w:val="000000" w:themeColor="text1"/>
            </w:rPr>
          </w:rPrChange>
        </w:rPr>
        <w:t>.</w:t>
      </w:r>
      <w:r w:rsidRPr="008A020F">
        <w:rPr>
          <w:color w:val="000000" w:themeColor="text1"/>
          <w:highlight w:val="yellow"/>
          <w:rPrChange w:id="637" w:author="Brown,James T" w:date="2019-02-15T01:55:00Z">
            <w:rPr>
              <w:color w:val="000000" w:themeColor="text1"/>
            </w:rPr>
          </w:rPrChange>
        </w:rPr>
        <w:t xml:space="preserve"> </w:t>
      </w:r>
      <w:r w:rsidR="00AA1215" w:rsidRPr="008A020F">
        <w:rPr>
          <w:color w:val="000000" w:themeColor="text1"/>
          <w:highlight w:val="yellow"/>
          <w:rPrChange w:id="638" w:author="Brown,James T" w:date="2019-02-15T01:55:00Z">
            <w:rPr>
              <w:color w:val="000000" w:themeColor="text1"/>
            </w:rPr>
          </w:rPrChange>
        </w:rPr>
        <w:t>The model to explain</w:t>
      </w:r>
      <w:r w:rsidR="005D29A0" w:rsidRPr="008A020F">
        <w:rPr>
          <w:color w:val="000000" w:themeColor="text1"/>
          <w:highlight w:val="yellow"/>
          <w:rPrChange w:id="639" w:author="Brown,James T" w:date="2019-02-15T01:55:00Z">
            <w:rPr>
              <w:color w:val="000000" w:themeColor="text1"/>
            </w:rPr>
          </w:rPrChange>
        </w:rPr>
        <w:t xml:space="preserve"> lean mass</w:t>
      </w:r>
      <w:r w:rsidR="00AA1215" w:rsidRPr="008A020F">
        <w:rPr>
          <w:color w:val="000000" w:themeColor="text1"/>
          <w:highlight w:val="yellow"/>
          <w:rPrChange w:id="640" w:author="Brown,James T" w:date="2019-02-15T01:55:00Z">
            <w:rPr>
              <w:color w:val="000000" w:themeColor="text1"/>
            </w:rPr>
          </w:rPrChange>
        </w:rPr>
        <w:t xml:space="preserve"> depletion</w:t>
      </w:r>
      <w:r w:rsidR="005D29A0" w:rsidRPr="008A020F">
        <w:rPr>
          <w:color w:val="000000" w:themeColor="text1"/>
          <w:highlight w:val="yellow"/>
          <w:rPrChange w:id="641" w:author="Brown,James T" w:date="2019-02-15T01:55:00Z">
            <w:rPr>
              <w:color w:val="000000" w:themeColor="text1"/>
            </w:rPr>
          </w:rPrChange>
        </w:rPr>
        <w:t xml:space="preserve"> during diapause included</w:t>
      </w:r>
      <w:r w:rsidR="00AA1215" w:rsidRPr="008A020F">
        <w:rPr>
          <w:color w:val="000000" w:themeColor="text1"/>
          <w:highlight w:val="yellow"/>
          <w:rPrChange w:id="642" w:author="Brown,James T" w:date="2019-02-15T01:55:00Z">
            <w:rPr>
              <w:color w:val="000000" w:themeColor="text1"/>
            </w:rPr>
          </w:rPrChange>
        </w:rPr>
        <w:t>: diapause genotype and sample day as fixed effects and diapause genotype and sample day as interacting fixed effects</w:t>
      </w:r>
      <w:r w:rsidR="00652767" w:rsidRPr="008A020F">
        <w:rPr>
          <w:color w:val="000000" w:themeColor="text1"/>
          <w:highlight w:val="yellow"/>
          <w:rPrChange w:id="643" w:author="Brown,James T" w:date="2019-02-15T01:55:00Z">
            <w:rPr>
              <w:color w:val="000000" w:themeColor="text1"/>
            </w:rPr>
          </w:rPrChange>
        </w:rPr>
        <w:t xml:space="preserve"> (Table 3-</w:t>
      </w:r>
      <w:r w:rsidR="002407FE" w:rsidRPr="008A020F">
        <w:rPr>
          <w:color w:val="000000" w:themeColor="text1"/>
          <w:highlight w:val="yellow"/>
          <w:rPrChange w:id="644" w:author="Brown,James T" w:date="2019-02-15T01:55:00Z">
            <w:rPr>
              <w:color w:val="000000" w:themeColor="text1"/>
            </w:rPr>
          </w:rPrChange>
        </w:rPr>
        <w:t>6</w:t>
      </w:r>
      <w:r w:rsidR="00652767" w:rsidRPr="008A020F">
        <w:rPr>
          <w:color w:val="000000" w:themeColor="text1"/>
          <w:highlight w:val="yellow"/>
          <w:rPrChange w:id="645" w:author="Brown,James T" w:date="2019-02-15T01:55:00Z">
            <w:rPr>
              <w:color w:val="000000" w:themeColor="text1"/>
            </w:rPr>
          </w:rPrChange>
        </w:rPr>
        <w:t>)</w:t>
      </w:r>
      <w:r w:rsidR="00AA1215" w:rsidRPr="008A020F">
        <w:rPr>
          <w:color w:val="000000" w:themeColor="text1"/>
          <w:highlight w:val="yellow"/>
          <w:rPrChange w:id="646" w:author="Brown,James T" w:date="2019-02-15T01:55:00Z">
            <w:rPr>
              <w:color w:val="000000" w:themeColor="text1"/>
            </w:rPr>
          </w:rPrChange>
        </w:rPr>
        <w:t xml:space="preserve">. </w:t>
      </w:r>
      <w:r w:rsidR="005D29A0" w:rsidRPr="008A020F">
        <w:rPr>
          <w:color w:val="000000" w:themeColor="text1"/>
          <w:highlight w:val="yellow"/>
          <w:rPrChange w:id="647" w:author="Brown,James T" w:date="2019-02-15T01:55:00Z">
            <w:rPr>
              <w:color w:val="000000" w:themeColor="text1"/>
            </w:rPr>
          </w:rPrChange>
        </w:rPr>
        <w:t xml:space="preserve"> Biological cohort was also included in each generalized linear model as nested within extraction cohort, and extraction cohort was used as a random factor.</w:t>
      </w:r>
    </w:p>
    <w:p w14:paraId="735F28DC" w14:textId="77777777" w:rsidR="007F6A28" w:rsidRPr="008A020F" w:rsidRDefault="007F6A28">
      <w:pPr>
        <w:ind w:left="-15" w:right="90" w:firstLine="468"/>
        <w:rPr>
          <w:color w:val="000000" w:themeColor="text1"/>
          <w:highlight w:val="yellow"/>
          <w:rPrChange w:id="648" w:author="Brown,James T" w:date="2019-02-15T01:55:00Z">
            <w:rPr>
              <w:color w:val="000000" w:themeColor="text1"/>
            </w:rPr>
          </w:rPrChange>
        </w:rPr>
      </w:pPr>
    </w:p>
    <w:p w14:paraId="24AF6DD8" w14:textId="77777777" w:rsidR="006F58EA" w:rsidRPr="008A020F" w:rsidRDefault="00D27C9E">
      <w:pPr>
        <w:tabs>
          <w:tab w:val="center" w:pos="4145"/>
          <w:tab w:val="center" w:pos="4986"/>
        </w:tabs>
        <w:spacing w:after="206" w:line="259" w:lineRule="auto"/>
        <w:ind w:left="0" w:firstLine="0"/>
        <w:rPr>
          <w:color w:val="000000" w:themeColor="text1"/>
          <w:highlight w:val="yellow"/>
          <w:rPrChange w:id="649" w:author="Brown,James T" w:date="2019-02-15T01:55:00Z">
            <w:rPr>
              <w:color w:val="000000" w:themeColor="text1"/>
            </w:rPr>
          </w:rPrChange>
        </w:rPr>
      </w:pPr>
      <w:r w:rsidRPr="008A020F">
        <w:rPr>
          <w:color w:val="000000" w:themeColor="text1"/>
          <w:sz w:val="22"/>
          <w:highlight w:val="yellow"/>
          <w:rPrChange w:id="650" w:author="Brown,James T" w:date="2019-02-15T01:55:00Z">
            <w:rPr>
              <w:color w:val="000000" w:themeColor="text1"/>
              <w:sz w:val="22"/>
            </w:rPr>
          </w:rPrChange>
        </w:rPr>
        <w:tab/>
      </w:r>
      <w:r w:rsidRPr="008A020F">
        <w:rPr>
          <w:color w:val="000000" w:themeColor="text1"/>
          <w:highlight w:val="yellow"/>
          <w:rPrChange w:id="651" w:author="Brown,James T" w:date="2019-02-15T01:55:00Z">
            <w:rPr>
              <w:color w:val="000000" w:themeColor="text1"/>
            </w:rPr>
          </w:rPrChange>
        </w:rPr>
        <w:t>3.3</w:t>
      </w:r>
      <w:r w:rsidRPr="008A020F">
        <w:rPr>
          <w:color w:val="000000" w:themeColor="text1"/>
          <w:highlight w:val="yellow"/>
          <w:rPrChange w:id="652" w:author="Brown,James T" w:date="2019-02-15T01:55:00Z">
            <w:rPr>
              <w:color w:val="000000" w:themeColor="text1"/>
            </w:rPr>
          </w:rPrChange>
        </w:rPr>
        <w:tab/>
        <w:t>Results</w:t>
      </w:r>
    </w:p>
    <w:p w14:paraId="7915BCED" w14:textId="77777777" w:rsidR="006F58EA" w:rsidRPr="008A020F" w:rsidRDefault="00D27C9E" w:rsidP="00CE5B15">
      <w:pPr>
        <w:tabs>
          <w:tab w:val="left" w:pos="1080"/>
          <w:tab w:val="center" w:pos="2694"/>
        </w:tabs>
        <w:spacing w:after="187" w:line="253" w:lineRule="auto"/>
        <w:ind w:left="-15" w:firstLine="0"/>
        <w:rPr>
          <w:color w:val="000000" w:themeColor="text1"/>
          <w:highlight w:val="yellow"/>
          <w:rPrChange w:id="653" w:author="Brown,James T" w:date="2019-02-15T01:55:00Z">
            <w:rPr>
              <w:color w:val="000000" w:themeColor="text1"/>
            </w:rPr>
          </w:rPrChange>
        </w:rPr>
      </w:pPr>
      <w:r w:rsidRPr="008A020F">
        <w:rPr>
          <w:color w:val="000000" w:themeColor="text1"/>
          <w:highlight w:val="yellow"/>
          <w:rPrChange w:id="654" w:author="Brown,James T" w:date="2019-02-15T01:55:00Z">
            <w:rPr>
              <w:color w:val="000000" w:themeColor="text1"/>
            </w:rPr>
          </w:rPrChange>
        </w:rPr>
        <w:t>3.3.1</w:t>
      </w:r>
      <w:r w:rsidRPr="008A020F">
        <w:rPr>
          <w:color w:val="000000" w:themeColor="text1"/>
          <w:highlight w:val="yellow"/>
          <w:rPrChange w:id="655" w:author="Brown,James T" w:date="2019-02-15T01:55:00Z">
            <w:rPr>
              <w:color w:val="000000" w:themeColor="text1"/>
            </w:rPr>
          </w:rPrChange>
        </w:rPr>
        <w:tab/>
        <w:t>Experiment 1: Metabolic Activity</w:t>
      </w:r>
    </w:p>
    <w:p w14:paraId="51FDB88C" w14:textId="6C23506B" w:rsidR="00CE5B15" w:rsidRPr="008A020F" w:rsidRDefault="00DD43B4" w:rsidP="00CE5B15">
      <w:pPr>
        <w:ind w:left="-5" w:firstLine="725"/>
        <w:rPr>
          <w:color w:val="000000" w:themeColor="text1"/>
          <w:highlight w:val="yellow"/>
          <w:rPrChange w:id="656" w:author="Brown,James T" w:date="2019-02-15T01:55:00Z">
            <w:rPr>
              <w:color w:val="000000" w:themeColor="text1"/>
            </w:rPr>
          </w:rPrChange>
        </w:rPr>
      </w:pPr>
      <w:r w:rsidRPr="008A020F">
        <w:rPr>
          <w:color w:val="000000" w:themeColor="text1"/>
          <w:highlight w:val="yellow"/>
          <w:rPrChange w:id="657" w:author="Brown,James T" w:date="2019-02-15T01:55:00Z">
            <w:rPr>
              <w:color w:val="000000" w:themeColor="text1"/>
            </w:rPr>
          </w:rPrChange>
        </w:rPr>
        <w:t xml:space="preserve">Individuals in diapause programming conditions </w:t>
      </w:r>
      <w:r w:rsidR="002E461C" w:rsidRPr="008A020F">
        <w:rPr>
          <w:color w:val="000000" w:themeColor="text1"/>
          <w:highlight w:val="yellow"/>
          <w:rPrChange w:id="658" w:author="Brown,James T" w:date="2019-02-15T01:55:00Z">
            <w:rPr>
              <w:color w:val="000000" w:themeColor="text1"/>
            </w:rPr>
          </w:rPrChange>
        </w:rPr>
        <w:t>were</w:t>
      </w:r>
      <w:r w:rsidRPr="008A020F">
        <w:rPr>
          <w:color w:val="000000" w:themeColor="text1"/>
          <w:highlight w:val="yellow"/>
          <w:rPrChange w:id="659" w:author="Brown,James T" w:date="2019-02-15T01:55:00Z">
            <w:rPr>
              <w:color w:val="000000" w:themeColor="text1"/>
            </w:rPr>
          </w:rPrChange>
        </w:rPr>
        <w:t xml:space="preserve"> in </w:t>
      </w:r>
      <w:r w:rsidR="004B74F2" w:rsidRPr="008A020F">
        <w:rPr>
          <w:color w:val="000000" w:themeColor="text1"/>
          <w:highlight w:val="yellow"/>
          <w:rPrChange w:id="660" w:author="Brown,James T" w:date="2019-02-15T01:55:00Z">
            <w:rPr>
              <w:color w:val="000000" w:themeColor="text1"/>
            </w:rPr>
          </w:rPrChange>
        </w:rPr>
        <w:t>deep-diapause</w:t>
      </w:r>
      <w:r w:rsidRPr="008A020F">
        <w:rPr>
          <w:color w:val="000000" w:themeColor="text1"/>
          <w:highlight w:val="yellow"/>
          <w:rPrChange w:id="661" w:author="Brown,James T" w:date="2019-02-15T01:55:00Z">
            <w:rPr>
              <w:color w:val="000000" w:themeColor="text1"/>
            </w:rPr>
          </w:rPrChange>
        </w:rPr>
        <w:t xml:space="preserve"> if they remained in the larval stage throughout the 30-day post-feeding trial period. </w:t>
      </w:r>
      <w:r w:rsidR="001545B6" w:rsidRPr="008A020F">
        <w:rPr>
          <w:color w:val="000000" w:themeColor="text1"/>
          <w:highlight w:val="yellow"/>
          <w:rPrChange w:id="662" w:author="Brown,James T" w:date="2019-02-15T01:55:00Z">
            <w:rPr>
              <w:color w:val="000000" w:themeColor="text1"/>
            </w:rPr>
          </w:rPrChange>
        </w:rPr>
        <w:t>Diapause-programmed l</w:t>
      </w:r>
      <w:r w:rsidRPr="008A020F">
        <w:rPr>
          <w:color w:val="000000" w:themeColor="text1"/>
          <w:highlight w:val="yellow"/>
          <w:rPrChange w:id="663" w:author="Brown,James T" w:date="2019-02-15T01:55:00Z">
            <w:rPr>
              <w:color w:val="000000" w:themeColor="text1"/>
            </w:rPr>
          </w:rPrChange>
        </w:rPr>
        <w:t xml:space="preserve">arvae that pupated before the end of the 30-day trial period, but after </w:t>
      </w:r>
      <w:r w:rsidR="002407FE" w:rsidRPr="008A020F">
        <w:rPr>
          <w:color w:val="000000" w:themeColor="text1"/>
          <w:highlight w:val="yellow"/>
          <w:rPrChange w:id="664" w:author="Brown,James T" w:date="2019-02-15T01:55:00Z">
            <w:rPr>
              <w:color w:val="000000" w:themeColor="text1"/>
            </w:rPr>
          </w:rPrChange>
        </w:rPr>
        <w:t>all the larvae in</w:t>
      </w:r>
      <w:r w:rsidRPr="008A020F">
        <w:rPr>
          <w:color w:val="000000" w:themeColor="text1"/>
          <w:highlight w:val="yellow"/>
          <w:rPrChange w:id="665" w:author="Brown,James T" w:date="2019-02-15T01:55:00Z">
            <w:rPr>
              <w:color w:val="000000" w:themeColor="text1"/>
            </w:rPr>
          </w:rPrChange>
        </w:rPr>
        <w:t xml:space="preserve"> the non-diapause treatment group</w:t>
      </w:r>
      <w:r w:rsidR="001545B6" w:rsidRPr="008A020F">
        <w:rPr>
          <w:color w:val="000000" w:themeColor="text1"/>
          <w:highlight w:val="yellow"/>
          <w:rPrChange w:id="666" w:author="Brown,James T" w:date="2019-02-15T01:55:00Z">
            <w:rPr>
              <w:color w:val="000000" w:themeColor="text1"/>
            </w:rPr>
          </w:rPrChange>
        </w:rPr>
        <w:t xml:space="preserve"> </w:t>
      </w:r>
      <w:r w:rsidR="002407FE" w:rsidRPr="008A020F">
        <w:rPr>
          <w:color w:val="000000" w:themeColor="text1"/>
          <w:highlight w:val="yellow"/>
          <w:rPrChange w:id="667" w:author="Brown,James T" w:date="2019-02-15T01:55:00Z">
            <w:rPr>
              <w:color w:val="000000" w:themeColor="text1"/>
            </w:rPr>
          </w:rPrChange>
        </w:rPr>
        <w:t>pupated</w:t>
      </w:r>
      <w:r w:rsidRPr="008A020F">
        <w:rPr>
          <w:color w:val="000000" w:themeColor="text1"/>
          <w:highlight w:val="yellow"/>
          <w:rPrChange w:id="668" w:author="Brown,James T" w:date="2019-02-15T01:55:00Z">
            <w:rPr>
              <w:color w:val="000000" w:themeColor="text1"/>
            </w:rPr>
          </w:rPrChange>
        </w:rPr>
        <w:t xml:space="preserve">, were characterized </w:t>
      </w:r>
      <w:r w:rsidR="001F744C" w:rsidRPr="008A020F">
        <w:rPr>
          <w:color w:val="000000" w:themeColor="text1"/>
          <w:highlight w:val="yellow"/>
          <w:rPrChange w:id="669" w:author="Brown,James T" w:date="2019-02-15T01:55:00Z">
            <w:rPr>
              <w:color w:val="000000" w:themeColor="text1"/>
            </w:rPr>
          </w:rPrChange>
        </w:rPr>
        <w:t xml:space="preserve">being in </w:t>
      </w:r>
      <w:r w:rsidRPr="008A020F">
        <w:rPr>
          <w:color w:val="000000" w:themeColor="text1"/>
          <w:highlight w:val="yellow"/>
          <w:rPrChange w:id="670" w:author="Brown,James T" w:date="2019-02-15T01:55:00Z">
            <w:rPr>
              <w:color w:val="000000" w:themeColor="text1"/>
            </w:rPr>
          </w:rPrChange>
        </w:rPr>
        <w:t xml:space="preserve">as </w:t>
      </w:r>
      <w:r w:rsidR="004B74F2" w:rsidRPr="008A020F">
        <w:rPr>
          <w:color w:val="000000" w:themeColor="text1"/>
          <w:highlight w:val="yellow"/>
          <w:rPrChange w:id="671" w:author="Brown,James T" w:date="2019-02-15T01:55:00Z">
            <w:rPr>
              <w:color w:val="000000" w:themeColor="text1"/>
            </w:rPr>
          </w:rPrChange>
        </w:rPr>
        <w:t>shallow-diapause</w:t>
      </w:r>
      <w:r w:rsidRPr="008A020F">
        <w:rPr>
          <w:color w:val="000000" w:themeColor="text1"/>
          <w:highlight w:val="yellow"/>
          <w:rPrChange w:id="672" w:author="Brown,James T" w:date="2019-02-15T01:55:00Z">
            <w:rPr>
              <w:color w:val="000000" w:themeColor="text1"/>
            </w:rPr>
          </w:rPrChange>
        </w:rPr>
        <w:t xml:space="preserve">. </w:t>
      </w:r>
      <w:r w:rsidR="004C310D" w:rsidRPr="008A020F">
        <w:rPr>
          <w:color w:val="000000" w:themeColor="text1"/>
          <w:highlight w:val="yellow"/>
          <w:rPrChange w:id="673" w:author="Brown,James T" w:date="2019-02-15T01:55:00Z">
            <w:rPr>
              <w:color w:val="000000" w:themeColor="text1"/>
            </w:rPr>
          </w:rPrChange>
        </w:rPr>
        <w:t>L</w:t>
      </w:r>
      <w:r w:rsidRPr="008A020F">
        <w:rPr>
          <w:color w:val="000000" w:themeColor="text1"/>
          <w:highlight w:val="yellow"/>
          <w:rPrChange w:id="674" w:author="Brown,James T" w:date="2019-02-15T01:55:00Z">
            <w:rPr>
              <w:color w:val="000000" w:themeColor="text1"/>
            </w:rPr>
          </w:rPrChange>
        </w:rPr>
        <w:t xml:space="preserve">ong-diapause genotype larvae responded to diapause programming as expected with </w:t>
      </w:r>
      <w:r w:rsidR="004B74F2" w:rsidRPr="008A020F">
        <w:rPr>
          <w:color w:val="000000" w:themeColor="text1"/>
          <w:highlight w:val="yellow"/>
          <w:rPrChange w:id="675" w:author="Brown,James T" w:date="2019-02-15T01:55:00Z">
            <w:rPr>
              <w:color w:val="000000" w:themeColor="text1"/>
            </w:rPr>
          </w:rPrChange>
        </w:rPr>
        <w:t>deep-diapause</w:t>
      </w:r>
      <w:r w:rsidRPr="008A020F">
        <w:rPr>
          <w:color w:val="000000" w:themeColor="text1"/>
          <w:highlight w:val="yellow"/>
          <w:rPrChange w:id="676" w:author="Brown,James T" w:date="2019-02-15T01:55:00Z">
            <w:rPr>
              <w:color w:val="000000" w:themeColor="text1"/>
            </w:rPr>
          </w:rPrChange>
        </w:rPr>
        <w:t xml:space="preserve"> reported in 100% of individuals. Only 33% of short-diapause genotype larvae stayed in </w:t>
      </w:r>
      <w:r w:rsidR="004B74F2" w:rsidRPr="008A020F">
        <w:rPr>
          <w:color w:val="000000" w:themeColor="text1"/>
          <w:highlight w:val="yellow"/>
          <w:rPrChange w:id="677" w:author="Brown,James T" w:date="2019-02-15T01:55:00Z">
            <w:rPr>
              <w:color w:val="000000" w:themeColor="text1"/>
            </w:rPr>
          </w:rPrChange>
        </w:rPr>
        <w:t>deep-diapause</w:t>
      </w:r>
      <w:r w:rsidRPr="008A020F">
        <w:rPr>
          <w:color w:val="000000" w:themeColor="text1"/>
          <w:highlight w:val="yellow"/>
          <w:rPrChange w:id="678" w:author="Brown,James T" w:date="2019-02-15T01:55:00Z">
            <w:rPr>
              <w:color w:val="000000" w:themeColor="text1"/>
            </w:rPr>
          </w:rPrChange>
        </w:rPr>
        <w:t xml:space="preserve"> while 66.6% showed a </w:t>
      </w:r>
      <w:r w:rsidR="004B74F2" w:rsidRPr="008A020F">
        <w:rPr>
          <w:color w:val="000000" w:themeColor="text1"/>
          <w:highlight w:val="yellow"/>
          <w:rPrChange w:id="679" w:author="Brown,James T" w:date="2019-02-15T01:55:00Z">
            <w:rPr>
              <w:color w:val="000000" w:themeColor="text1"/>
            </w:rPr>
          </w:rPrChange>
        </w:rPr>
        <w:t>shallow-diapause</w:t>
      </w:r>
      <w:r w:rsidRPr="008A020F">
        <w:rPr>
          <w:color w:val="000000" w:themeColor="text1"/>
          <w:highlight w:val="yellow"/>
          <w:rPrChange w:id="680" w:author="Brown,James T" w:date="2019-02-15T01:55:00Z">
            <w:rPr>
              <w:color w:val="000000" w:themeColor="text1"/>
            </w:rPr>
          </w:rPrChange>
        </w:rPr>
        <w:t xml:space="preserve"> response by the end of the 30-day trial period, despite being reared in diapause programming conditions</w:t>
      </w:r>
      <w:r w:rsidR="001F744C" w:rsidRPr="008A020F">
        <w:rPr>
          <w:color w:val="000000" w:themeColor="text1"/>
          <w:highlight w:val="yellow"/>
          <w:rPrChange w:id="681" w:author="Brown,James T" w:date="2019-02-15T01:55:00Z">
            <w:rPr>
              <w:color w:val="000000" w:themeColor="text1"/>
            </w:rPr>
          </w:rPrChange>
        </w:rPr>
        <w:t xml:space="preserve"> (F</w:t>
      </w:r>
      <w:r w:rsidR="00490123" w:rsidRPr="008A020F">
        <w:rPr>
          <w:color w:val="000000" w:themeColor="text1"/>
          <w:highlight w:val="yellow"/>
          <w:rPrChange w:id="682" w:author="Brown,James T" w:date="2019-02-15T01:55:00Z">
            <w:rPr>
              <w:color w:val="000000" w:themeColor="text1"/>
            </w:rPr>
          </w:rPrChange>
        </w:rPr>
        <w:t>ig</w:t>
      </w:r>
      <w:r w:rsidR="001F744C" w:rsidRPr="008A020F">
        <w:rPr>
          <w:color w:val="000000" w:themeColor="text1"/>
          <w:highlight w:val="yellow"/>
          <w:rPrChange w:id="683" w:author="Brown,James T" w:date="2019-02-15T01:55:00Z">
            <w:rPr>
              <w:color w:val="000000" w:themeColor="text1"/>
            </w:rPr>
          </w:rPrChange>
        </w:rPr>
        <w:t>.</w:t>
      </w:r>
      <w:r w:rsidR="00490123" w:rsidRPr="008A020F">
        <w:rPr>
          <w:color w:val="000000" w:themeColor="text1"/>
          <w:highlight w:val="yellow"/>
          <w:rPrChange w:id="684" w:author="Brown,James T" w:date="2019-02-15T01:55:00Z">
            <w:rPr>
              <w:color w:val="000000" w:themeColor="text1"/>
            </w:rPr>
          </w:rPrChange>
        </w:rPr>
        <w:t xml:space="preserve"> </w:t>
      </w:r>
      <w:r w:rsidRPr="008A020F">
        <w:rPr>
          <w:color w:val="000000" w:themeColor="text1"/>
          <w:highlight w:val="yellow"/>
          <w:rPrChange w:id="685" w:author="Brown,James T" w:date="2019-02-15T01:55:00Z">
            <w:rPr>
              <w:color w:val="000000" w:themeColor="text1"/>
            </w:rPr>
          </w:rPrChange>
        </w:rPr>
        <w:t>3-1</w:t>
      </w:r>
      <w:r w:rsidR="001F744C" w:rsidRPr="008A020F">
        <w:rPr>
          <w:color w:val="000000" w:themeColor="text1"/>
          <w:highlight w:val="yellow"/>
          <w:rPrChange w:id="686" w:author="Brown,James T" w:date="2019-02-15T01:55:00Z">
            <w:rPr>
              <w:color w:val="000000" w:themeColor="text1"/>
            </w:rPr>
          </w:rPrChange>
        </w:rPr>
        <w:t>)</w:t>
      </w:r>
      <w:r w:rsidRPr="008A020F">
        <w:rPr>
          <w:color w:val="000000" w:themeColor="text1"/>
          <w:highlight w:val="yellow"/>
          <w:rPrChange w:id="687" w:author="Brown,James T" w:date="2019-02-15T01:55:00Z">
            <w:rPr>
              <w:color w:val="000000" w:themeColor="text1"/>
            </w:rPr>
          </w:rPrChange>
        </w:rPr>
        <w:t xml:space="preserve">. </w:t>
      </w:r>
    </w:p>
    <w:p w14:paraId="762D92BB" w14:textId="297DB9BA" w:rsidR="004C310D" w:rsidRPr="008A020F" w:rsidRDefault="00E872D5" w:rsidP="002407FE">
      <w:pPr>
        <w:ind w:left="-5" w:firstLine="725"/>
        <w:rPr>
          <w:color w:val="000000" w:themeColor="text1"/>
          <w:highlight w:val="yellow"/>
          <w:rPrChange w:id="688" w:author="Brown,James T" w:date="2019-02-15T01:55:00Z">
            <w:rPr>
              <w:color w:val="000000" w:themeColor="text1"/>
            </w:rPr>
          </w:rPrChange>
        </w:rPr>
      </w:pPr>
      <w:r w:rsidRPr="008A020F">
        <w:rPr>
          <w:color w:val="000000" w:themeColor="text1"/>
          <w:highlight w:val="yellow"/>
          <w:rPrChange w:id="689" w:author="Brown,James T" w:date="2019-02-15T01:55:00Z">
            <w:rPr>
              <w:color w:val="000000" w:themeColor="text1"/>
            </w:rPr>
          </w:rPrChange>
        </w:rPr>
        <w:t>T</w:t>
      </w:r>
      <w:r w:rsidR="00DD43B4" w:rsidRPr="008A020F">
        <w:rPr>
          <w:color w:val="000000" w:themeColor="text1"/>
          <w:highlight w:val="yellow"/>
          <w:rPrChange w:id="690" w:author="Brown,James T" w:date="2019-02-15T01:55:00Z">
            <w:rPr>
              <w:color w:val="000000" w:themeColor="text1"/>
            </w:rPr>
          </w:rPrChange>
        </w:rPr>
        <w:t>o separate shallow from deep diapausing individuals within the short-diapause strain</w:t>
      </w:r>
      <w:r w:rsidR="001F744C" w:rsidRPr="008A020F">
        <w:rPr>
          <w:color w:val="000000" w:themeColor="text1"/>
          <w:highlight w:val="yellow"/>
          <w:rPrChange w:id="691" w:author="Brown,James T" w:date="2019-02-15T01:55:00Z">
            <w:rPr>
              <w:color w:val="000000" w:themeColor="text1"/>
            </w:rPr>
          </w:rPrChange>
        </w:rPr>
        <w:t xml:space="preserve"> by size</w:t>
      </w:r>
      <w:r w:rsidR="00DD43B4" w:rsidRPr="008A020F">
        <w:rPr>
          <w:color w:val="000000" w:themeColor="text1"/>
          <w:highlight w:val="yellow"/>
          <w:rPrChange w:id="692" w:author="Brown,James T" w:date="2019-02-15T01:55:00Z">
            <w:rPr>
              <w:color w:val="000000" w:themeColor="text1"/>
            </w:rPr>
          </w:rPrChange>
        </w:rPr>
        <w:t>, wet mass was tracked in individuals from each diapause genotype and treatment starting on the day larvae eclosed into the final larval instar. On the day wet mass peaked, differences in the timing and the accumulation of wet mass between non-diapause larvae in the long-day treatment, as well as deep-diapause larvae and shallow-diapause larvae in the short-day treatment were compared.  In the non-diapause treatment, long-diapause genotype individuals peaked in mass on day 5 and short-diapause genotype larvae peaked in mass on day 3</w:t>
      </w:r>
      <w:r w:rsidR="001F744C" w:rsidRPr="008A020F">
        <w:rPr>
          <w:color w:val="000000" w:themeColor="text1"/>
          <w:highlight w:val="yellow"/>
          <w:rPrChange w:id="693" w:author="Brown,James T" w:date="2019-02-15T01:55:00Z">
            <w:rPr>
              <w:color w:val="000000" w:themeColor="text1"/>
            </w:rPr>
          </w:rPrChange>
        </w:rPr>
        <w:t xml:space="preserve"> (Fig. 3-</w:t>
      </w:r>
      <w:r w:rsidR="001F744C" w:rsidRPr="008A020F">
        <w:rPr>
          <w:color w:val="000000" w:themeColor="text1"/>
          <w:highlight w:val="yellow"/>
          <w:rPrChange w:id="694" w:author="Brown,James T" w:date="2019-02-15T01:55:00Z">
            <w:rPr>
              <w:color w:val="000000" w:themeColor="text1"/>
            </w:rPr>
          </w:rPrChange>
        </w:rPr>
        <w:lastRenderedPageBreak/>
        <w:t>4A)</w:t>
      </w:r>
      <w:r w:rsidR="00DD43B4" w:rsidRPr="008A020F">
        <w:rPr>
          <w:color w:val="000000" w:themeColor="text1"/>
          <w:highlight w:val="yellow"/>
          <w:rPrChange w:id="695" w:author="Brown,James T" w:date="2019-02-15T01:55:00Z">
            <w:rPr>
              <w:color w:val="000000" w:themeColor="text1"/>
            </w:rPr>
          </w:rPrChange>
        </w:rPr>
        <w:t>. In diapause-programming conditions, mass peaked in long-diapause genotype larvae on day 9 and short-diapause genotype larvae peaked in mass on day 6</w:t>
      </w:r>
      <w:r w:rsidR="0094006B" w:rsidRPr="008A020F">
        <w:rPr>
          <w:color w:val="000000" w:themeColor="text1"/>
          <w:highlight w:val="yellow"/>
          <w:rPrChange w:id="696" w:author="Brown,James T" w:date="2019-02-15T01:55:00Z">
            <w:rPr>
              <w:color w:val="000000" w:themeColor="text1"/>
            </w:rPr>
          </w:rPrChange>
        </w:rPr>
        <w:t xml:space="preserve"> (Fig. 3-4B)</w:t>
      </w:r>
      <w:r w:rsidR="00DD43B4" w:rsidRPr="008A020F">
        <w:rPr>
          <w:color w:val="000000" w:themeColor="text1"/>
          <w:highlight w:val="yellow"/>
          <w:rPrChange w:id="697" w:author="Brown,James T" w:date="2019-02-15T01:55:00Z">
            <w:rPr>
              <w:color w:val="000000" w:themeColor="text1"/>
            </w:rPr>
          </w:rPrChange>
        </w:rPr>
        <w:t xml:space="preserve">. </w:t>
      </w:r>
    </w:p>
    <w:p w14:paraId="4D62F89C" w14:textId="73386A42" w:rsidR="00A221E4" w:rsidRPr="008A020F" w:rsidRDefault="00CF1B1E" w:rsidP="00182BD7">
      <w:pPr>
        <w:ind w:left="-5" w:firstLine="725"/>
        <w:rPr>
          <w:color w:val="000000" w:themeColor="text1"/>
          <w:highlight w:val="yellow"/>
          <w:rPrChange w:id="698" w:author="Brown,James T" w:date="2019-02-15T01:55:00Z">
            <w:rPr>
              <w:color w:val="000000" w:themeColor="text1"/>
            </w:rPr>
          </w:rPrChange>
        </w:rPr>
      </w:pPr>
      <w:r w:rsidRPr="008A020F">
        <w:rPr>
          <w:color w:val="000000" w:themeColor="text1"/>
          <w:highlight w:val="yellow"/>
          <w:rPrChange w:id="699" w:author="Brown,James T" w:date="2019-02-15T01:55:00Z">
            <w:rPr>
              <w:color w:val="000000" w:themeColor="text1"/>
            </w:rPr>
          </w:rPrChange>
        </w:rPr>
        <w:t>Comparisons of CO</w:t>
      </w:r>
      <w:r w:rsidRPr="008A020F">
        <w:rPr>
          <w:color w:val="000000" w:themeColor="text1"/>
          <w:highlight w:val="yellow"/>
          <w:vertAlign w:val="subscript"/>
          <w:rPrChange w:id="700" w:author="Brown,James T" w:date="2019-02-15T01:55:00Z">
            <w:rPr>
              <w:color w:val="000000" w:themeColor="text1"/>
              <w:vertAlign w:val="subscript"/>
            </w:rPr>
          </w:rPrChange>
        </w:rPr>
        <w:t>2</w:t>
      </w:r>
      <w:r w:rsidRPr="008A020F">
        <w:rPr>
          <w:color w:val="000000" w:themeColor="text1"/>
          <w:highlight w:val="yellow"/>
          <w:rPrChange w:id="701" w:author="Brown,James T" w:date="2019-02-15T01:55:00Z">
            <w:rPr>
              <w:color w:val="000000" w:themeColor="text1"/>
            </w:rPr>
          </w:rPrChange>
        </w:rPr>
        <w:t xml:space="preserve"> production occurred on the day wet mass peaked within each treatment and the CO</w:t>
      </w:r>
      <w:r w:rsidRPr="008A020F">
        <w:rPr>
          <w:color w:val="000000" w:themeColor="text1"/>
          <w:highlight w:val="yellow"/>
          <w:vertAlign w:val="subscript"/>
          <w:rPrChange w:id="702" w:author="Brown,James T" w:date="2019-02-15T01:55:00Z">
            <w:rPr>
              <w:color w:val="000000" w:themeColor="text1"/>
              <w:vertAlign w:val="subscript"/>
            </w:rPr>
          </w:rPrChange>
        </w:rPr>
        <w:t>2</w:t>
      </w:r>
      <w:r w:rsidRPr="008A020F">
        <w:rPr>
          <w:color w:val="000000" w:themeColor="text1"/>
          <w:highlight w:val="yellow"/>
          <w:rPrChange w:id="703" w:author="Brown,James T" w:date="2019-02-15T01:55:00Z">
            <w:rPr>
              <w:color w:val="000000" w:themeColor="text1"/>
            </w:rPr>
          </w:rPrChange>
        </w:rPr>
        <w:t xml:space="preserve"> estimate for each larva was weighted by wet mass.</w:t>
      </w:r>
      <w:r w:rsidR="00BF42BE" w:rsidRPr="008A020F">
        <w:rPr>
          <w:color w:val="000000" w:themeColor="text1"/>
          <w:highlight w:val="yellow"/>
          <w:rPrChange w:id="704" w:author="Brown,James T" w:date="2019-02-15T01:55:00Z">
            <w:rPr>
              <w:color w:val="000000" w:themeColor="text1"/>
            </w:rPr>
          </w:rPrChange>
        </w:rPr>
        <w:t xml:space="preserve"> </w:t>
      </w:r>
      <w:r w:rsidR="00C01CC2" w:rsidRPr="008A020F">
        <w:rPr>
          <w:color w:val="000000" w:themeColor="text1"/>
          <w:highlight w:val="yellow"/>
          <w:rPrChange w:id="705" w:author="Brown,James T" w:date="2019-02-15T01:55:00Z">
            <w:rPr>
              <w:color w:val="000000" w:themeColor="text1"/>
            </w:rPr>
          </w:rPrChange>
        </w:rPr>
        <w:t>The day w</w:t>
      </w:r>
      <w:r w:rsidR="00FB7994" w:rsidRPr="008A020F">
        <w:rPr>
          <w:color w:val="000000" w:themeColor="text1"/>
          <w:highlight w:val="yellow"/>
          <w:rPrChange w:id="706" w:author="Brown,James T" w:date="2019-02-15T01:55:00Z">
            <w:rPr>
              <w:color w:val="000000" w:themeColor="text1"/>
            </w:rPr>
          </w:rPrChange>
        </w:rPr>
        <w:t xml:space="preserve">et mass peaked </w:t>
      </w:r>
      <w:r w:rsidR="00EE093B" w:rsidRPr="008A020F">
        <w:rPr>
          <w:color w:val="000000" w:themeColor="text1"/>
          <w:highlight w:val="yellow"/>
          <w:rPrChange w:id="707" w:author="Brown,James T" w:date="2019-02-15T01:55:00Z">
            <w:rPr>
              <w:color w:val="000000" w:themeColor="text1"/>
            </w:rPr>
          </w:rPrChange>
        </w:rPr>
        <w:t>(Fig. 3-5A)</w:t>
      </w:r>
      <w:r w:rsidR="00C01CC2" w:rsidRPr="008A020F">
        <w:rPr>
          <w:color w:val="000000" w:themeColor="text1"/>
          <w:highlight w:val="yellow"/>
          <w:rPrChange w:id="708" w:author="Brown,James T" w:date="2019-02-15T01:55:00Z">
            <w:rPr>
              <w:color w:val="000000" w:themeColor="text1"/>
            </w:rPr>
          </w:rPrChange>
        </w:rPr>
        <w:t xml:space="preserve"> was calculated</w:t>
      </w:r>
      <w:r w:rsidR="00FB7994" w:rsidRPr="008A020F">
        <w:rPr>
          <w:color w:val="000000" w:themeColor="text1"/>
          <w:highlight w:val="yellow"/>
          <w:rPrChange w:id="709" w:author="Brown,James T" w:date="2019-02-15T01:55:00Z">
            <w:rPr>
              <w:color w:val="000000" w:themeColor="text1"/>
            </w:rPr>
          </w:rPrChange>
        </w:rPr>
        <w:t xml:space="preserve"> for larvae </w:t>
      </w:r>
      <w:r w:rsidR="00C01CC2" w:rsidRPr="008A020F">
        <w:rPr>
          <w:color w:val="000000" w:themeColor="text1"/>
          <w:highlight w:val="yellow"/>
          <w:rPrChange w:id="710" w:author="Brown,James T" w:date="2019-02-15T01:55:00Z">
            <w:rPr>
              <w:color w:val="000000" w:themeColor="text1"/>
            </w:rPr>
          </w:rPrChange>
        </w:rPr>
        <w:t xml:space="preserve">in </w:t>
      </w:r>
      <w:r w:rsidR="00FB7994" w:rsidRPr="008A020F">
        <w:rPr>
          <w:color w:val="000000" w:themeColor="text1"/>
          <w:highlight w:val="yellow"/>
          <w:rPrChange w:id="711" w:author="Brown,James T" w:date="2019-02-15T01:55:00Z">
            <w:rPr>
              <w:color w:val="000000" w:themeColor="text1"/>
            </w:rPr>
          </w:rPrChange>
        </w:rPr>
        <w:t>each treatment,</w:t>
      </w:r>
      <w:r w:rsidR="00C01CC2" w:rsidRPr="008A020F">
        <w:rPr>
          <w:color w:val="000000" w:themeColor="text1"/>
          <w:highlight w:val="yellow"/>
          <w:rPrChange w:id="712" w:author="Brown,James T" w:date="2019-02-15T01:55:00Z">
            <w:rPr>
              <w:color w:val="000000" w:themeColor="text1"/>
            </w:rPr>
          </w:rPrChange>
        </w:rPr>
        <w:t xml:space="preserve"> then</w:t>
      </w:r>
      <w:r w:rsidR="00EE093B" w:rsidRPr="008A020F">
        <w:rPr>
          <w:color w:val="000000" w:themeColor="text1"/>
          <w:highlight w:val="yellow"/>
          <w:rPrChange w:id="713" w:author="Brown,James T" w:date="2019-02-15T01:55:00Z">
            <w:rPr>
              <w:color w:val="000000" w:themeColor="text1"/>
            </w:rPr>
          </w:rPrChange>
        </w:rPr>
        <w:t xml:space="preserve"> CO</w:t>
      </w:r>
      <w:r w:rsidR="00EE093B" w:rsidRPr="008A020F">
        <w:rPr>
          <w:color w:val="000000" w:themeColor="text1"/>
          <w:highlight w:val="yellow"/>
          <w:vertAlign w:val="subscript"/>
          <w:rPrChange w:id="714" w:author="Brown,James T" w:date="2019-02-15T01:55:00Z">
            <w:rPr>
              <w:color w:val="000000" w:themeColor="text1"/>
              <w:vertAlign w:val="subscript"/>
            </w:rPr>
          </w:rPrChange>
        </w:rPr>
        <w:t>2</w:t>
      </w:r>
      <w:r w:rsidR="00EE093B" w:rsidRPr="008A020F">
        <w:rPr>
          <w:color w:val="000000" w:themeColor="text1"/>
          <w:highlight w:val="yellow"/>
          <w:rPrChange w:id="715" w:author="Brown,James T" w:date="2019-02-15T01:55:00Z">
            <w:rPr>
              <w:color w:val="000000" w:themeColor="text1"/>
            </w:rPr>
          </w:rPrChange>
        </w:rPr>
        <w:t xml:space="preserve"> production (</w:t>
      </w:r>
      <w:r w:rsidR="002407FE" w:rsidRPr="008A020F">
        <w:rPr>
          <w:color w:val="000000" w:themeColor="text1"/>
          <w:highlight w:val="yellow"/>
          <w:rPrChange w:id="716" w:author="Brown,James T" w:date="2019-02-15T01:55:00Z">
            <w:rPr>
              <w:color w:val="000000" w:themeColor="text1"/>
            </w:rPr>
          </w:rPrChange>
        </w:rPr>
        <w:t xml:space="preserve">Fig. </w:t>
      </w:r>
      <w:r w:rsidR="00EE093B" w:rsidRPr="008A020F">
        <w:rPr>
          <w:color w:val="000000" w:themeColor="text1"/>
          <w:highlight w:val="yellow"/>
          <w:rPrChange w:id="717" w:author="Brown,James T" w:date="2019-02-15T01:55:00Z">
            <w:rPr>
              <w:color w:val="000000" w:themeColor="text1"/>
            </w:rPr>
          </w:rPrChange>
        </w:rPr>
        <w:t xml:space="preserve">3-5B) was compared </w:t>
      </w:r>
      <w:r w:rsidR="00DA0DAB" w:rsidRPr="008A020F">
        <w:rPr>
          <w:color w:val="000000" w:themeColor="text1"/>
          <w:highlight w:val="yellow"/>
          <w:rPrChange w:id="718" w:author="Brown,James T" w:date="2019-02-15T01:55:00Z">
            <w:rPr>
              <w:color w:val="000000" w:themeColor="text1"/>
            </w:rPr>
          </w:rPrChange>
        </w:rPr>
        <w:t xml:space="preserve">between </w:t>
      </w:r>
      <w:r w:rsidR="00247503" w:rsidRPr="008A020F">
        <w:rPr>
          <w:color w:val="000000" w:themeColor="text1"/>
          <w:highlight w:val="yellow"/>
          <w:rPrChange w:id="719" w:author="Brown,James T" w:date="2019-02-15T01:55:00Z">
            <w:rPr>
              <w:color w:val="000000" w:themeColor="text1"/>
            </w:rPr>
          </w:rPrChange>
        </w:rPr>
        <w:t>long-diapause genotype and short-diapause genotype individual</w:t>
      </w:r>
      <w:r w:rsidR="00EE093B" w:rsidRPr="008A020F">
        <w:rPr>
          <w:color w:val="000000" w:themeColor="text1"/>
          <w:highlight w:val="yellow"/>
          <w:rPrChange w:id="720" w:author="Brown,James T" w:date="2019-02-15T01:55:00Z">
            <w:rPr>
              <w:color w:val="000000" w:themeColor="text1"/>
            </w:rPr>
          </w:rPrChange>
        </w:rPr>
        <w:t xml:space="preserve">s to capture the </w:t>
      </w:r>
      <w:r w:rsidR="00DD34A5" w:rsidRPr="008A020F">
        <w:rPr>
          <w:color w:val="000000" w:themeColor="text1"/>
          <w:highlight w:val="yellow"/>
          <w:rPrChange w:id="721" w:author="Brown,James T" w:date="2019-02-15T01:55:00Z">
            <w:rPr>
              <w:color w:val="000000" w:themeColor="text1"/>
            </w:rPr>
          </w:rPrChange>
        </w:rPr>
        <w:t>e</w:t>
      </w:r>
      <w:r w:rsidR="00EE093B" w:rsidRPr="008A020F">
        <w:rPr>
          <w:color w:val="000000" w:themeColor="text1"/>
          <w:highlight w:val="yellow"/>
          <w:rPrChange w:id="722" w:author="Brown,James T" w:date="2019-02-15T01:55:00Z">
            <w:rPr>
              <w:color w:val="000000" w:themeColor="text1"/>
            </w:rPr>
          </w:rPrChange>
        </w:rPr>
        <w:t>ffect of photoperiod on metabolic activity</w:t>
      </w:r>
      <w:r w:rsidR="00DA0DAB" w:rsidRPr="008A020F">
        <w:rPr>
          <w:color w:val="000000" w:themeColor="text1"/>
          <w:highlight w:val="yellow"/>
          <w:rPrChange w:id="723" w:author="Brown,James T" w:date="2019-02-15T01:55:00Z">
            <w:rPr>
              <w:color w:val="000000" w:themeColor="text1"/>
            </w:rPr>
          </w:rPrChange>
        </w:rPr>
        <w:t xml:space="preserve">. </w:t>
      </w:r>
      <w:r w:rsidR="00560914" w:rsidRPr="008A020F">
        <w:rPr>
          <w:color w:val="000000" w:themeColor="text1"/>
          <w:highlight w:val="yellow"/>
          <w:rPrChange w:id="724" w:author="Brown,James T" w:date="2019-02-15T01:55:00Z">
            <w:rPr>
              <w:color w:val="000000" w:themeColor="text1"/>
            </w:rPr>
          </w:rPrChange>
        </w:rPr>
        <w:t>I found long-diapause individuals produced less CO</w:t>
      </w:r>
      <w:r w:rsidR="00560914" w:rsidRPr="008A020F">
        <w:rPr>
          <w:color w:val="000000" w:themeColor="text1"/>
          <w:highlight w:val="yellow"/>
          <w:vertAlign w:val="subscript"/>
          <w:rPrChange w:id="725" w:author="Brown,James T" w:date="2019-02-15T01:55:00Z">
            <w:rPr>
              <w:color w:val="000000" w:themeColor="text1"/>
              <w:vertAlign w:val="subscript"/>
            </w:rPr>
          </w:rPrChange>
        </w:rPr>
        <w:t>2</w:t>
      </w:r>
      <w:r w:rsidR="00560914" w:rsidRPr="008A020F">
        <w:rPr>
          <w:color w:val="000000" w:themeColor="text1"/>
          <w:highlight w:val="yellow"/>
          <w:rPrChange w:id="726" w:author="Brown,James T" w:date="2019-02-15T01:55:00Z">
            <w:rPr>
              <w:color w:val="000000" w:themeColor="text1"/>
            </w:rPr>
          </w:rPrChange>
        </w:rPr>
        <w:t xml:space="preserve"> than short-</w:t>
      </w:r>
      <w:commentRangeStart w:id="727"/>
      <w:commentRangeStart w:id="728"/>
      <w:r w:rsidR="00560914" w:rsidRPr="008A020F">
        <w:rPr>
          <w:color w:val="000000" w:themeColor="text1"/>
          <w:highlight w:val="yellow"/>
          <w:rPrChange w:id="729" w:author="Brown,James T" w:date="2019-02-15T01:55:00Z">
            <w:rPr>
              <w:color w:val="000000" w:themeColor="text1"/>
            </w:rPr>
          </w:rPrChange>
        </w:rPr>
        <w:t xml:space="preserve">diapause larvae, regardless </w:t>
      </w:r>
      <w:commentRangeEnd w:id="727"/>
      <w:r w:rsidR="00F60F18" w:rsidRPr="008A020F">
        <w:rPr>
          <w:rStyle w:val="CommentReference"/>
          <w:highlight w:val="yellow"/>
          <w:rPrChange w:id="730" w:author="Brown,James T" w:date="2019-02-15T01:55:00Z">
            <w:rPr>
              <w:rStyle w:val="CommentReference"/>
            </w:rPr>
          </w:rPrChange>
        </w:rPr>
        <w:commentReference w:id="727"/>
      </w:r>
      <w:commentRangeEnd w:id="728"/>
      <w:r w:rsidR="002E461C" w:rsidRPr="008A020F">
        <w:rPr>
          <w:rStyle w:val="CommentReference"/>
          <w:highlight w:val="yellow"/>
          <w:rPrChange w:id="731" w:author="Brown,James T" w:date="2019-02-15T01:55:00Z">
            <w:rPr>
              <w:rStyle w:val="CommentReference"/>
            </w:rPr>
          </w:rPrChange>
        </w:rPr>
        <w:commentReference w:id="728"/>
      </w:r>
      <w:r w:rsidR="00560914" w:rsidRPr="008A020F">
        <w:rPr>
          <w:color w:val="000000" w:themeColor="text1"/>
          <w:highlight w:val="yellow"/>
          <w:rPrChange w:id="732" w:author="Brown,James T" w:date="2019-02-15T01:55:00Z">
            <w:rPr>
              <w:color w:val="000000" w:themeColor="text1"/>
            </w:rPr>
          </w:rPrChange>
        </w:rPr>
        <w:t>of rearing conditions (diapause programming: t-value=-5.51, Df=26, p-value&lt;0.000; non-diapause: t-value=-3.74, Df=47,</w:t>
      </w:r>
      <w:r w:rsidR="00CC4ED7" w:rsidRPr="008A020F">
        <w:rPr>
          <w:color w:val="000000" w:themeColor="text1"/>
          <w:highlight w:val="yellow"/>
          <w:rPrChange w:id="733" w:author="Brown,James T" w:date="2019-02-15T01:55:00Z">
            <w:rPr>
              <w:color w:val="000000" w:themeColor="text1"/>
            </w:rPr>
          </w:rPrChange>
        </w:rPr>
        <w:t xml:space="preserve"> </w:t>
      </w:r>
      <w:r w:rsidR="00560914" w:rsidRPr="008A020F">
        <w:rPr>
          <w:color w:val="000000" w:themeColor="text1"/>
          <w:highlight w:val="yellow"/>
          <w:rPrChange w:id="734" w:author="Brown,James T" w:date="2019-02-15T01:55:00Z">
            <w:rPr>
              <w:color w:val="000000" w:themeColor="text1"/>
            </w:rPr>
          </w:rPrChange>
        </w:rPr>
        <w:t xml:space="preserve">p-value&lt;0.001) (Table 3-1A and 3-1B). </w:t>
      </w:r>
      <w:commentRangeStart w:id="735"/>
      <w:commentRangeStart w:id="736"/>
      <w:r w:rsidR="00CC4ED7" w:rsidRPr="008A020F">
        <w:rPr>
          <w:color w:val="000000" w:themeColor="text1"/>
          <w:highlight w:val="yellow"/>
          <w:rPrChange w:id="737" w:author="Brown,James T" w:date="2019-02-15T01:55:00Z">
            <w:rPr>
              <w:color w:val="000000" w:themeColor="text1"/>
            </w:rPr>
          </w:rPrChange>
        </w:rPr>
        <w:t>T</w:t>
      </w:r>
      <w:r w:rsidR="00A221E4" w:rsidRPr="008A020F">
        <w:rPr>
          <w:color w:val="000000" w:themeColor="text1"/>
          <w:highlight w:val="yellow"/>
          <w:rPrChange w:id="738" w:author="Brown,James T" w:date="2019-02-15T01:55:00Z">
            <w:rPr>
              <w:color w:val="000000" w:themeColor="text1"/>
            </w:rPr>
          </w:rPrChange>
        </w:rPr>
        <w:t>o capture the relationship between photoperiod and metabolic activity</w:t>
      </w:r>
      <w:r w:rsidR="00EE093B" w:rsidRPr="008A020F">
        <w:rPr>
          <w:color w:val="000000" w:themeColor="text1"/>
          <w:highlight w:val="yellow"/>
          <w:rPrChange w:id="739" w:author="Brown,James T" w:date="2019-02-15T01:55:00Z">
            <w:rPr>
              <w:color w:val="000000" w:themeColor="text1"/>
            </w:rPr>
          </w:rPrChange>
        </w:rPr>
        <w:t xml:space="preserve"> within each strain</w:t>
      </w:r>
      <w:commentRangeEnd w:id="735"/>
      <w:r w:rsidR="00F60F18" w:rsidRPr="008A020F">
        <w:rPr>
          <w:rStyle w:val="CommentReference"/>
          <w:highlight w:val="yellow"/>
          <w:rPrChange w:id="740" w:author="Brown,James T" w:date="2019-02-15T01:55:00Z">
            <w:rPr>
              <w:rStyle w:val="CommentReference"/>
            </w:rPr>
          </w:rPrChange>
        </w:rPr>
        <w:commentReference w:id="735"/>
      </w:r>
      <w:commentRangeEnd w:id="736"/>
      <w:r w:rsidR="001545B6" w:rsidRPr="008A020F">
        <w:rPr>
          <w:rStyle w:val="CommentReference"/>
          <w:highlight w:val="yellow"/>
          <w:rPrChange w:id="741" w:author="Brown,James T" w:date="2019-02-15T01:55:00Z">
            <w:rPr>
              <w:rStyle w:val="CommentReference"/>
            </w:rPr>
          </w:rPrChange>
        </w:rPr>
        <w:commentReference w:id="736"/>
      </w:r>
      <w:r w:rsidR="00CC4ED7" w:rsidRPr="008A020F">
        <w:rPr>
          <w:color w:val="000000" w:themeColor="text1"/>
          <w:highlight w:val="yellow"/>
          <w:rPrChange w:id="742" w:author="Brown,James T" w:date="2019-02-15T01:55:00Z">
            <w:rPr>
              <w:color w:val="000000" w:themeColor="text1"/>
            </w:rPr>
          </w:rPrChange>
        </w:rPr>
        <w:t xml:space="preserve">, </w:t>
      </w:r>
      <w:r w:rsidR="00FB7994" w:rsidRPr="008A020F">
        <w:rPr>
          <w:color w:val="000000" w:themeColor="text1"/>
          <w:highlight w:val="yellow"/>
          <w:rPrChange w:id="743" w:author="Brown,James T" w:date="2019-02-15T01:55:00Z">
            <w:rPr>
              <w:color w:val="000000" w:themeColor="text1"/>
            </w:rPr>
          </w:rPrChange>
        </w:rPr>
        <w:t xml:space="preserve">I used </w:t>
      </w:r>
      <w:r w:rsidR="00CC4ED7" w:rsidRPr="008A020F">
        <w:rPr>
          <w:color w:val="000000" w:themeColor="text1"/>
          <w:highlight w:val="yellow"/>
          <w:rPrChange w:id="744" w:author="Brown,James T" w:date="2019-02-15T01:55:00Z">
            <w:rPr>
              <w:color w:val="000000" w:themeColor="text1"/>
            </w:rPr>
          </w:rPrChange>
        </w:rPr>
        <w:t xml:space="preserve">the day wet mass peaked (Fig. 3-6A) </w:t>
      </w:r>
      <w:r w:rsidR="00FB7994" w:rsidRPr="008A020F">
        <w:rPr>
          <w:color w:val="000000" w:themeColor="text1"/>
          <w:highlight w:val="yellow"/>
          <w:rPrChange w:id="745" w:author="Brown,James T" w:date="2019-02-15T01:55:00Z">
            <w:rPr>
              <w:color w:val="000000" w:themeColor="text1"/>
            </w:rPr>
          </w:rPrChange>
        </w:rPr>
        <w:t xml:space="preserve">to compare </w:t>
      </w:r>
      <w:r w:rsidR="00CC4ED7" w:rsidRPr="008A020F">
        <w:rPr>
          <w:color w:val="000000" w:themeColor="text1"/>
          <w:highlight w:val="yellow"/>
          <w:rPrChange w:id="746" w:author="Brown,James T" w:date="2019-02-15T01:55:00Z">
            <w:rPr>
              <w:color w:val="000000" w:themeColor="text1"/>
            </w:rPr>
          </w:rPrChange>
        </w:rPr>
        <w:t>CO</w:t>
      </w:r>
      <w:r w:rsidR="00CC4ED7" w:rsidRPr="008A020F">
        <w:rPr>
          <w:color w:val="000000" w:themeColor="text1"/>
          <w:highlight w:val="yellow"/>
          <w:vertAlign w:val="subscript"/>
          <w:rPrChange w:id="747" w:author="Brown,James T" w:date="2019-02-15T01:55:00Z">
            <w:rPr>
              <w:color w:val="000000" w:themeColor="text1"/>
              <w:vertAlign w:val="subscript"/>
            </w:rPr>
          </w:rPrChange>
        </w:rPr>
        <w:t>2</w:t>
      </w:r>
      <w:r w:rsidR="00CC4ED7" w:rsidRPr="008A020F">
        <w:rPr>
          <w:color w:val="000000" w:themeColor="text1"/>
          <w:highlight w:val="yellow"/>
          <w:rPrChange w:id="748" w:author="Brown,James T" w:date="2019-02-15T01:55:00Z">
            <w:rPr>
              <w:color w:val="000000" w:themeColor="text1"/>
            </w:rPr>
          </w:rPrChange>
        </w:rPr>
        <w:t xml:space="preserve"> production (Fig. 3-6B) of diapause-programmed individuals</w:t>
      </w:r>
      <w:r w:rsidR="00A221E4" w:rsidRPr="008A020F">
        <w:rPr>
          <w:color w:val="000000" w:themeColor="text1"/>
          <w:highlight w:val="yellow"/>
          <w:rPrChange w:id="749" w:author="Brown,James T" w:date="2019-02-15T01:55:00Z">
            <w:rPr>
              <w:color w:val="000000" w:themeColor="text1"/>
            </w:rPr>
          </w:rPrChange>
        </w:rPr>
        <w:t xml:space="preserve">. </w:t>
      </w:r>
      <w:r w:rsidR="002C7438" w:rsidRPr="008A020F">
        <w:rPr>
          <w:color w:val="000000" w:themeColor="text1"/>
          <w:highlight w:val="yellow"/>
          <w:rPrChange w:id="750" w:author="Brown,James T" w:date="2019-02-15T01:55:00Z">
            <w:rPr>
              <w:color w:val="000000" w:themeColor="text1"/>
            </w:rPr>
          </w:rPrChange>
        </w:rPr>
        <w:t>Regardless of diapause genotype, d</w:t>
      </w:r>
      <w:r w:rsidR="00E36B65" w:rsidRPr="008A020F">
        <w:rPr>
          <w:color w:val="000000" w:themeColor="text1"/>
          <w:highlight w:val="yellow"/>
          <w:rPrChange w:id="751" w:author="Brown,James T" w:date="2019-02-15T01:55:00Z">
            <w:rPr>
              <w:color w:val="000000" w:themeColor="text1"/>
            </w:rPr>
          </w:rPrChange>
        </w:rPr>
        <w:t xml:space="preserve">iapause-programmed </w:t>
      </w:r>
      <w:r w:rsidR="00DD43B4" w:rsidRPr="008A020F">
        <w:rPr>
          <w:color w:val="000000" w:themeColor="text1"/>
          <w:highlight w:val="yellow"/>
          <w:rPrChange w:id="752" w:author="Brown,James T" w:date="2019-02-15T01:55:00Z">
            <w:rPr>
              <w:color w:val="000000" w:themeColor="text1"/>
            </w:rPr>
          </w:rPrChange>
        </w:rPr>
        <w:t>individuals produce</w:t>
      </w:r>
      <w:r w:rsidR="00E36B65" w:rsidRPr="008A020F">
        <w:rPr>
          <w:color w:val="000000" w:themeColor="text1"/>
          <w:highlight w:val="yellow"/>
          <w:rPrChange w:id="753" w:author="Brown,James T" w:date="2019-02-15T01:55:00Z">
            <w:rPr>
              <w:color w:val="000000" w:themeColor="text1"/>
            </w:rPr>
          </w:rPrChange>
        </w:rPr>
        <w:t>d</w:t>
      </w:r>
      <w:r w:rsidR="00DD43B4" w:rsidRPr="008A020F">
        <w:rPr>
          <w:color w:val="000000" w:themeColor="text1"/>
          <w:highlight w:val="yellow"/>
          <w:rPrChange w:id="754" w:author="Brown,James T" w:date="2019-02-15T01:55:00Z">
            <w:rPr>
              <w:color w:val="000000" w:themeColor="text1"/>
            </w:rPr>
          </w:rPrChange>
        </w:rPr>
        <w:t xml:space="preserve"> significantly less CO</w:t>
      </w:r>
      <w:r w:rsidR="00DD43B4" w:rsidRPr="008A020F">
        <w:rPr>
          <w:color w:val="000000" w:themeColor="text1"/>
          <w:highlight w:val="yellow"/>
          <w:vertAlign w:val="subscript"/>
          <w:rPrChange w:id="755" w:author="Brown,James T" w:date="2019-02-15T01:55:00Z">
            <w:rPr>
              <w:color w:val="000000" w:themeColor="text1"/>
              <w:vertAlign w:val="subscript"/>
            </w:rPr>
          </w:rPrChange>
        </w:rPr>
        <w:t>2</w:t>
      </w:r>
      <w:r w:rsidR="00DD43B4" w:rsidRPr="008A020F">
        <w:rPr>
          <w:color w:val="000000" w:themeColor="text1"/>
          <w:highlight w:val="yellow"/>
          <w:rPrChange w:id="756" w:author="Brown,James T" w:date="2019-02-15T01:55:00Z">
            <w:rPr>
              <w:color w:val="000000" w:themeColor="text1"/>
            </w:rPr>
          </w:rPrChange>
        </w:rPr>
        <w:t xml:space="preserve"> </w:t>
      </w:r>
      <w:r w:rsidR="00E36B65" w:rsidRPr="008A020F">
        <w:rPr>
          <w:color w:val="000000" w:themeColor="text1"/>
          <w:highlight w:val="yellow"/>
          <w:rPrChange w:id="757" w:author="Brown,James T" w:date="2019-02-15T01:55:00Z">
            <w:rPr>
              <w:color w:val="000000" w:themeColor="text1"/>
            </w:rPr>
          </w:rPrChange>
        </w:rPr>
        <w:t>than</w:t>
      </w:r>
      <w:r w:rsidR="00DD43B4" w:rsidRPr="008A020F">
        <w:rPr>
          <w:color w:val="000000" w:themeColor="text1"/>
          <w:highlight w:val="yellow"/>
          <w:rPrChange w:id="758" w:author="Brown,James T" w:date="2019-02-15T01:55:00Z">
            <w:rPr>
              <w:color w:val="000000" w:themeColor="text1"/>
            </w:rPr>
          </w:rPrChange>
        </w:rPr>
        <w:t xml:space="preserve"> their non-diapause counterparts</w:t>
      </w:r>
      <w:r w:rsidR="00E36B65" w:rsidRPr="008A020F">
        <w:rPr>
          <w:color w:val="000000" w:themeColor="text1"/>
          <w:highlight w:val="yellow"/>
          <w:rPrChange w:id="759" w:author="Brown,James T" w:date="2019-02-15T01:55:00Z">
            <w:rPr>
              <w:color w:val="000000" w:themeColor="text1"/>
            </w:rPr>
          </w:rPrChange>
        </w:rPr>
        <w:t xml:space="preserve"> </w:t>
      </w:r>
      <w:r w:rsidR="00DD43B4" w:rsidRPr="008A020F">
        <w:rPr>
          <w:color w:val="000000" w:themeColor="text1"/>
          <w:highlight w:val="yellow"/>
          <w:rPrChange w:id="760" w:author="Brown,James T" w:date="2019-02-15T01:55:00Z">
            <w:rPr>
              <w:color w:val="000000" w:themeColor="text1"/>
            </w:rPr>
          </w:rPrChange>
        </w:rPr>
        <w:t>(long-diapause genotype: t-value=4.50, Df=30, p-value&lt;0.000; short-diapause genotype: t-value=5.00, Df=43, p-value&lt;0.000)</w:t>
      </w:r>
      <w:r w:rsidR="00A32000" w:rsidRPr="008A020F">
        <w:rPr>
          <w:color w:val="000000" w:themeColor="text1"/>
          <w:highlight w:val="yellow"/>
          <w:rPrChange w:id="761" w:author="Brown,James T" w:date="2019-02-15T01:55:00Z">
            <w:rPr>
              <w:color w:val="000000" w:themeColor="text1"/>
            </w:rPr>
          </w:rPrChange>
        </w:rPr>
        <w:t xml:space="preserve"> </w:t>
      </w:r>
      <w:r w:rsidR="00DB113A" w:rsidRPr="008A020F">
        <w:rPr>
          <w:color w:val="000000" w:themeColor="text1"/>
          <w:highlight w:val="yellow"/>
          <w:rPrChange w:id="762" w:author="Brown,James T" w:date="2019-02-15T01:55:00Z">
            <w:rPr>
              <w:color w:val="000000" w:themeColor="text1"/>
            </w:rPr>
          </w:rPrChange>
        </w:rPr>
        <w:t>(T</w:t>
      </w:r>
      <w:r w:rsidR="00A32000" w:rsidRPr="008A020F">
        <w:rPr>
          <w:color w:val="000000" w:themeColor="text1"/>
          <w:highlight w:val="yellow"/>
          <w:rPrChange w:id="763" w:author="Brown,James T" w:date="2019-02-15T01:55:00Z">
            <w:rPr>
              <w:color w:val="000000" w:themeColor="text1"/>
            </w:rPr>
          </w:rPrChange>
        </w:rPr>
        <w:t xml:space="preserve">ables </w:t>
      </w:r>
      <w:r w:rsidR="00DD43B4" w:rsidRPr="008A020F">
        <w:rPr>
          <w:color w:val="000000" w:themeColor="text1"/>
          <w:highlight w:val="yellow"/>
          <w:rPrChange w:id="764" w:author="Brown,James T" w:date="2019-02-15T01:55:00Z">
            <w:rPr>
              <w:color w:val="000000" w:themeColor="text1"/>
            </w:rPr>
          </w:rPrChange>
        </w:rPr>
        <w:t>3-1C</w:t>
      </w:r>
      <w:r w:rsidR="00A32000" w:rsidRPr="008A020F">
        <w:rPr>
          <w:color w:val="000000" w:themeColor="text1"/>
          <w:highlight w:val="yellow"/>
          <w:rPrChange w:id="765" w:author="Brown,James T" w:date="2019-02-15T01:55:00Z">
            <w:rPr>
              <w:color w:val="000000" w:themeColor="text1"/>
            </w:rPr>
          </w:rPrChange>
        </w:rPr>
        <w:t xml:space="preserve"> and </w:t>
      </w:r>
      <w:r w:rsidR="00DD43B4" w:rsidRPr="008A020F">
        <w:rPr>
          <w:color w:val="000000" w:themeColor="text1"/>
          <w:highlight w:val="yellow"/>
          <w:rPrChange w:id="766" w:author="Brown,James T" w:date="2019-02-15T01:55:00Z">
            <w:rPr>
              <w:color w:val="000000" w:themeColor="text1"/>
            </w:rPr>
          </w:rPrChange>
        </w:rPr>
        <w:t>3-1D</w:t>
      </w:r>
      <w:r w:rsidR="00DB113A" w:rsidRPr="008A020F">
        <w:rPr>
          <w:color w:val="000000" w:themeColor="text1"/>
          <w:highlight w:val="yellow"/>
          <w:rPrChange w:id="767" w:author="Brown,James T" w:date="2019-02-15T01:55:00Z">
            <w:rPr>
              <w:color w:val="000000" w:themeColor="text1"/>
            </w:rPr>
          </w:rPrChange>
        </w:rPr>
        <w:t>)</w:t>
      </w:r>
      <w:r w:rsidR="00DD43B4" w:rsidRPr="008A020F">
        <w:rPr>
          <w:color w:val="000000" w:themeColor="text1"/>
          <w:highlight w:val="yellow"/>
          <w:rPrChange w:id="768" w:author="Brown,James T" w:date="2019-02-15T01:55:00Z">
            <w:rPr>
              <w:color w:val="000000" w:themeColor="text1"/>
            </w:rPr>
          </w:rPrChange>
        </w:rPr>
        <w:t xml:space="preserve">. </w:t>
      </w:r>
      <w:r w:rsidR="00A221E4" w:rsidRPr="008A020F">
        <w:rPr>
          <w:color w:val="000000" w:themeColor="text1"/>
          <w:highlight w:val="yellow"/>
          <w:rPrChange w:id="769" w:author="Brown,James T" w:date="2019-02-15T01:55:00Z">
            <w:rPr>
              <w:color w:val="000000" w:themeColor="text1"/>
            </w:rPr>
          </w:rPrChange>
        </w:rPr>
        <w:t>Finally,</w:t>
      </w:r>
      <w:r w:rsidR="00DA2BAF" w:rsidRPr="008A020F">
        <w:rPr>
          <w:color w:val="000000" w:themeColor="text1"/>
          <w:highlight w:val="yellow"/>
          <w:rPrChange w:id="770" w:author="Brown,James T" w:date="2019-02-15T01:55:00Z">
            <w:rPr>
              <w:color w:val="000000" w:themeColor="text1"/>
            </w:rPr>
          </w:rPrChange>
        </w:rPr>
        <w:t xml:space="preserve"> metabolic activity was compared between</w:t>
      </w:r>
      <w:r w:rsidR="00597966" w:rsidRPr="008A020F">
        <w:rPr>
          <w:color w:val="000000" w:themeColor="text1"/>
          <w:highlight w:val="yellow"/>
          <w:rPrChange w:id="771" w:author="Brown,James T" w:date="2019-02-15T01:55:00Z">
            <w:rPr>
              <w:color w:val="000000" w:themeColor="text1"/>
            </w:rPr>
          </w:rPrChange>
        </w:rPr>
        <w:t xml:space="preserve"> </w:t>
      </w:r>
      <w:r w:rsidR="00DA2BAF" w:rsidRPr="008A020F">
        <w:rPr>
          <w:color w:val="000000" w:themeColor="text1"/>
          <w:highlight w:val="yellow"/>
          <w:rPrChange w:id="772" w:author="Brown,James T" w:date="2019-02-15T01:55:00Z">
            <w:rPr>
              <w:color w:val="000000" w:themeColor="text1"/>
            </w:rPr>
          </w:rPrChange>
        </w:rPr>
        <w:t>larvae programmed for diapause with the short-diapause genotype</w:t>
      </w:r>
      <w:r w:rsidR="00BF2F90" w:rsidRPr="008A020F">
        <w:rPr>
          <w:color w:val="000000" w:themeColor="text1"/>
          <w:highlight w:val="yellow"/>
          <w:rPrChange w:id="773" w:author="Brown,James T" w:date="2019-02-15T01:55:00Z">
            <w:rPr>
              <w:color w:val="000000" w:themeColor="text1"/>
            </w:rPr>
          </w:rPrChange>
        </w:rPr>
        <w:t xml:space="preserve"> that expressed different diapause phenot</w:t>
      </w:r>
      <w:r w:rsidR="001B1721" w:rsidRPr="008A020F">
        <w:rPr>
          <w:color w:val="000000" w:themeColor="text1"/>
          <w:highlight w:val="yellow"/>
          <w:rPrChange w:id="774" w:author="Brown,James T" w:date="2019-02-15T01:55:00Z">
            <w:rPr>
              <w:color w:val="000000" w:themeColor="text1"/>
            </w:rPr>
          </w:rPrChange>
        </w:rPr>
        <w:t>y</w:t>
      </w:r>
      <w:r w:rsidR="00BF2F90" w:rsidRPr="008A020F">
        <w:rPr>
          <w:color w:val="000000" w:themeColor="text1"/>
          <w:highlight w:val="yellow"/>
          <w:rPrChange w:id="775" w:author="Brown,James T" w:date="2019-02-15T01:55:00Z">
            <w:rPr>
              <w:color w:val="000000" w:themeColor="text1"/>
            </w:rPr>
          </w:rPrChange>
        </w:rPr>
        <w:t>p</w:t>
      </w:r>
      <w:r w:rsidR="001B1721" w:rsidRPr="008A020F">
        <w:rPr>
          <w:color w:val="000000" w:themeColor="text1"/>
          <w:highlight w:val="yellow"/>
          <w:rPrChange w:id="776" w:author="Brown,James T" w:date="2019-02-15T01:55:00Z">
            <w:rPr>
              <w:color w:val="000000" w:themeColor="text1"/>
            </w:rPr>
          </w:rPrChange>
        </w:rPr>
        <w:t>es</w:t>
      </w:r>
      <w:r w:rsidR="00DA2BAF" w:rsidRPr="008A020F">
        <w:rPr>
          <w:color w:val="000000" w:themeColor="text1"/>
          <w:highlight w:val="yellow"/>
          <w:rPrChange w:id="777" w:author="Brown,James T" w:date="2019-02-15T01:55:00Z">
            <w:rPr>
              <w:color w:val="000000" w:themeColor="text1"/>
            </w:rPr>
          </w:rPrChange>
        </w:rPr>
        <w:t>.</w:t>
      </w:r>
      <w:r w:rsidR="00597966" w:rsidRPr="008A020F">
        <w:rPr>
          <w:color w:val="000000" w:themeColor="text1"/>
          <w:highlight w:val="yellow"/>
          <w:rPrChange w:id="778" w:author="Brown,James T" w:date="2019-02-15T01:55:00Z">
            <w:rPr>
              <w:color w:val="000000" w:themeColor="text1"/>
            </w:rPr>
          </w:rPrChange>
        </w:rPr>
        <w:t xml:space="preserve"> </w:t>
      </w:r>
      <w:r w:rsidR="00DA2BAF" w:rsidRPr="008A020F">
        <w:rPr>
          <w:color w:val="000000" w:themeColor="text1"/>
          <w:highlight w:val="yellow"/>
          <w:rPrChange w:id="779" w:author="Brown,James T" w:date="2019-02-15T01:55:00Z">
            <w:rPr>
              <w:color w:val="000000" w:themeColor="text1"/>
            </w:rPr>
          </w:rPrChange>
        </w:rPr>
        <w:t>The day wet mass peaked</w:t>
      </w:r>
      <w:r w:rsidR="005D47E5" w:rsidRPr="008A020F">
        <w:rPr>
          <w:color w:val="000000" w:themeColor="text1"/>
          <w:highlight w:val="yellow"/>
          <w:rPrChange w:id="780" w:author="Brown,James T" w:date="2019-02-15T01:55:00Z">
            <w:rPr>
              <w:color w:val="000000" w:themeColor="text1"/>
            </w:rPr>
          </w:rPrChange>
        </w:rPr>
        <w:t xml:space="preserve"> (Fig. 3-7A) and CO</w:t>
      </w:r>
      <w:r w:rsidR="005D47E5" w:rsidRPr="008A020F">
        <w:rPr>
          <w:color w:val="000000" w:themeColor="text1"/>
          <w:highlight w:val="yellow"/>
          <w:vertAlign w:val="subscript"/>
          <w:rPrChange w:id="781" w:author="Brown,James T" w:date="2019-02-15T01:55:00Z">
            <w:rPr>
              <w:color w:val="000000" w:themeColor="text1"/>
              <w:vertAlign w:val="subscript"/>
            </w:rPr>
          </w:rPrChange>
        </w:rPr>
        <w:t>2</w:t>
      </w:r>
      <w:r w:rsidR="005D47E5" w:rsidRPr="008A020F">
        <w:rPr>
          <w:color w:val="000000" w:themeColor="text1"/>
          <w:highlight w:val="yellow"/>
          <w:rPrChange w:id="782" w:author="Brown,James T" w:date="2019-02-15T01:55:00Z">
            <w:rPr>
              <w:color w:val="000000" w:themeColor="text1"/>
            </w:rPr>
          </w:rPrChange>
        </w:rPr>
        <w:t xml:space="preserve"> production (Fig. 3-7B) were measured</w:t>
      </w:r>
      <w:r w:rsidR="00DA2BAF" w:rsidRPr="008A020F">
        <w:rPr>
          <w:color w:val="000000" w:themeColor="text1"/>
          <w:highlight w:val="yellow"/>
          <w:rPrChange w:id="783" w:author="Brown,James T" w:date="2019-02-15T01:55:00Z">
            <w:rPr>
              <w:color w:val="000000" w:themeColor="text1"/>
            </w:rPr>
          </w:rPrChange>
        </w:rPr>
        <w:t xml:space="preserve"> for d</w:t>
      </w:r>
      <w:r w:rsidR="00597966" w:rsidRPr="008A020F">
        <w:rPr>
          <w:color w:val="000000" w:themeColor="text1"/>
          <w:highlight w:val="yellow"/>
          <w:rPrChange w:id="784" w:author="Brown,James T" w:date="2019-02-15T01:55:00Z">
            <w:rPr>
              <w:color w:val="000000" w:themeColor="text1"/>
            </w:rPr>
          </w:rPrChange>
        </w:rPr>
        <w:t>eep-diapause and shallow-diapause</w:t>
      </w:r>
      <w:r w:rsidR="005D47E5" w:rsidRPr="008A020F">
        <w:rPr>
          <w:color w:val="000000" w:themeColor="text1"/>
          <w:highlight w:val="yellow"/>
          <w:rPrChange w:id="785" w:author="Brown,James T" w:date="2019-02-15T01:55:00Z">
            <w:rPr>
              <w:color w:val="000000" w:themeColor="text1"/>
            </w:rPr>
          </w:rPrChange>
        </w:rPr>
        <w:t xml:space="preserve">. </w:t>
      </w:r>
      <w:r w:rsidR="0006372C" w:rsidRPr="008A020F">
        <w:rPr>
          <w:color w:val="000000" w:themeColor="text1"/>
          <w:highlight w:val="yellow"/>
          <w:rPrChange w:id="786" w:author="Brown,James T" w:date="2019-02-15T01:55:00Z">
            <w:rPr>
              <w:color w:val="000000" w:themeColor="text1"/>
            </w:rPr>
          </w:rPrChange>
        </w:rPr>
        <w:t>Wet</w:t>
      </w:r>
      <w:r w:rsidR="005D47E5" w:rsidRPr="008A020F">
        <w:rPr>
          <w:color w:val="000000" w:themeColor="text1"/>
          <w:highlight w:val="yellow"/>
          <w:rPrChange w:id="787" w:author="Brown,James T" w:date="2019-02-15T01:55:00Z">
            <w:rPr>
              <w:color w:val="000000" w:themeColor="text1"/>
            </w:rPr>
          </w:rPrChange>
        </w:rPr>
        <w:t xml:space="preserve"> mass</w:t>
      </w:r>
      <w:r w:rsidR="0006372C" w:rsidRPr="008A020F">
        <w:rPr>
          <w:color w:val="000000" w:themeColor="text1"/>
          <w:highlight w:val="yellow"/>
          <w:rPrChange w:id="788" w:author="Brown,James T" w:date="2019-02-15T01:55:00Z">
            <w:rPr>
              <w:color w:val="000000" w:themeColor="text1"/>
            </w:rPr>
          </w:rPrChange>
        </w:rPr>
        <w:t xml:space="preserve"> could not be used to differentiate between deep and shallow-diapause larvae because it peaked on day 6 in both</w:t>
      </w:r>
      <w:r w:rsidR="005D47E5" w:rsidRPr="008A020F">
        <w:rPr>
          <w:color w:val="000000" w:themeColor="text1"/>
          <w:highlight w:val="yellow"/>
          <w:rPrChange w:id="789" w:author="Brown,James T" w:date="2019-02-15T01:55:00Z">
            <w:rPr>
              <w:color w:val="000000" w:themeColor="text1"/>
            </w:rPr>
          </w:rPrChange>
        </w:rPr>
        <w:t xml:space="preserve"> </w:t>
      </w:r>
      <w:r w:rsidR="0006372C" w:rsidRPr="008A020F">
        <w:rPr>
          <w:color w:val="000000" w:themeColor="text1"/>
          <w:highlight w:val="yellow"/>
          <w:rPrChange w:id="790" w:author="Brown,James T" w:date="2019-02-15T01:55:00Z">
            <w:rPr>
              <w:color w:val="000000" w:themeColor="text1"/>
            </w:rPr>
          </w:rPrChange>
        </w:rPr>
        <w:t>groups</w:t>
      </w:r>
      <w:commentRangeStart w:id="791"/>
      <w:commentRangeEnd w:id="791"/>
      <w:r w:rsidR="00422199" w:rsidRPr="008A020F">
        <w:rPr>
          <w:rStyle w:val="CommentReference"/>
          <w:highlight w:val="yellow"/>
          <w:rPrChange w:id="792" w:author="Brown,James T" w:date="2019-02-15T01:55:00Z">
            <w:rPr>
              <w:rStyle w:val="CommentReference"/>
            </w:rPr>
          </w:rPrChange>
        </w:rPr>
        <w:commentReference w:id="791"/>
      </w:r>
      <w:commentRangeStart w:id="793"/>
      <w:commentRangeEnd w:id="793"/>
      <w:r w:rsidR="001545B6" w:rsidRPr="008A020F">
        <w:rPr>
          <w:rStyle w:val="CommentReference"/>
          <w:highlight w:val="yellow"/>
          <w:rPrChange w:id="794" w:author="Brown,James T" w:date="2019-02-15T01:55:00Z">
            <w:rPr>
              <w:rStyle w:val="CommentReference"/>
            </w:rPr>
          </w:rPrChange>
        </w:rPr>
        <w:commentReference w:id="793"/>
      </w:r>
      <w:r w:rsidR="00A221E4" w:rsidRPr="008A020F">
        <w:rPr>
          <w:color w:val="000000" w:themeColor="text1"/>
          <w:highlight w:val="yellow"/>
          <w:rPrChange w:id="795" w:author="Brown,James T" w:date="2019-02-15T01:55:00Z">
            <w:rPr>
              <w:color w:val="000000" w:themeColor="text1"/>
            </w:rPr>
          </w:rPrChange>
        </w:rPr>
        <w:t>.</w:t>
      </w:r>
      <w:r w:rsidR="00E66393" w:rsidRPr="008A020F">
        <w:rPr>
          <w:color w:val="000000" w:themeColor="text1"/>
          <w:highlight w:val="yellow"/>
          <w:rPrChange w:id="796" w:author="Brown,James T" w:date="2019-02-15T01:55:00Z">
            <w:rPr>
              <w:color w:val="000000" w:themeColor="text1"/>
            </w:rPr>
          </w:rPrChange>
        </w:rPr>
        <w:t xml:space="preserve"> Additionally, </w:t>
      </w:r>
      <w:r w:rsidR="005D47E5" w:rsidRPr="008A020F">
        <w:rPr>
          <w:color w:val="000000" w:themeColor="text1"/>
          <w:highlight w:val="yellow"/>
          <w:rPrChange w:id="797" w:author="Brown,James T" w:date="2019-02-15T01:55:00Z">
            <w:rPr>
              <w:color w:val="000000" w:themeColor="text1"/>
            </w:rPr>
          </w:rPrChange>
        </w:rPr>
        <w:t xml:space="preserve">I was unable to </w:t>
      </w:r>
      <w:commentRangeStart w:id="798"/>
      <w:commentRangeStart w:id="799"/>
      <w:r w:rsidR="00E3506E" w:rsidRPr="008A020F">
        <w:rPr>
          <w:color w:val="000000" w:themeColor="text1"/>
          <w:highlight w:val="yellow"/>
          <w:rPrChange w:id="800" w:author="Brown,James T" w:date="2019-02-15T01:55:00Z">
            <w:rPr>
              <w:color w:val="000000" w:themeColor="text1"/>
            </w:rPr>
          </w:rPrChange>
        </w:rPr>
        <w:t xml:space="preserve">discriminate between </w:t>
      </w:r>
      <w:r w:rsidR="00A221E4" w:rsidRPr="008A020F">
        <w:rPr>
          <w:color w:val="000000" w:themeColor="text1"/>
          <w:highlight w:val="yellow"/>
          <w:rPrChange w:id="801" w:author="Brown,James T" w:date="2019-02-15T01:55:00Z">
            <w:rPr>
              <w:color w:val="000000" w:themeColor="text1"/>
            </w:rPr>
          </w:rPrChange>
        </w:rPr>
        <w:t>shallow-diapause individuals and deep-diapause individuals</w:t>
      </w:r>
      <w:r w:rsidR="005D47E5" w:rsidRPr="008A020F">
        <w:rPr>
          <w:color w:val="000000" w:themeColor="text1"/>
          <w:highlight w:val="yellow"/>
          <w:rPrChange w:id="802" w:author="Brown,James T" w:date="2019-02-15T01:55:00Z">
            <w:rPr>
              <w:color w:val="000000" w:themeColor="text1"/>
            </w:rPr>
          </w:rPrChange>
        </w:rPr>
        <w:t xml:space="preserve"> using metabolic activity </w:t>
      </w:r>
      <w:r w:rsidR="00E3506E" w:rsidRPr="008A020F">
        <w:rPr>
          <w:color w:val="000000" w:themeColor="text1"/>
          <w:highlight w:val="yellow"/>
          <w:rPrChange w:id="803" w:author="Brown,James T" w:date="2019-02-15T01:55:00Z">
            <w:rPr>
              <w:color w:val="000000" w:themeColor="text1"/>
            </w:rPr>
          </w:rPrChange>
        </w:rPr>
        <w:t xml:space="preserve">because there was no significant </w:t>
      </w:r>
      <w:r w:rsidR="005D47E5" w:rsidRPr="008A020F">
        <w:rPr>
          <w:color w:val="000000" w:themeColor="text1"/>
          <w:highlight w:val="yellow"/>
          <w:rPrChange w:id="804" w:author="Brown,James T" w:date="2019-02-15T01:55:00Z">
            <w:rPr>
              <w:color w:val="000000" w:themeColor="text1"/>
            </w:rPr>
          </w:rPrChange>
        </w:rPr>
        <w:t>difference in CO</w:t>
      </w:r>
      <w:r w:rsidR="005D47E5" w:rsidRPr="008A020F">
        <w:rPr>
          <w:color w:val="000000" w:themeColor="text1"/>
          <w:highlight w:val="yellow"/>
          <w:vertAlign w:val="subscript"/>
          <w:rPrChange w:id="805" w:author="Brown,James T" w:date="2019-02-15T01:55:00Z">
            <w:rPr>
              <w:color w:val="000000" w:themeColor="text1"/>
              <w:vertAlign w:val="subscript"/>
            </w:rPr>
          </w:rPrChange>
        </w:rPr>
        <w:t>2</w:t>
      </w:r>
      <w:r w:rsidR="005D47E5" w:rsidRPr="008A020F">
        <w:rPr>
          <w:color w:val="000000" w:themeColor="text1"/>
          <w:highlight w:val="yellow"/>
          <w:rPrChange w:id="806" w:author="Brown,James T" w:date="2019-02-15T01:55:00Z">
            <w:rPr>
              <w:color w:val="000000" w:themeColor="text1"/>
            </w:rPr>
          </w:rPrChange>
        </w:rPr>
        <w:t xml:space="preserve"> production </w:t>
      </w:r>
      <w:r w:rsidR="00E3506E" w:rsidRPr="008A020F">
        <w:rPr>
          <w:color w:val="000000" w:themeColor="text1"/>
          <w:highlight w:val="yellow"/>
          <w:rPrChange w:id="807" w:author="Brown,James T" w:date="2019-02-15T01:55:00Z">
            <w:rPr>
              <w:color w:val="000000" w:themeColor="text1"/>
            </w:rPr>
          </w:rPrChange>
        </w:rPr>
        <w:t>between the two phenotypes</w:t>
      </w:r>
      <w:r w:rsidR="00E5235D" w:rsidRPr="008A020F">
        <w:rPr>
          <w:color w:val="000000" w:themeColor="text1"/>
          <w:highlight w:val="yellow"/>
          <w:rPrChange w:id="808" w:author="Brown,James T" w:date="2019-02-15T01:55:00Z">
            <w:rPr>
              <w:color w:val="000000" w:themeColor="text1"/>
            </w:rPr>
          </w:rPrChange>
        </w:rPr>
        <w:t xml:space="preserve"> </w:t>
      </w:r>
      <w:commentRangeEnd w:id="798"/>
      <w:r w:rsidR="00422199" w:rsidRPr="008A020F">
        <w:rPr>
          <w:rStyle w:val="CommentReference"/>
          <w:highlight w:val="yellow"/>
          <w:rPrChange w:id="809" w:author="Brown,James T" w:date="2019-02-15T01:55:00Z">
            <w:rPr>
              <w:rStyle w:val="CommentReference"/>
            </w:rPr>
          </w:rPrChange>
        </w:rPr>
        <w:commentReference w:id="798"/>
      </w:r>
      <w:commentRangeEnd w:id="799"/>
      <w:r w:rsidR="001545B6" w:rsidRPr="008A020F">
        <w:rPr>
          <w:rStyle w:val="CommentReference"/>
          <w:highlight w:val="yellow"/>
          <w:rPrChange w:id="810" w:author="Brown,James T" w:date="2019-02-15T01:55:00Z">
            <w:rPr>
              <w:rStyle w:val="CommentReference"/>
            </w:rPr>
          </w:rPrChange>
        </w:rPr>
        <w:commentReference w:id="799"/>
      </w:r>
      <w:r w:rsidR="00E5235D" w:rsidRPr="008A020F">
        <w:rPr>
          <w:color w:val="000000" w:themeColor="text1"/>
          <w:highlight w:val="yellow"/>
          <w:rPrChange w:id="811" w:author="Brown,James T" w:date="2019-02-15T01:55:00Z">
            <w:rPr>
              <w:color w:val="000000" w:themeColor="text1"/>
            </w:rPr>
          </w:rPrChange>
        </w:rPr>
        <w:t xml:space="preserve">(t-value=-1.03, Df=14, p-value=0.319) (Table 3-1E). </w:t>
      </w:r>
      <w:r w:rsidR="00A221E4" w:rsidRPr="008A020F">
        <w:rPr>
          <w:color w:val="000000" w:themeColor="text1"/>
          <w:highlight w:val="yellow"/>
          <w:rPrChange w:id="812" w:author="Brown,James T" w:date="2019-02-15T01:55:00Z">
            <w:rPr>
              <w:color w:val="000000" w:themeColor="text1"/>
            </w:rPr>
          </w:rPrChange>
        </w:rPr>
        <w:t xml:space="preserve"> </w:t>
      </w:r>
    </w:p>
    <w:p w14:paraId="30A5A75E" w14:textId="312B4D0E" w:rsidR="002E461C" w:rsidRPr="008A020F" w:rsidRDefault="00C01CC2" w:rsidP="00182BD7">
      <w:pPr>
        <w:ind w:left="-5" w:firstLine="725"/>
        <w:rPr>
          <w:color w:val="000000" w:themeColor="text1"/>
          <w:highlight w:val="yellow"/>
          <w:rPrChange w:id="813" w:author="Brown,James T" w:date="2019-02-15T01:55:00Z">
            <w:rPr>
              <w:color w:val="000000" w:themeColor="text1"/>
            </w:rPr>
          </w:rPrChange>
        </w:rPr>
      </w:pPr>
      <w:r w:rsidRPr="008A020F">
        <w:rPr>
          <w:color w:val="000000" w:themeColor="text1"/>
          <w:highlight w:val="yellow"/>
          <w:rPrChange w:id="814" w:author="Brown,James T" w:date="2019-02-15T01:55:00Z">
            <w:rPr>
              <w:color w:val="000000" w:themeColor="text1"/>
            </w:rPr>
          </w:rPrChange>
        </w:rPr>
        <w:t xml:space="preserve">Larvae used in the metabolic activity experiment were not assayed for wandering day </w:t>
      </w:r>
      <w:r w:rsidR="004E7673" w:rsidRPr="008A020F">
        <w:rPr>
          <w:color w:val="000000" w:themeColor="text1"/>
          <w:highlight w:val="yellow"/>
          <w:rPrChange w:id="815" w:author="Brown,James T" w:date="2019-02-15T01:55:00Z">
            <w:rPr>
              <w:color w:val="000000" w:themeColor="text1"/>
            </w:rPr>
          </w:rPrChange>
        </w:rPr>
        <w:t>However, when the wandering day (calculated in experiment 2) is used to</w:t>
      </w:r>
      <w:r w:rsidR="00356F97" w:rsidRPr="008A020F">
        <w:rPr>
          <w:color w:val="000000" w:themeColor="text1"/>
          <w:highlight w:val="yellow"/>
          <w:rPrChange w:id="816" w:author="Brown,James T" w:date="2019-02-15T01:55:00Z">
            <w:rPr>
              <w:color w:val="000000" w:themeColor="text1"/>
            </w:rPr>
          </w:rPrChange>
        </w:rPr>
        <w:t xml:space="preserve"> as a developmental timepoint to</w:t>
      </w:r>
      <w:r w:rsidR="004E7673" w:rsidRPr="008A020F">
        <w:rPr>
          <w:color w:val="000000" w:themeColor="text1"/>
          <w:highlight w:val="yellow"/>
          <w:rPrChange w:id="817" w:author="Brown,James T" w:date="2019-02-15T01:55:00Z">
            <w:rPr>
              <w:color w:val="000000" w:themeColor="text1"/>
            </w:rPr>
          </w:rPrChange>
        </w:rPr>
        <w:t xml:space="preserve"> compare metabolic activity instead of the day wet mass peaked, the results of the metabolic assay can be interpreted differently. W</w:t>
      </w:r>
      <w:r w:rsidR="008E70F7" w:rsidRPr="008A020F">
        <w:rPr>
          <w:color w:val="000000" w:themeColor="text1"/>
          <w:highlight w:val="yellow"/>
          <w:rPrChange w:id="818" w:author="Brown,James T" w:date="2019-02-15T01:55:00Z">
            <w:rPr>
              <w:color w:val="000000" w:themeColor="text1"/>
            </w:rPr>
          </w:rPrChange>
        </w:rPr>
        <w:t>ander</w:t>
      </w:r>
      <w:r w:rsidR="004E7673" w:rsidRPr="008A020F">
        <w:rPr>
          <w:color w:val="000000" w:themeColor="text1"/>
          <w:highlight w:val="yellow"/>
          <w:rPrChange w:id="819" w:author="Brown,James T" w:date="2019-02-15T01:55:00Z">
            <w:rPr>
              <w:color w:val="000000" w:themeColor="text1"/>
            </w:rPr>
          </w:rPrChange>
        </w:rPr>
        <w:t>ing</w:t>
      </w:r>
      <w:r w:rsidR="008E70F7" w:rsidRPr="008A020F">
        <w:rPr>
          <w:color w:val="000000" w:themeColor="text1"/>
          <w:highlight w:val="yellow"/>
          <w:rPrChange w:id="820" w:author="Brown,James T" w:date="2019-02-15T01:55:00Z">
            <w:rPr>
              <w:color w:val="000000" w:themeColor="text1"/>
            </w:rPr>
          </w:rPrChange>
        </w:rPr>
        <w:t xml:space="preserve"> </w:t>
      </w:r>
      <w:r w:rsidR="004E7673" w:rsidRPr="008A020F">
        <w:rPr>
          <w:color w:val="000000" w:themeColor="text1"/>
          <w:highlight w:val="yellow"/>
          <w:rPrChange w:id="821" w:author="Brown,James T" w:date="2019-02-15T01:55:00Z">
            <w:rPr>
              <w:color w:val="000000" w:themeColor="text1"/>
            </w:rPr>
          </w:rPrChange>
        </w:rPr>
        <w:t xml:space="preserve">day for larvae in non-diapause conditions was calculated as </w:t>
      </w:r>
      <w:r w:rsidR="008E70F7" w:rsidRPr="008A020F">
        <w:rPr>
          <w:color w:val="000000" w:themeColor="text1"/>
          <w:highlight w:val="yellow"/>
          <w:rPrChange w:id="822" w:author="Brown,James T" w:date="2019-02-15T01:55:00Z">
            <w:rPr>
              <w:color w:val="000000" w:themeColor="text1"/>
            </w:rPr>
          </w:rPrChange>
        </w:rPr>
        <w:t xml:space="preserve">day 6 while larvae </w:t>
      </w:r>
      <w:r w:rsidR="004E0D5A" w:rsidRPr="008A020F">
        <w:rPr>
          <w:color w:val="000000" w:themeColor="text1"/>
          <w:highlight w:val="yellow"/>
          <w:rPrChange w:id="823" w:author="Brown,James T" w:date="2019-02-15T01:55:00Z">
            <w:rPr>
              <w:color w:val="000000" w:themeColor="text1"/>
            </w:rPr>
          </w:rPrChange>
        </w:rPr>
        <w:t>in</w:t>
      </w:r>
      <w:r w:rsidR="008E70F7" w:rsidRPr="008A020F">
        <w:rPr>
          <w:color w:val="000000" w:themeColor="text1"/>
          <w:highlight w:val="yellow"/>
          <w:rPrChange w:id="824" w:author="Brown,James T" w:date="2019-02-15T01:55:00Z">
            <w:rPr>
              <w:color w:val="000000" w:themeColor="text1"/>
            </w:rPr>
          </w:rPrChange>
        </w:rPr>
        <w:t xml:space="preserve"> diapause conditions wandered on day 10 </w:t>
      </w:r>
      <w:r w:rsidR="008E70F7" w:rsidRPr="008A020F">
        <w:rPr>
          <w:color w:val="000000" w:themeColor="text1"/>
          <w:highlight w:val="yellow"/>
          <w:rPrChange w:id="825" w:author="Brown,James T" w:date="2019-02-15T01:55:00Z">
            <w:rPr>
              <w:color w:val="000000" w:themeColor="text1"/>
            </w:rPr>
          </w:rPrChange>
        </w:rPr>
        <w:lastRenderedPageBreak/>
        <w:t xml:space="preserve">(results are explained below). </w:t>
      </w:r>
      <w:r w:rsidR="003B2371" w:rsidRPr="008A020F">
        <w:rPr>
          <w:color w:val="000000" w:themeColor="text1"/>
          <w:highlight w:val="yellow"/>
          <w:rPrChange w:id="826" w:author="Brown,James T" w:date="2019-02-15T01:55:00Z">
            <w:rPr>
              <w:color w:val="000000" w:themeColor="text1"/>
            </w:rPr>
          </w:rPrChange>
        </w:rPr>
        <w:t>When wandering day is assumed and used to compare metabolic activity between treatments, diapause</w:t>
      </w:r>
      <w:r w:rsidR="00F62B02" w:rsidRPr="008A020F">
        <w:rPr>
          <w:color w:val="000000" w:themeColor="text1"/>
          <w:highlight w:val="yellow"/>
          <w:rPrChange w:id="827" w:author="Brown,James T" w:date="2019-02-15T01:55:00Z">
            <w:rPr>
              <w:color w:val="000000" w:themeColor="text1"/>
            </w:rPr>
          </w:rPrChange>
        </w:rPr>
        <w:t>-programmed</w:t>
      </w:r>
      <w:r w:rsidR="003B2371" w:rsidRPr="008A020F">
        <w:rPr>
          <w:color w:val="000000" w:themeColor="text1"/>
          <w:highlight w:val="yellow"/>
          <w:rPrChange w:id="828" w:author="Brown,James T" w:date="2019-02-15T01:55:00Z">
            <w:rPr>
              <w:color w:val="000000" w:themeColor="text1"/>
            </w:rPr>
          </w:rPrChange>
        </w:rPr>
        <w:t xml:space="preserve"> larvae </w:t>
      </w:r>
      <w:r w:rsidR="00F62B02" w:rsidRPr="008A020F">
        <w:rPr>
          <w:color w:val="000000" w:themeColor="text1"/>
          <w:highlight w:val="yellow"/>
          <w:rPrChange w:id="829" w:author="Brown,James T" w:date="2019-02-15T01:55:00Z">
            <w:rPr>
              <w:color w:val="000000" w:themeColor="text1"/>
            </w:rPr>
          </w:rPrChange>
        </w:rPr>
        <w:t>produced significantly less CO</w:t>
      </w:r>
      <w:r w:rsidR="00F62B02" w:rsidRPr="008A020F">
        <w:rPr>
          <w:color w:val="000000" w:themeColor="text1"/>
          <w:highlight w:val="yellow"/>
          <w:vertAlign w:val="subscript"/>
          <w:rPrChange w:id="830" w:author="Brown,James T" w:date="2019-02-15T01:55:00Z">
            <w:rPr>
              <w:color w:val="000000" w:themeColor="text1"/>
              <w:vertAlign w:val="subscript"/>
            </w:rPr>
          </w:rPrChange>
        </w:rPr>
        <w:t>2</w:t>
      </w:r>
      <w:r w:rsidR="00F62B02" w:rsidRPr="008A020F">
        <w:rPr>
          <w:color w:val="000000" w:themeColor="text1"/>
          <w:highlight w:val="yellow"/>
          <w:rPrChange w:id="831" w:author="Brown,James T" w:date="2019-02-15T01:55:00Z">
            <w:rPr>
              <w:color w:val="000000" w:themeColor="text1"/>
            </w:rPr>
          </w:rPrChange>
        </w:rPr>
        <w:t xml:space="preserve"> than their non-diapause counterparts</w:t>
      </w:r>
      <w:r w:rsidR="003B2371" w:rsidRPr="008A020F">
        <w:rPr>
          <w:color w:val="000000" w:themeColor="text1"/>
          <w:highlight w:val="yellow"/>
          <w:rPrChange w:id="832" w:author="Brown,James T" w:date="2019-02-15T01:55:00Z">
            <w:rPr>
              <w:color w:val="000000" w:themeColor="text1"/>
            </w:rPr>
          </w:rPrChange>
        </w:rPr>
        <w:t xml:space="preserve"> assumed to wander on day 6 (t-value=11.85, Df=74, p-value&lt;0.000). </w:t>
      </w:r>
      <w:r w:rsidR="003B73A4" w:rsidRPr="008A020F">
        <w:rPr>
          <w:color w:val="000000" w:themeColor="text1"/>
          <w:highlight w:val="yellow"/>
          <w:rPrChange w:id="833" w:author="Brown,James T" w:date="2019-02-15T01:55:00Z">
            <w:rPr>
              <w:color w:val="000000" w:themeColor="text1"/>
            </w:rPr>
          </w:rPrChange>
        </w:rPr>
        <w:t xml:space="preserve">Within each treatment larvae were shown to wander on the same day and a comparison of metabolic activity of larvae from different strains exposed to a </w:t>
      </w:r>
      <w:r w:rsidR="002E461C" w:rsidRPr="008A020F">
        <w:rPr>
          <w:color w:val="000000" w:themeColor="text1"/>
          <w:highlight w:val="yellow"/>
          <w:rPrChange w:id="834" w:author="Brown,James T" w:date="2019-02-15T01:55:00Z">
            <w:rPr>
              <w:color w:val="000000" w:themeColor="text1"/>
            </w:rPr>
          </w:rPrChange>
        </w:rPr>
        <w:t>single condition</w:t>
      </w:r>
      <w:r w:rsidR="003B73A4" w:rsidRPr="008A020F">
        <w:rPr>
          <w:color w:val="000000" w:themeColor="text1"/>
          <w:highlight w:val="yellow"/>
          <w:rPrChange w:id="835" w:author="Brown,James T" w:date="2019-02-15T01:55:00Z">
            <w:rPr>
              <w:color w:val="000000" w:themeColor="text1"/>
            </w:rPr>
          </w:rPrChange>
        </w:rPr>
        <w:t xml:space="preserve"> showed no difference in CO</w:t>
      </w:r>
      <w:r w:rsidR="003B73A4" w:rsidRPr="008A020F">
        <w:rPr>
          <w:color w:val="000000" w:themeColor="text1"/>
          <w:highlight w:val="yellow"/>
          <w:vertAlign w:val="subscript"/>
          <w:rPrChange w:id="836" w:author="Brown,James T" w:date="2019-02-15T01:55:00Z">
            <w:rPr>
              <w:color w:val="000000" w:themeColor="text1"/>
              <w:vertAlign w:val="subscript"/>
            </w:rPr>
          </w:rPrChange>
        </w:rPr>
        <w:t xml:space="preserve">2 </w:t>
      </w:r>
      <w:r w:rsidR="003B73A4" w:rsidRPr="008A020F">
        <w:rPr>
          <w:color w:val="000000" w:themeColor="text1"/>
          <w:highlight w:val="yellow"/>
          <w:rPrChange w:id="837" w:author="Brown,James T" w:date="2019-02-15T01:55:00Z">
            <w:rPr>
              <w:color w:val="000000" w:themeColor="text1"/>
            </w:rPr>
          </w:rPrChange>
        </w:rPr>
        <w:t>production (non-diapause condition: t=-0.43, Df=46, p-value=0.673; diapause-programming condition: t-value=0.91, Df=</w:t>
      </w:r>
      <w:r w:rsidR="002E461C" w:rsidRPr="008A020F">
        <w:rPr>
          <w:color w:val="000000" w:themeColor="text1"/>
          <w:highlight w:val="yellow"/>
          <w:rPrChange w:id="838" w:author="Brown,James T" w:date="2019-02-15T01:55:00Z">
            <w:rPr>
              <w:color w:val="000000" w:themeColor="text1"/>
            </w:rPr>
          </w:rPrChange>
        </w:rPr>
        <w:t>26</w:t>
      </w:r>
      <w:r w:rsidR="003B73A4" w:rsidRPr="008A020F">
        <w:rPr>
          <w:color w:val="000000" w:themeColor="text1"/>
          <w:highlight w:val="yellow"/>
          <w:rPrChange w:id="839" w:author="Brown,James T" w:date="2019-02-15T01:55:00Z">
            <w:rPr>
              <w:color w:val="000000" w:themeColor="text1"/>
            </w:rPr>
          </w:rPrChange>
        </w:rPr>
        <w:t>, p-value</w:t>
      </w:r>
      <w:r w:rsidR="002E461C" w:rsidRPr="008A020F">
        <w:rPr>
          <w:color w:val="000000" w:themeColor="text1"/>
          <w:highlight w:val="yellow"/>
          <w:rPrChange w:id="840" w:author="Brown,James T" w:date="2019-02-15T01:55:00Z">
            <w:rPr>
              <w:color w:val="000000" w:themeColor="text1"/>
            </w:rPr>
          </w:rPrChange>
        </w:rPr>
        <w:t>=0.369</w:t>
      </w:r>
      <w:r w:rsidR="003B73A4" w:rsidRPr="008A020F">
        <w:rPr>
          <w:color w:val="000000" w:themeColor="text1"/>
          <w:highlight w:val="yellow"/>
          <w:rPrChange w:id="841" w:author="Brown,James T" w:date="2019-02-15T01:55:00Z">
            <w:rPr>
              <w:color w:val="000000" w:themeColor="text1"/>
            </w:rPr>
          </w:rPrChange>
        </w:rPr>
        <w:t xml:space="preserve">). </w:t>
      </w:r>
      <w:r w:rsidR="003B2371" w:rsidRPr="008A020F">
        <w:rPr>
          <w:color w:val="000000" w:themeColor="text1"/>
          <w:highlight w:val="yellow"/>
          <w:rPrChange w:id="842" w:author="Brown,James T" w:date="2019-02-15T01:55:00Z">
            <w:rPr>
              <w:color w:val="000000" w:themeColor="text1"/>
            </w:rPr>
          </w:rPrChange>
        </w:rPr>
        <w:t xml:space="preserve">Using wandering day to compare metabolic activity </w:t>
      </w:r>
      <w:r w:rsidR="003B73A4" w:rsidRPr="008A020F">
        <w:rPr>
          <w:color w:val="000000" w:themeColor="text1"/>
          <w:highlight w:val="yellow"/>
          <w:rPrChange w:id="843" w:author="Brown,James T" w:date="2019-02-15T01:55:00Z">
            <w:rPr>
              <w:color w:val="000000" w:themeColor="text1"/>
            </w:rPr>
          </w:rPrChange>
        </w:rPr>
        <w:t>within each</w:t>
      </w:r>
      <w:r w:rsidR="003B2371" w:rsidRPr="008A020F">
        <w:rPr>
          <w:color w:val="000000" w:themeColor="text1"/>
          <w:highlight w:val="yellow"/>
          <w:rPrChange w:id="844" w:author="Brown,James T" w:date="2019-02-15T01:55:00Z">
            <w:rPr>
              <w:color w:val="000000" w:themeColor="text1"/>
            </w:rPr>
          </w:rPrChange>
        </w:rPr>
        <w:t xml:space="preserve"> strain showed individuals in diapause-programming conditions produce less CO</w:t>
      </w:r>
      <w:r w:rsidR="003B2371" w:rsidRPr="008A020F">
        <w:rPr>
          <w:color w:val="000000" w:themeColor="text1"/>
          <w:highlight w:val="yellow"/>
          <w:vertAlign w:val="subscript"/>
          <w:rPrChange w:id="845" w:author="Brown,James T" w:date="2019-02-15T01:55:00Z">
            <w:rPr>
              <w:color w:val="000000" w:themeColor="text1"/>
              <w:vertAlign w:val="subscript"/>
            </w:rPr>
          </w:rPrChange>
        </w:rPr>
        <w:t>2</w:t>
      </w:r>
      <w:r w:rsidR="003B2371" w:rsidRPr="008A020F">
        <w:rPr>
          <w:color w:val="000000" w:themeColor="text1"/>
          <w:highlight w:val="yellow"/>
          <w:rPrChange w:id="846" w:author="Brown,James T" w:date="2019-02-15T01:55:00Z">
            <w:rPr>
              <w:color w:val="000000" w:themeColor="text1"/>
            </w:rPr>
          </w:rPrChange>
        </w:rPr>
        <w:t xml:space="preserve"> </w:t>
      </w:r>
      <w:r w:rsidR="003B73A4" w:rsidRPr="008A020F">
        <w:rPr>
          <w:color w:val="000000" w:themeColor="text1"/>
          <w:highlight w:val="yellow"/>
          <w:rPrChange w:id="847" w:author="Brown,James T" w:date="2019-02-15T01:55:00Z">
            <w:rPr>
              <w:color w:val="000000" w:themeColor="text1"/>
            </w:rPr>
          </w:rPrChange>
        </w:rPr>
        <w:t>than those in non-diapause conditions (long-diapause genotype: t-value=8.12, Df=46, p-value&lt;0.000; short-diapause genotype:</w:t>
      </w:r>
      <w:r w:rsidR="002E461C" w:rsidRPr="008A020F">
        <w:rPr>
          <w:color w:val="000000" w:themeColor="text1"/>
          <w:highlight w:val="yellow"/>
          <w:rPrChange w:id="848" w:author="Brown,James T" w:date="2019-02-15T01:55:00Z">
            <w:rPr>
              <w:color w:val="000000" w:themeColor="text1"/>
            </w:rPr>
          </w:rPrChange>
        </w:rPr>
        <w:t xml:space="preserve"> </w:t>
      </w:r>
      <w:r w:rsidR="003B73A4" w:rsidRPr="008A020F">
        <w:rPr>
          <w:color w:val="000000" w:themeColor="text1"/>
          <w:highlight w:val="yellow"/>
          <w:rPrChange w:id="849" w:author="Brown,James T" w:date="2019-02-15T01:55:00Z">
            <w:rPr>
              <w:color w:val="000000" w:themeColor="text1"/>
            </w:rPr>
          </w:rPrChange>
        </w:rPr>
        <w:t>t-value=9.08, Df=26,</w:t>
      </w:r>
      <w:r w:rsidR="002E461C" w:rsidRPr="008A020F">
        <w:rPr>
          <w:color w:val="000000" w:themeColor="text1"/>
          <w:highlight w:val="yellow"/>
          <w:rPrChange w:id="850" w:author="Brown,James T" w:date="2019-02-15T01:55:00Z">
            <w:rPr>
              <w:color w:val="000000" w:themeColor="text1"/>
            </w:rPr>
          </w:rPrChange>
        </w:rPr>
        <w:t xml:space="preserve"> </w:t>
      </w:r>
      <w:r w:rsidR="003B73A4" w:rsidRPr="008A020F">
        <w:rPr>
          <w:color w:val="000000" w:themeColor="text1"/>
          <w:highlight w:val="yellow"/>
          <w:rPrChange w:id="851" w:author="Brown,James T" w:date="2019-02-15T01:55:00Z">
            <w:rPr>
              <w:color w:val="000000" w:themeColor="text1"/>
            </w:rPr>
          </w:rPrChange>
        </w:rPr>
        <w:t>p-value&lt;0.000).</w:t>
      </w:r>
      <w:r w:rsidR="003B2371" w:rsidRPr="008A020F">
        <w:rPr>
          <w:color w:val="000000" w:themeColor="text1"/>
          <w:highlight w:val="yellow"/>
          <w:rPrChange w:id="852" w:author="Brown,James T" w:date="2019-02-15T01:55:00Z">
            <w:rPr>
              <w:color w:val="000000" w:themeColor="text1"/>
            </w:rPr>
          </w:rPrChange>
        </w:rPr>
        <w:t xml:space="preserve"> </w:t>
      </w:r>
    </w:p>
    <w:p w14:paraId="68E84911" w14:textId="77777777" w:rsidR="00AC406C" w:rsidRPr="008A020F" w:rsidRDefault="00AC406C" w:rsidP="002E461C">
      <w:pPr>
        <w:ind w:left="-5" w:firstLine="725"/>
        <w:rPr>
          <w:color w:val="000000" w:themeColor="text1"/>
          <w:highlight w:val="yellow"/>
          <w:rPrChange w:id="853" w:author="Brown,James T" w:date="2019-02-15T01:55:00Z">
            <w:rPr>
              <w:color w:val="000000" w:themeColor="text1"/>
            </w:rPr>
          </w:rPrChange>
        </w:rPr>
      </w:pPr>
    </w:p>
    <w:p w14:paraId="32480D8F" w14:textId="77777777" w:rsidR="006F58EA" w:rsidRPr="008A020F" w:rsidRDefault="00D27C9E" w:rsidP="00DD34A5">
      <w:pPr>
        <w:tabs>
          <w:tab w:val="left" w:pos="1080"/>
          <w:tab w:val="center" w:pos="2404"/>
        </w:tabs>
        <w:spacing w:after="187" w:line="253" w:lineRule="auto"/>
        <w:ind w:left="0" w:firstLine="0"/>
        <w:rPr>
          <w:color w:val="000000" w:themeColor="text1"/>
          <w:highlight w:val="yellow"/>
          <w:rPrChange w:id="854" w:author="Brown,James T" w:date="2019-02-15T01:55:00Z">
            <w:rPr>
              <w:color w:val="000000" w:themeColor="text1"/>
            </w:rPr>
          </w:rPrChange>
        </w:rPr>
      </w:pPr>
      <w:r w:rsidRPr="008A020F">
        <w:rPr>
          <w:color w:val="000000" w:themeColor="text1"/>
          <w:highlight w:val="yellow"/>
          <w:rPrChange w:id="855" w:author="Brown,James T" w:date="2019-02-15T01:55:00Z">
            <w:rPr>
              <w:color w:val="000000" w:themeColor="text1"/>
            </w:rPr>
          </w:rPrChange>
        </w:rPr>
        <w:t>3.3.2</w:t>
      </w:r>
      <w:r w:rsidR="00CE5B15" w:rsidRPr="008A020F">
        <w:rPr>
          <w:color w:val="000000" w:themeColor="text1"/>
          <w:highlight w:val="yellow"/>
          <w:rPrChange w:id="856" w:author="Brown,James T" w:date="2019-02-15T01:55:00Z">
            <w:rPr>
              <w:color w:val="000000" w:themeColor="text1"/>
            </w:rPr>
          </w:rPrChange>
        </w:rPr>
        <w:t xml:space="preserve">     </w:t>
      </w:r>
      <w:r w:rsidRPr="008A020F">
        <w:rPr>
          <w:color w:val="000000" w:themeColor="text1"/>
          <w:highlight w:val="yellow"/>
          <w:rPrChange w:id="857" w:author="Brown,James T" w:date="2019-02-15T01:55:00Z">
            <w:rPr>
              <w:color w:val="000000" w:themeColor="text1"/>
            </w:rPr>
          </w:rPrChange>
        </w:rPr>
        <w:tab/>
      </w:r>
      <w:r w:rsidR="00CE5B15" w:rsidRPr="008A020F">
        <w:rPr>
          <w:color w:val="000000" w:themeColor="text1"/>
          <w:highlight w:val="yellow"/>
          <w:rPrChange w:id="858" w:author="Brown,James T" w:date="2019-02-15T01:55:00Z">
            <w:rPr>
              <w:color w:val="000000" w:themeColor="text1"/>
            </w:rPr>
          </w:rPrChange>
        </w:rPr>
        <w:t xml:space="preserve">  </w:t>
      </w:r>
      <w:r w:rsidRPr="008A020F">
        <w:rPr>
          <w:color w:val="000000" w:themeColor="text1"/>
          <w:highlight w:val="yellow"/>
          <w:rPrChange w:id="859" w:author="Brown,James T" w:date="2019-02-15T01:55:00Z">
            <w:rPr>
              <w:color w:val="000000" w:themeColor="text1"/>
            </w:rPr>
          </w:rPrChange>
        </w:rPr>
        <w:t>Experiment 2: Stored Lipids</w:t>
      </w:r>
      <w:r w:rsidR="00DD43B4" w:rsidRPr="008A020F">
        <w:rPr>
          <w:color w:val="000000" w:themeColor="text1"/>
          <w:highlight w:val="yellow"/>
          <w:rPrChange w:id="860" w:author="Brown,James T" w:date="2019-02-15T01:55:00Z">
            <w:rPr>
              <w:color w:val="000000" w:themeColor="text1"/>
            </w:rPr>
          </w:rPrChange>
        </w:rPr>
        <w:t xml:space="preserve"> and Lean Mass</w:t>
      </w:r>
    </w:p>
    <w:p w14:paraId="113CEE82" w14:textId="0DB6CF1B" w:rsidR="00DD43B4" w:rsidRPr="008A020F" w:rsidRDefault="00DD43B4" w:rsidP="00CE5B15">
      <w:pPr>
        <w:spacing w:line="480" w:lineRule="auto"/>
        <w:ind w:left="-15" w:right="90" w:firstLine="468"/>
        <w:rPr>
          <w:color w:val="000000" w:themeColor="text1"/>
          <w:highlight w:val="yellow"/>
          <w:rPrChange w:id="861" w:author="Brown,James T" w:date="2019-02-15T01:55:00Z">
            <w:rPr>
              <w:color w:val="000000" w:themeColor="text1"/>
            </w:rPr>
          </w:rPrChange>
        </w:rPr>
      </w:pPr>
      <w:r w:rsidRPr="008A020F">
        <w:rPr>
          <w:color w:val="000000" w:themeColor="text1"/>
          <w:highlight w:val="yellow"/>
          <w:rPrChange w:id="862" w:author="Brown,James T" w:date="2019-02-15T01:55:00Z">
            <w:rPr>
              <w:color w:val="000000" w:themeColor="text1"/>
            </w:rPr>
          </w:rPrChange>
        </w:rPr>
        <w:t xml:space="preserve">The termination of feeding in European corn borers occurs at the end of the final larval instar and signifies the onset of the wandering stage. Wandering was calculated as the number of days needed to </w:t>
      </w:r>
      <w:r w:rsidR="009F6006" w:rsidRPr="008A020F">
        <w:rPr>
          <w:color w:val="000000" w:themeColor="text1"/>
          <w:highlight w:val="yellow"/>
          <w:rPrChange w:id="863" w:author="Brown,James T" w:date="2019-02-15T01:55:00Z">
            <w:rPr>
              <w:color w:val="000000" w:themeColor="text1"/>
            </w:rPr>
          </w:rPrChange>
        </w:rPr>
        <w:t>terminate feeding</w:t>
      </w:r>
      <w:r w:rsidRPr="008A020F">
        <w:rPr>
          <w:color w:val="000000" w:themeColor="text1"/>
          <w:highlight w:val="yellow"/>
          <w:rPrChange w:id="864" w:author="Brown,James T" w:date="2019-02-15T01:55:00Z">
            <w:rPr>
              <w:color w:val="000000" w:themeColor="text1"/>
            </w:rPr>
          </w:rPrChange>
        </w:rPr>
        <w:t xml:space="preserve"> after eclosion into the final larval instar</w:t>
      </w:r>
      <w:r w:rsidR="00C87785" w:rsidRPr="008A020F">
        <w:rPr>
          <w:color w:val="000000" w:themeColor="text1"/>
          <w:highlight w:val="yellow"/>
          <w:rPrChange w:id="865" w:author="Brown,James T" w:date="2019-02-15T01:55:00Z">
            <w:rPr>
              <w:color w:val="000000" w:themeColor="text1"/>
            </w:rPr>
          </w:rPrChange>
        </w:rPr>
        <w:t xml:space="preserve"> in non-diapause conditions (Fig. 3-3A) and diapause conditions (Fig. 3-3B).</w:t>
      </w:r>
      <w:r w:rsidRPr="008A020F">
        <w:rPr>
          <w:color w:val="000000" w:themeColor="text1"/>
          <w:highlight w:val="yellow"/>
          <w:rPrChange w:id="866" w:author="Brown,James T" w:date="2019-02-15T01:55:00Z">
            <w:rPr>
              <w:color w:val="000000" w:themeColor="text1"/>
            </w:rPr>
          </w:rPrChange>
        </w:rPr>
        <w:t xml:space="preserve"> </w:t>
      </w:r>
      <w:r w:rsidR="00AA6878" w:rsidRPr="008A020F">
        <w:rPr>
          <w:color w:val="000000" w:themeColor="text1"/>
          <w:highlight w:val="yellow"/>
          <w:rPrChange w:id="867" w:author="Brown,James T" w:date="2019-02-15T01:55:00Z">
            <w:rPr>
              <w:color w:val="000000" w:themeColor="text1"/>
            </w:rPr>
          </w:rPrChange>
        </w:rPr>
        <w:t>Larvae with the short diapause and the long diapause genotype</w:t>
      </w:r>
      <w:r w:rsidR="00C87785" w:rsidRPr="008A020F">
        <w:rPr>
          <w:color w:val="000000" w:themeColor="text1"/>
          <w:highlight w:val="yellow"/>
          <w:rPrChange w:id="868" w:author="Brown,James T" w:date="2019-02-15T01:55:00Z">
            <w:rPr>
              <w:color w:val="000000" w:themeColor="text1"/>
            </w:rPr>
          </w:rPrChange>
        </w:rPr>
        <w:t xml:space="preserve"> treated in</w:t>
      </w:r>
      <w:r w:rsidRPr="008A020F">
        <w:rPr>
          <w:color w:val="000000" w:themeColor="text1"/>
          <w:highlight w:val="yellow"/>
          <w:rPrChange w:id="869" w:author="Brown,James T" w:date="2019-02-15T01:55:00Z">
            <w:rPr>
              <w:color w:val="000000" w:themeColor="text1"/>
            </w:rPr>
          </w:rPrChange>
        </w:rPr>
        <w:t xml:space="preserve"> non-diapause conditions </w:t>
      </w:r>
      <w:r w:rsidR="00CD2223" w:rsidRPr="008A020F">
        <w:rPr>
          <w:color w:val="000000" w:themeColor="text1"/>
          <w:highlight w:val="yellow"/>
          <w:rPrChange w:id="870" w:author="Brown,James T" w:date="2019-02-15T01:55:00Z">
            <w:rPr>
              <w:color w:val="000000" w:themeColor="text1"/>
            </w:rPr>
          </w:rPrChange>
        </w:rPr>
        <w:t xml:space="preserve">both </w:t>
      </w:r>
      <w:r w:rsidR="00C87785" w:rsidRPr="008A020F">
        <w:rPr>
          <w:color w:val="000000" w:themeColor="text1"/>
          <w:highlight w:val="yellow"/>
          <w:rPrChange w:id="871" w:author="Brown,James T" w:date="2019-02-15T01:55:00Z">
            <w:rPr>
              <w:color w:val="000000" w:themeColor="text1"/>
            </w:rPr>
          </w:rPrChange>
        </w:rPr>
        <w:t>wandered on</w:t>
      </w:r>
      <w:r w:rsidRPr="008A020F">
        <w:rPr>
          <w:color w:val="000000" w:themeColor="text1"/>
          <w:highlight w:val="yellow"/>
          <w:rPrChange w:id="872" w:author="Brown,James T" w:date="2019-02-15T01:55:00Z">
            <w:rPr>
              <w:color w:val="000000" w:themeColor="text1"/>
            </w:rPr>
          </w:rPrChange>
        </w:rPr>
        <w:t xml:space="preserve"> day 6</w:t>
      </w:r>
      <w:r w:rsidR="00147FCB" w:rsidRPr="008A020F">
        <w:rPr>
          <w:color w:val="000000" w:themeColor="text1"/>
          <w:highlight w:val="yellow"/>
          <w:rPrChange w:id="873" w:author="Brown,James T" w:date="2019-02-15T01:55:00Z">
            <w:rPr>
              <w:color w:val="000000" w:themeColor="text1"/>
            </w:rPr>
          </w:rPrChange>
        </w:rPr>
        <w:t xml:space="preserve"> (mean=5.89</w:t>
      </w:r>
      <w:r w:rsidR="00CC4ED7" w:rsidRPr="008A020F">
        <w:rPr>
          <w:color w:val="000000" w:themeColor="text1"/>
          <w:highlight w:val="yellow"/>
          <w:rPrChange w:id="874" w:author="Brown,James T" w:date="2019-02-15T01:55:00Z">
            <w:rPr>
              <w:color w:val="000000" w:themeColor="text1"/>
            </w:rPr>
          </w:rPrChange>
        </w:rPr>
        <w:t xml:space="preserve"> days</w:t>
      </w:r>
      <w:r w:rsidR="00147FCB" w:rsidRPr="008A020F">
        <w:rPr>
          <w:color w:val="000000" w:themeColor="text1"/>
          <w:highlight w:val="yellow"/>
          <w:rPrChange w:id="875" w:author="Brown,James T" w:date="2019-02-15T01:55:00Z">
            <w:rPr>
              <w:color w:val="000000" w:themeColor="text1"/>
            </w:rPr>
          </w:rPrChange>
        </w:rPr>
        <w:t>, SE=0.60</w:t>
      </w:r>
      <w:r w:rsidR="00CC4ED7" w:rsidRPr="008A020F">
        <w:rPr>
          <w:color w:val="000000" w:themeColor="text1"/>
          <w:highlight w:val="yellow"/>
          <w:rPrChange w:id="876" w:author="Brown,James T" w:date="2019-02-15T01:55:00Z">
            <w:rPr>
              <w:color w:val="000000" w:themeColor="text1"/>
            </w:rPr>
          </w:rPrChange>
        </w:rPr>
        <w:t xml:space="preserve"> days</w:t>
      </w:r>
      <w:r w:rsidR="00147FCB" w:rsidRPr="008A020F">
        <w:rPr>
          <w:color w:val="000000" w:themeColor="text1"/>
          <w:highlight w:val="yellow"/>
          <w:rPrChange w:id="877" w:author="Brown,James T" w:date="2019-02-15T01:55:00Z">
            <w:rPr>
              <w:color w:val="000000" w:themeColor="text1"/>
            </w:rPr>
          </w:rPrChange>
        </w:rPr>
        <w:t xml:space="preserve">, </w:t>
      </w:r>
      <w:r w:rsidR="00C87785" w:rsidRPr="008A020F">
        <w:rPr>
          <w:color w:val="000000" w:themeColor="text1"/>
          <w:highlight w:val="yellow"/>
          <w:rPrChange w:id="878" w:author="Brown,James T" w:date="2019-02-15T01:55:00Z">
            <w:rPr>
              <w:color w:val="000000" w:themeColor="text1"/>
            </w:rPr>
          </w:rPrChange>
        </w:rPr>
        <w:t>p</w:t>
      </w:r>
      <w:r w:rsidR="001B1721" w:rsidRPr="008A020F">
        <w:rPr>
          <w:color w:val="000000" w:themeColor="text1"/>
          <w:highlight w:val="yellow"/>
          <w:rPrChange w:id="879" w:author="Brown,James T" w:date="2019-02-15T01:55:00Z">
            <w:rPr>
              <w:color w:val="000000" w:themeColor="text1"/>
            </w:rPr>
          </w:rPrChange>
        </w:rPr>
        <w:t>-value</w:t>
      </w:r>
      <w:r w:rsidR="00C87785" w:rsidRPr="008A020F">
        <w:rPr>
          <w:color w:val="000000" w:themeColor="text1"/>
          <w:highlight w:val="yellow"/>
          <w:rPrChange w:id="880" w:author="Brown,James T" w:date="2019-02-15T01:55:00Z">
            <w:rPr>
              <w:color w:val="000000" w:themeColor="text1"/>
            </w:rPr>
          </w:rPrChange>
        </w:rPr>
        <w:t>=0.663</w:t>
      </w:r>
      <w:r w:rsidR="00147FCB" w:rsidRPr="008A020F">
        <w:rPr>
          <w:color w:val="000000" w:themeColor="text1"/>
          <w:highlight w:val="yellow"/>
          <w:rPrChange w:id="881" w:author="Brown,James T" w:date="2019-02-15T01:55:00Z">
            <w:rPr>
              <w:color w:val="000000" w:themeColor="text1"/>
            </w:rPr>
          </w:rPrChange>
        </w:rPr>
        <w:t>)</w:t>
      </w:r>
      <w:r w:rsidR="00AA6878" w:rsidRPr="008A020F">
        <w:rPr>
          <w:color w:val="000000" w:themeColor="text1"/>
          <w:highlight w:val="yellow"/>
          <w:rPrChange w:id="882" w:author="Brown,James T" w:date="2019-02-15T01:55:00Z">
            <w:rPr>
              <w:color w:val="000000" w:themeColor="text1"/>
            </w:rPr>
          </w:rPrChange>
        </w:rPr>
        <w:t xml:space="preserve"> (Table </w:t>
      </w:r>
      <w:r w:rsidR="002407FE" w:rsidRPr="008A020F">
        <w:rPr>
          <w:color w:val="000000" w:themeColor="text1"/>
          <w:highlight w:val="yellow"/>
          <w:rPrChange w:id="883" w:author="Brown,James T" w:date="2019-02-15T01:55:00Z">
            <w:rPr>
              <w:color w:val="000000" w:themeColor="text1"/>
            </w:rPr>
          </w:rPrChange>
        </w:rPr>
        <w:t>3-1A</w:t>
      </w:r>
      <w:r w:rsidR="00AA6878" w:rsidRPr="008A020F">
        <w:rPr>
          <w:color w:val="000000" w:themeColor="text1"/>
          <w:highlight w:val="yellow"/>
          <w:rPrChange w:id="884" w:author="Brown,James T" w:date="2019-02-15T01:55:00Z">
            <w:rPr>
              <w:color w:val="000000" w:themeColor="text1"/>
            </w:rPr>
          </w:rPrChange>
        </w:rPr>
        <w:t>).</w:t>
      </w:r>
      <w:r w:rsidRPr="008A020F">
        <w:rPr>
          <w:color w:val="000000" w:themeColor="text1"/>
          <w:highlight w:val="yellow"/>
          <w:rPrChange w:id="885" w:author="Brown,James T" w:date="2019-02-15T01:55:00Z">
            <w:rPr>
              <w:color w:val="000000" w:themeColor="text1"/>
            </w:rPr>
          </w:rPrChange>
        </w:rPr>
        <w:t xml:space="preserve"> </w:t>
      </w:r>
      <w:r w:rsidR="00CD2223" w:rsidRPr="008A020F">
        <w:rPr>
          <w:color w:val="000000" w:themeColor="text1"/>
          <w:highlight w:val="yellow"/>
          <w:rPrChange w:id="886" w:author="Brown,James T" w:date="2019-02-15T01:55:00Z">
            <w:rPr>
              <w:color w:val="000000" w:themeColor="text1"/>
            </w:rPr>
          </w:rPrChange>
        </w:rPr>
        <w:t xml:space="preserve">Similarly, the </w:t>
      </w:r>
      <w:r w:rsidR="00AA6878" w:rsidRPr="008A020F">
        <w:rPr>
          <w:color w:val="000000" w:themeColor="text1"/>
          <w:highlight w:val="yellow"/>
          <w:rPrChange w:id="887" w:author="Brown,James T" w:date="2019-02-15T01:55:00Z">
            <w:rPr>
              <w:color w:val="000000" w:themeColor="text1"/>
            </w:rPr>
          </w:rPrChange>
        </w:rPr>
        <w:t>average day of wandering for larvae with the short-diapause and long-diapause genotype</w:t>
      </w:r>
      <w:r w:rsidR="00C0546D" w:rsidRPr="008A020F">
        <w:rPr>
          <w:color w:val="000000" w:themeColor="text1"/>
          <w:highlight w:val="yellow"/>
          <w:rPrChange w:id="888" w:author="Brown,James T" w:date="2019-02-15T01:55:00Z">
            <w:rPr>
              <w:color w:val="000000" w:themeColor="text1"/>
            </w:rPr>
          </w:rPrChange>
        </w:rPr>
        <w:t xml:space="preserve"> in diapause-programming conditions</w:t>
      </w:r>
      <w:r w:rsidR="00AA6878" w:rsidRPr="008A020F">
        <w:rPr>
          <w:color w:val="000000" w:themeColor="text1"/>
          <w:highlight w:val="yellow"/>
          <w:rPrChange w:id="889" w:author="Brown,James T" w:date="2019-02-15T01:55:00Z">
            <w:rPr>
              <w:color w:val="000000" w:themeColor="text1"/>
            </w:rPr>
          </w:rPrChange>
        </w:rPr>
        <w:t xml:space="preserve"> was day 10 (mean=10.46</w:t>
      </w:r>
      <w:r w:rsidR="00CC4ED7" w:rsidRPr="008A020F">
        <w:rPr>
          <w:color w:val="000000" w:themeColor="text1"/>
          <w:highlight w:val="yellow"/>
          <w:rPrChange w:id="890" w:author="Brown,James T" w:date="2019-02-15T01:55:00Z">
            <w:rPr>
              <w:color w:val="000000" w:themeColor="text1"/>
            </w:rPr>
          </w:rPrChange>
        </w:rPr>
        <w:t xml:space="preserve"> days</w:t>
      </w:r>
      <w:r w:rsidR="00AA6878" w:rsidRPr="008A020F">
        <w:rPr>
          <w:color w:val="000000" w:themeColor="text1"/>
          <w:highlight w:val="yellow"/>
          <w:rPrChange w:id="891" w:author="Brown,James T" w:date="2019-02-15T01:55:00Z">
            <w:rPr>
              <w:color w:val="000000" w:themeColor="text1"/>
            </w:rPr>
          </w:rPrChange>
        </w:rPr>
        <w:t>, SE=1.98</w:t>
      </w:r>
      <w:r w:rsidR="00CC4ED7" w:rsidRPr="008A020F">
        <w:rPr>
          <w:color w:val="000000" w:themeColor="text1"/>
          <w:highlight w:val="yellow"/>
          <w:rPrChange w:id="892" w:author="Brown,James T" w:date="2019-02-15T01:55:00Z">
            <w:rPr>
              <w:color w:val="000000" w:themeColor="text1"/>
            </w:rPr>
          </w:rPrChange>
        </w:rPr>
        <w:t xml:space="preserve"> days</w:t>
      </w:r>
      <w:r w:rsidR="00AA6878" w:rsidRPr="008A020F">
        <w:rPr>
          <w:color w:val="000000" w:themeColor="text1"/>
          <w:highlight w:val="yellow"/>
          <w:rPrChange w:id="893" w:author="Brown,James T" w:date="2019-02-15T01:55:00Z">
            <w:rPr>
              <w:color w:val="000000" w:themeColor="text1"/>
            </w:rPr>
          </w:rPrChange>
        </w:rPr>
        <w:t>, p</w:t>
      </w:r>
      <w:r w:rsidR="001B1721" w:rsidRPr="008A020F">
        <w:rPr>
          <w:color w:val="000000" w:themeColor="text1"/>
          <w:highlight w:val="yellow"/>
          <w:rPrChange w:id="894" w:author="Brown,James T" w:date="2019-02-15T01:55:00Z">
            <w:rPr>
              <w:color w:val="000000" w:themeColor="text1"/>
            </w:rPr>
          </w:rPrChange>
        </w:rPr>
        <w:t>-value</w:t>
      </w:r>
      <w:r w:rsidR="00AA6878" w:rsidRPr="008A020F">
        <w:rPr>
          <w:color w:val="000000" w:themeColor="text1"/>
          <w:highlight w:val="yellow"/>
          <w:rPrChange w:id="895" w:author="Brown,James T" w:date="2019-02-15T01:55:00Z">
            <w:rPr>
              <w:color w:val="000000" w:themeColor="text1"/>
            </w:rPr>
          </w:rPrChange>
        </w:rPr>
        <w:t xml:space="preserve">=0.401) (Table </w:t>
      </w:r>
      <w:r w:rsidR="002407FE" w:rsidRPr="008A020F">
        <w:rPr>
          <w:color w:val="000000" w:themeColor="text1"/>
          <w:highlight w:val="yellow"/>
          <w:rPrChange w:id="896" w:author="Brown,James T" w:date="2019-02-15T01:55:00Z">
            <w:rPr>
              <w:color w:val="000000" w:themeColor="text1"/>
            </w:rPr>
          </w:rPrChange>
        </w:rPr>
        <w:t>3-1B</w:t>
      </w:r>
      <w:r w:rsidR="00AA6878" w:rsidRPr="008A020F">
        <w:rPr>
          <w:color w:val="000000" w:themeColor="text1"/>
          <w:highlight w:val="yellow"/>
          <w:rPrChange w:id="897" w:author="Brown,James T" w:date="2019-02-15T01:55:00Z">
            <w:rPr>
              <w:color w:val="000000" w:themeColor="text1"/>
            </w:rPr>
          </w:rPrChange>
        </w:rPr>
        <w:t>)</w:t>
      </w:r>
      <w:r w:rsidR="00C0546D" w:rsidRPr="008A020F">
        <w:rPr>
          <w:color w:val="000000" w:themeColor="text1"/>
          <w:highlight w:val="yellow"/>
          <w:rPrChange w:id="898" w:author="Brown,James T" w:date="2019-02-15T01:55:00Z">
            <w:rPr>
              <w:color w:val="000000" w:themeColor="text1"/>
            </w:rPr>
          </w:rPrChange>
        </w:rPr>
        <w:t>.</w:t>
      </w:r>
    </w:p>
    <w:p w14:paraId="6996B69C" w14:textId="329C43D6" w:rsidR="00DD43B4" w:rsidRPr="008A020F" w:rsidRDefault="00DD43B4" w:rsidP="00CE5B15">
      <w:pPr>
        <w:spacing w:line="480" w:lineRule="auto"/>
        <w:ind w:left="-15" w:right="90" w:firstLine="468"/>
        <w:rPr>
          <w:color w:val="000000" w:themeColor="text1"/>
          <w:highlight w:val="yellow"/>
          <w:rPrChange w:id="899" w:author="Brown,James T" w:date="2019-02-15T01:55:00Z">
            <w:rPr>
              <w:color w:val="000000" w:themeColor="text1"/>
            </w:rPr>
          </w:rPrChange>
        </w:rPr>
      </w:pPr>
      <w:r w:rsidRPr="008A020F">
        <w:rPr>
          <w:color w:val="000000" w:themeColor="text1"/>
          <w:highlight w:val="yellow"/>
          <w:rPrChange w:id="900" w:author="Brown,James T" w:date="2019-02-15T01:55:00Z">
            <w:rPr>
              <w:color w:val="000000" w:themeColor="text1"/>
            </w:rPr>
          </w:rPrChange>
        </w:rPr>
        <w:t xml:space="preserve">On the first day of the last larval instar, diapause-programmed larvae had accumulated larger lipid stores compared to their non-diapausing counterparts </w:t>
      </w:r>
      <w:r w:rsidR="00952DBE" w:rsidRPr="008A020F">
        <w:rPr>
          <w:color w:val="000000" w:themeColor="text1"/>
          <w:highlight w:val="yellow"/>
          <w:rPrChange w:id="901" w:author="Brown,James T" w:date="2019-02-15T01:55:00Z">
            <w:rPr>
              <w:color w:val="000000" w:themeColor="text1"/>
            </w:rPr>
          </w:rPrChange>
        </w:rPr>
        <w:t xml:space="preserve">in both genotypes, but there was no genotype-specific difference on day one </w:t>
      </w:r>
      <w:r w:rsidRPr="008A020F">
        <w:rPr>
          <w:color w:val="000000" w:themeColor="text1"/>
          <w:highlight w:val="yellow"/>
          <w:rPrChange w:id="902" w:author="Brown,James T" w:date="2019-02-15T01:55:00Z">
            <w:rPr>
              <w:color w:val="000000" w:themeColor="text1"/>
            </w:rPr>
          </w:rPrChange>
        </w:rPr>
        <w:t>(t value=</w:t>
      </w:r>
      <w:r w:rsidR="00047032" w:rsidRPr="008A020F">
        <w:rPr>
          <w:color w:val="000000" w:themeColor="text1"/>
          <w:highlight w:val="yellow"/>
          <w:rPrChange w:id="903" w:author="Brown,James T" w:date="2019-02-15T01:55:00Z">
            <w:rPr>
              <w:color w:val="000000" w:themeColor="text1"/>
            </w:rPr>
          </w:rPrChange>
        </w:rPr>
        <w:t xml:space="preserve"> </w:t>
      </w:r>
      <w:r w:rsidRPr="008A020F">
        <w:rPr>
          <w:color w:val="000000" w:themeColor="text1"/>
          <w:highlight w:val="yellow"/>
          <w:rPrChange w:id="904" w:author="Brown,James T" w:date="2019-02-15T01:55:00Z">
            <w:rPr>
              <w:color w:val="000000" w:themeColor="text1"/>
            </w:rPr>
          </w:rPrChange>
        </w:rPr>
        <w:t>-2.73, Df=</w:t>
      </w:r>
      <w:r w:rsidR="00047032" w:rsidRPr="008A020F">
        <w:rPr>
          <w:color w:val="000000" w:themeColor="text1"/>
          <w:highlight w:val="yellow"/>
          <w:rPrChange w:id="905" w:author="Brown,James T" w:date="2019-02-15T01:55:00Z">
            <w:rPr>
              <w:color w:val="000000" w:themeColor="text1"/>
            </w:rPr>
          </w:rPrChange>
        </w:rPr>
        <w:t xml:space="preserve"> </w:t>
      </w:r>
      <w:r w:rsidRPr="008A020F">
        <w:rPr>
          <w:color w:val="000000" w:themeColor="text1"/>
          <w:highlight w:val="yellow"/>
          <w:rPrChange w:id="906" w:author="Brown,James T" w:date="2019-02-15T01:55:00Z">
            <w:rPr>
              <w:color w:val="000000" w:themeColor="text1"/>
            </w:rPr>
          </w:rPrChange>
        </w:rPr>
        <w:t>75.9, p-value=</w:t>
      </w:r>
      <w:r w:rsidR="00047032" w:rsidRPr="008A020F">
        <w:rPr>
          <w:color w:val="000000" w:themeColor="text1"/>
          <w:highlight w:val="yellow"/>
          <w:rPrChange w:id="907" w:author="Brown,James T" w:date="2019-02-15T01:55:00Z">
            <w:rPr>
              <w:color w:val="000000" w:themeColor="text1"/>
            </w:rPr>
          </w:rPrChange>
        </w:rPr>
        <w:t xml:space="preserve"> </w:t>
      </w:r>
      <w:r w:rsidRPr="008A020F">
        <w:rPr>
          <w:color w:val="000000" w:themeColor="text1"/>
          <w:highlight w:val="yellow"/>
          <w:rPrChange w:id="908" w:author="Brown,James T" w:date="2019-02-15T01:55:00Z">
            <w:rPr>
              <w:color w:val="000000" w:themeColor="text1"/>
            </w:rPr>
          </w:rPrChange>
        </w:rPr>
        <w:t>0.008</w:t>
      </w:r>
      <w:r w:rsidR="009F6006" w:rsidRPr="008A020F">
        <w:rPr>
          <w:color w:val="000000" w:themeColor="text1"/>
          <w:highlight w:val="yellow"/>
          <w:rPrChange w:id="909" w:author="Brown,James T" w:date="2019-02-15T01:55:00Z">
            <w:rPr>
              <w:color w:val="000000" w:themeColor="text1"/>
            </w:rPr>
          </w:rPrChange>
        </w:rPr>
        <w:t>,</w:t>
      </w:r>
      <w:r w:rsidR="00A32000" w:rsidRPr="008A020F">
        <w:rPr>
          <w:color w:val="000000" w:themeColor="text1"/>
          <w:highlight w:val="yellow"/>
          <w:rPrChange w:id="910" w:author="Brown,James T" w:date="2019-02-15T01:55:00Z">
            <w:rPr>
              <w:color w:val="000000" w:themeColor="text1"/>
            </w:rPr>
          </w:rPrChange>
        </w:rPr>
        <w:t xml:space="preserve"> </w:t>
      </w:r>
      <w:r w:rsidR="00DB113A" w:rsidRPr="008A020F">
        <w:rPr>
          <w:color w:val="000000" w:themeColor="text1"/>
          <w:highlight w:val="yellow"/>
          <w:rPrChange w:id="911" w:author="Brown,James T" w:date="2019-02-15T01:55:00Z">
            <w:rPr>
              <w:color w:val="000000" w:themeColor="text1"/>
            </w:rPr>
          </w:rPrChange>
        </w:rPr>
        <w:t>(T</w:t>
      </w:r>
      <w:r w:rsidR="00A32000" w:rsidRPr="008A020F">
        <w:rPr>
          <w:color w:val="000000" w:themeColor="text1"/>
          <w:highlight w:val="yellow"/>
          <w:rPrChange w:id="912" w:author="Brown,James T" w:date="2019-02-15T01:55:00Z">
            <w:rPr>
              <w:color w:val="000000" w:themeColor="text1"/>
            </w:rPr>
          </w:rPrChange>
        </w:rPr>
        <w:t xml:space="preserve">able </w:t>
      </w:r>
      <w:r w:rsidR="00A32000" w:rsidRPr="008A020F">
        <w:rPr>
          <w:color w:val="000000" w:themeColor="text1"/>
          <w:highlight w:val="yellow"/>
          <w:rPrChange w:id="913" w:author="Brown,James T" w:date="2019-02-15T01:55:00Z">
            <w:rPr>
              <w:color w:val="000000" w:themeColor="text1"/>
            </w:rPr>
          </w:rPrChange>
        </w:rPr>
        <w:lastRenderedPageBreak/>
        <w:t>3-5A</w:t>
      </w:r>
      <w:r w:rsidR="009F6006" w:rsidRPr="008A020F">
        <w:rPr>
          <w:color w:val="000000" w:themeColor="text1"/>
          <w:highlight w:val="yellow"/>
          <w:rPrChange w:id="914" w:author="Brown,James T" w:date="2019-02-15T01:55:00Z">
            <w:rPr>
              <w:color w:val="000000" w:themeColor="text1"/>
            </w:rPr>
          </w:rPrChange>
        </w:rPr>
        <w:t>)</w:t>
      </w:r>
      <w:r w:rsidRPr="008A020F">
        <w:rPr>
          <w:color w:val="000000" w:themeColor="text1"/>
          <w:highlight w:val="yellow"/>
          <w:rPrChange w:id="915" w:author="Brown,James T" w:date="2019-02-15T01:55:00Z">
            <w:rPr>
              <w:color w:val="000000" w:themeColor="text1"/>
            </w:rPr>
          </w:rPrChange>
        </w:rPr>
        <w:t xml:space="preserve">. Lean mass on the first day of the final larval instar was not different between the two genotypes regardless of </w:t>
      </w:r>
      <w:r w:rsidR="00A87CB6" w:rsidRPr="008A020F">
        <w:rPr>
          <w:color w:val="000000" w:themeColor="text1"/>
          <w:highlight w:val="yellow"/>
          <w:rPrChange w:id="916" w:author="Brown,James T" w:date="2019-02-15T01:55:00Z">
            <w:rPr>
              <w:color w:val="000000" w:themeColor="text1"/>
            </w:rPr>
          </w:rPrChange>
        </w:rPr>
        <w:t xml:space="preserve">photoperiodic </w:t>
      </w:r>
      <w:r w:rsidRPr="008A020F">
        <w:rPr>
          <w:color w:val="000000" w:themeColor="text1"/>
          <w:highlight w:val="yellow"/>
          <w:rPrChange w:id="917" w:author="Brown,James T" w:date="2019-02-15T01:55:00Z">
            <w:rPr>
              <w:color w:val="000000" w:themeColor="text1"/>
            </w:rPr>
          </w:rPrChange>
        </w:rPr>
        <w:t>rearing conditions (t-value=</w:t>
      </w:r>
      <w:r w:rsidR="006B3D7A" w:rsidRPr="008A020F">
        <w:rPr>
          <w:color w:val="000000" w:themeColor="text1"/>
          <w:highlight w:val="yellow"/>
          <w:rPrChange w:id="918" w:author="Brown,James T" w:date="2019-02-15T01:55:00Z">
            <w:rPr>
              <w:color w:val="000000" w:themeColor="text1"/>
            </w:rPr>
          </w:rPrChange>
        </w:rPr>
        <w:t xml:space="preserve"> </w:t>
      </w:r>
      <w:r w:rsidRPr="008A020F">
        <w:rPr>
          <w:color w:val="000000" w:themeColor="text1"/>
          <w:highlight w:val="yellow"/>
          <w:rPrChange w:id="919" w:author="Brown,James T" w:date="2019-02-15T01:55:00Z">
            <w:rPr>
              <w:color w:val="000000" w:themeColor="text1"/>
            </w:rPr>
          </w:rPrChange>
        </w:rPr>
        <w:t>2.03, Df=</w:t>
      </w:r>
      <w:r w:rsidR="006B3D7A" w:rsidRPr="008A020F">
        <w:rPr>
          <w:color w:val="000000" w:themeColor="text1"/>
          <w:highlight w:val="yellow"/>
          <w:rPrChange w:id="920" w:author="Brown,James T" w:date="2019-02-15T01:55:00Z">
            <w:rPr>
              <w:color w:val="000000" w:themeColor="text1"/>
            </w:rPr>
          </w:rPrChange>
        </w:rPr>
        <w:t xml:space="preserve"> </w:t>
      </w:r>
      <w:r w:rsidRPr="008A020F">
        <w:rPr>
          <w:color w:val="000000" w:themeColor="text1"/>
          <w:highlight w:val="yellow"/>
          <w:rPrChange w:id="921" w:author="Brown,James T" w:date="2019-02-15T01:55:00Z">
            <w:rPr>
              <w:color w:val="000000" w:themeColor="text1"/>
            </w:rPr>
          </w:rPrChange>
        </w:rPr>
        <w:t>5.9, p-value=</w:t>
      </w:r>
      <w:r w:rsidR="006B3D7A" w:rsidRPr="008A020F">
        <w:rPr>
          <w:color w:val="000000" w:themeColor="text1"/>
          <w:highlight w:val="yellow"/>
          <w:rPrChange w:id="922" w:author="Brown,James T" w:date="2019-02-15T01:55:00Z">
            <w:rPr>
              <w:color w:val="000000" w:themeColor="text1"/>
            </w:rPr>
          </w:rPrChange>
        </w:rPr>
        <w:t xml:space="preserve"> </w:t>
      </w:r>
      <w:r w:rsidRPr="008A020F">
        <w:rPr>
          <w:color w:val="000000" w:themeColor="text1"/>
          <w:highlight w:val="yellow"/>
          <w:rPrChange w:id="923" w:author="Brown,James T" w:date="2019-02-15T01:55:00Z">
            <w:rPr>
              <w:color w:val="000000" w:themeColor="text1"/>
            </w:rPr>
          </w:rPrChange>
        </w:rPr>
        <w:t>0.089)</w:t>
      </w:r>
      <w:r w:rsidR="006B3D7A" w:rsidRPr="008A020F">
        <w:rPr>
          <w:color w:val="000000" w:themeColor="text1"/>
          <w:highlight w:val="yellow"/>
          <w:rPrChange w:id="924" w:author="Brown,James T" w:date="2019-02-15T01:55:00Z">
            <w:rPr>
              <w:color w:val="000000" w:themeColor="text1"/>
            </w:rPr>
          </w:rPrChange>
        </w:rPr>
        <w:t xml:space="preserve"> </w:t>
      </w:r>
      <w:r w:rsidR="00DB113A" w:rsidRPr="008A020F">
        <w:rPr>
          <w:color w:val="000000" w:themeColor="text1"/>
          <w:highlight w:val="yellow"/>
          <w:rPrChange w:id="925" w:author="Brown,James T" w:date="2019-02-15T01:55:00Z">
            <w:rPr>
              <w:color w:val="000000" w:themeColor="text1"/>
            </w:rPr>
          </w:rPrChange>
        </w:rPr>
        <w:t>(T</w:t>
      </w:r>
      <w:r w:rsidR="006B3D7A" w:rsidRPr="008A020F">
        <w:rPr>
          <w:color w:val="000000" w:themeColor="text1"/>
          <w:highlight w:val="yellow"/>
          <w:rPrChange w:id="926" w:author="Brown,James T" w:date="2019-02-15T01:55:00Z">
            <w:rPr>
              <w:color w:val="000000" w:themeColor="text1"/>
            </w:rPr>
          </w:rPrChange>
        </w:rPr>
        <w:t xml:space="preserve">able </w:t>
      </w:r>
      <w:r w:rsidRPr="008A020F">
        <w:rPr>
          <w:color w:val="000000" w:themeColor="text1"/>
          <w:highlight w:val="yellow"/>
          <w:rPrChange w:id="927" w:author="Brown,James T" w:date="2019-02-15T01:55:00Z">
            <w:rPr>
              <w:color w:val="000000" w:themeColor="text1"/>
            </w:rPr>
          </w:rPrChange>
        </w:rPr>
        <w:t>3-3A</w:t>
      </w:r>
      <w:r w:rsidR="00DB113A" w:rsidRPr="008A020F">
        <w:rPr>
          <w:color w:val="000000" w:themeColor="text1"/>
          <w:highlight w:val="yellow"/>
          <w:rPrChange w:id="928" w:author="Brown,James T" w:date="2019-02-15T01:55:00Z">
            <w:rPr>
              <w:color w:val="000000" w:themeColor="text1"/>
            </w:rPr>
          </w:rPrChange>
        </w:rPr>
        <w:t>)</w:t>
      </w:r>
      <w:r w:rsidRPr="008A020F">
        <w:rPr>
          <w:color w:val="000000" w:themeColor="text1"/>
          <w:highlight w:val="yellow"/>
          <w:rPrChange w:id="929" w:author="Brown,James T" w:date="2019-02-15T01:55:00Z">
            <w:rPr>
              <w:color w:val="000000" w:themeColor="text1"/>
            </w:rPr>
          </w:rPrChange>
        </w:rPr>
        <w:t>. Similarities in lean mass and lipid mass accumulation at the start of the final larval instar suggest that the two contrasting diapause genotypes begin th</w:t>
      </w:r>
      <w:r w:rsidR="00952DBE" w:rsidRPr="008A020F">
        <w:rPr>
          <w:color w:val="000000" w:themeColor="text1"/>
          <w:highlight w:val="yellow"/>
          <w:rPrChange w:id="930" w:author="Brown,James T" w:date="2019-02-15T01:55:00Z">
            <w:rPr>
              <w:color w:val="000000" w:themeColor="text1"/>
            </w:rPr>
          </w:rPrChange>
        </w:rPr>
        <w:t>e</w:t>
      </w:r>
      <w:r w:rsidRPr="008A020F">
        <w:rPr>
          <w:color w:val="000000" w:themeColor="text1"/>
          <w:highlight w:val="yellow"/>
          <w:rPrChange w:id="931" w:author="Brown,James T" w:date="2019-02-15T01:55:00Z">
            <w:rPr>
              <w:color w:val="000000" w:themeColor="text1"/>
            </w:rPr>
          </w:rPrChange>
        </w:rPr>
        <w:t xml:space="preserve"> final larval instar with the same amount of stored nutrition.</w:t>
      </w:r>
    </w:p>
    <w:p w14:paraId="55E86027" w14:textId="0CD18597" w:rsidR="00DD43B4" w:rsidRPr="008A020F" w:rsidRDefault="00DD43B4" w:rsidP="00CE5B15">
      <w:pPr>
        <w:spacing w:line="480" w:lineRule="auto"/>
        <w:ind w:left="-15" w:right="90" w:firstLine="468"/>
        <w:rPr>
          <w:color w:val="000000" w:themeColor="text1"/>
          <w:highlight w:val="yellow"/>
          <w:rPrChange w:id="932" w:author="Brown,James T" w:date="2019-02-15T01:55:00Z">
            <w:rPr>
              <w:color w:val="000000" w:themeColor="text1"/>
            </w:rPr>
          </w:rPrChange>
        </w:rPr>
      </w:pPr>
      <w:r w:rsidRPr="008A020F">
        <w:rPr>
          <w:color w:val="000000" w:themeColor="text1"/>
          <w:highlight w:val="yellow"/>
          <w:rPrChange w:id="933" w:author="Brown,James T" w:date="2019-02-15T01:55:00Z">
            <w:rPr>
              <w:color w:val="000000" w:themeColor="text1"/>
            </w:rPr>
          </w:rPrChange>
        </w:rPr>
        <w:t xml:space="preserve">Once larvae reached the wandering stage, increases in lean mass accumulation and lipid stores were both clearly associated with diapause programming and diapause genotype. </w:t>
      </w:r>
      <w:r w:rsidR="006B3D7A" w:rsidRPr="008A020F">
        <w:rPr>
          <w:color w:val="000000" w:themeColor="text1"/>
          <w:highlight w:val="yellow"/>
          <w:rPrChange w:id="934" w:author="Brown,James T" w:date="2019-02-15T01:55:00Z">
            <w:rPr>
              <w:color w:val="000000" w:themeColor="text1"/>
            </w:rPr>
          </w:rPrChange>
        </w:rPr>
        <w:t>On the wandering day, l</w:t>
      </w:r>
      <w:r w:rsidRPr="008A020F">
        <w:rPr>
          <w:color w:val="000000" w:themeColor="text1"/>
          <w:highlight w:val="yellow"/>
          <w:rPrChange w:id="935" w:author="Brown,James T" w:date="2019-02-15T01:55:00Z">
            <w:rPr>
              <w:color w:val="000000" w:themeColor="text1"/>
            </w:rPr>
          </w:rPrChange>
        </w:rPr>
        <w:t>arvae</w:t>
      </w:r>
      <w:r w:rsidR="006B3D7A" w:rsidRPr="008A020F">
        <w:rPr>
          <w:color w:val="000000" w:themeColor="text1"/>
          <w:highlight w:val="yellow"/>
          <w:rPrChange w:id="936" w:author="Brown,James T" w:date="2019-02-15T01:55:00Z">
            <w:rPr>
              <w:color w:val="000000" w:themeColor="text1"/>
            </w:rPr>
          </w:rPrChange>
        </w:rPr>
        <w:t xml:space="preserve"> with </w:t>
      </w:r>
      <w:r w:rsidR="00A87CB6" w:rsidRPr="008A020F">
        <w:rPr>
          <w:color w:val="000000" w:themeColor="text1"/>
          <w:highlight w:val="yellow"/>
          <w:rPrChange w:id="937" w:author="Brown,James T" w:date="2019-02-15T01:55:00Z">
            <w:rPr>
              <w:color w:val="000000" w:themeColor="text1"/>
            </w:rPr>
          </w:rPrChange>
        </w:rPr>
        <w:t xml:space="preserve">both </w:t>
      </w:r>
      <w:r w:rsidR="006B3D7A" w:rsidRPr="008A020F">
        <w:rPr>
          <w:color w:val="000000" w:themeColor="text1"/>
          <w:highlight w:val="yellow"/>
          <w:rPrChange w:id="938" w:author="Brown,James T" w:date="2019-02-15T01:55:00Z">
            <w:rPr>
              <w:color w:val="000000" w:themeColor="text1"/>
            </w:rPr>
          </w:rPrChange>
        </w:rPr>
        <w:t>the long-diapause genotype and the short-diapause genotype</w:t>
      </w:r>
      <w:r w:rsidRPr="008A020F">
        <w:rPr>
          <w:color w:val="000000" w:themeColor="text1"/>
          <w:highlight w:val="yellow"/>
          <w:rPrChange w:id="939" w:author="Brown,James T" w:date="2019-02-15T01:55:00Z">
            <w:rPr>
              <w:color w:val="000000" w:themeColor="text1"/>
            </w:rPr>
          </w:rPrChange>
        </w:rPr>
        <w:t xml:space="preserve"> in diapause-programming conditions accumulated more lean mass and stored more fat than their counterparts in non-diapause conditions</w:t>
      </w:r>
      <w:r w:rsidR="006B3D7A" w:rsidRPr="008A020F">
        <w:rPr>
          <w:color w:val="000000" w:themeColor="text1"/>
          <w:highlight w:val="yellow"/>
          <w:rPrChange w:id="940" w:author="Brown,James T" w:date="2019-02-15T01:55:00Z">
            <w:rPr>
              <w:color w:val="000000" w:themeColor="text1"/>
            </w:rPr>
          </w:rPrChange>
        </w:rPr>
        <w:t xml:space="preserve"> </w:t>
      </w:r>
      <w:r w:rsidRPr="008A020F">
        <w:rPr>
          <w:color w:val="000000" w:themeColor="text1"/>
          <w:highlight w:val="yellow"/>
          <w:rPrChange w:id="941" w:author="Brown,James T" w:date="2019-02-15T01:55:00Z">
            <w:rPr>
              <w:color w:val="000000" w:themeColor="text1"/>
            </w:rPr>
          </w:rPrChange>
        </w:rPr>
        <w:t>(lean mass: t-value=</w:t>
      </w:r>
      <w:r w:rsidR="006B3D7A" w:rsidRPr="008A020F">
        <w:rPr>
          <w:color w:val="000000" w:themeColor="text1"/>
          <w:highlight w:val="yellow"/>
          <w:rPrChange w:id="942" w:author="Brown,James T" w:date="2019-02-15T01:55:00Z">
            <w:rPr>
              <w:color w:val="000000" w:themeColor="text1"/>
            </w:rPr>
          </w:rPrChange>
        </w:rPr>
        <w:t xml:space="preserve"> </w:t>
      </w:r>
      <w:r w:rsidRPr="008A020F">
        <w:rPr>
          <w:color w:val="000000" w:themeColor="text1"/>
          <w:highlight w:val="yellow"/>
          <w:rPrChange w:id="943" w:author="Brown,James T" w:date="2019-02-15T01:55:00Z">
            <w:rPr>
              <w:color w:val="000000" w:themeColor="text1"/>
            </w:rPr>
          </w:rPrChange>
        </w:rPr>
        <w:t>-9.70, Df=133.3, p-value&lt;</w:t>
      </w:r>
      <w:r w:rsidR="006B3D7A" w:rsidRPr="008A020F">
        <w:rPr>
          <w:color w:val="000000" w:themeColor="text1"/>
          <w:highlight w:val="yellow"/>
          <w:rPrChange w:id="944" w:author="Brown,James T" w:date="2019-02-15T01:55:00Z">
            <w:rPr>
              <w:color w:val="000000" w:themeColor="text1"/>
            </w:rPr>
          </w:rPrChange>
        </w:rPr>
        <w:t xml:space="preserve"> </w:t>
      </w:r>
      <w:r w:rsidRPr="008A020F">
        <w:rPr>
          <w:color w:val="000000" w:themeColor="text1"/>
          <w:highlight w:val="yellow"/>
          <w:rPrChange w:id="945" w:author="Brown,James T" w:date="2019-02-15T01:55:00Z">
            <w:rPr>
              <w:color w:val="000000" w:themeColor="text1"/>
            </w:rPr>
          </w:rPrChange>
        </w:rPr>
        <w:t>0.000; lipid mass: t-value=</w:t>
      </w:r>
      <w:r w:rsidR="006B3D7A" w:rsidRPr="008A020F">
        <w:rPr>
          <w:color w:val="000000" w:themeColor="text1"/>
          <w:highlight w:val="yellow"/>
          <w:rPrChange w:id="946" w:author="Brown,James T" w:date="2019-02-15T01:55:00Z">
            <w:rPr>
              <w:color w:val="000000" w:themeColor="text1"/>
            </w:rPr>
          </w:rPrChange>
        </w:rPr>
        <w:t xml:space="preserve"> </w:t>
      </w:r>
      <w:r w:rsidRPr="008A020F">
        <w:rPr>
          <w:color w:val="000000" w:themeColor="text1"/>
          <w:highlight w:val="yellow"/>
          <w:rPrChange w:id="947" w:author="Brown,James T" w:date="2019-02-15T01:55:00Z">
            <w:rPr>
              <w:color w:val="000000" w:themeColor="text1"/>
            </w:rPr>
          </w:rPrChange>
        </w:rPr>
        <w:t>-10.23, Df=</w:t>
      </w:r>
      <w:r w:rsidR="006B3D7A" w:rsidRPr="008A020F">
        <w:rPr>
          <w:color w:val="000000" w:themeColor="text1"/>
          <w:highlight w:val="yellow"/>
          <w:rPrChange w:id="948" w:author="Brown,James T" w:date="2019-02-15T01:55:00Z">
            <w:rPr>
              <w:color w:val="000000" w:themeColor="text1"/>
            </w:rPr>
          </w:rPrChange>
        </w:rPr>
        <w:t xml:space="preserve"> </w:t>
      </w:r>
      <w:r w:rsidRPr="008A020F">
        <w:rPr>
          <w:color w:val="000000" w:themeColor="text1"/>
          <w:highlight w:val="yellow"/>
          <w:rPrChange w:id="949" w:author="Brown,James T" w:date="2019-02-15T01:55:00Z">
            <w:rPr>
              <w:color w:val="000000" w:themeColor="text1"/>
            </w:rPr>
          </w:rPrChange>
        </w:rPr>
        <w:t>191.6, p-value&lt;</w:t>
      </w:r>
      <w:r w:rsidR="006B3D7A" w:rsidRPr="008A020F">
        <w:rPr>
          <w:color w:val="000000" w:themeColor="text1"/>
          <w:highlight w:val="yellow"/>
          <w:rPrChange w:id="950" w:author="Brown,James T" w:date="2019-02-15T01:55:00Z">
            <w:rPr>
              <w:color w:val="000000" w:themeColor="text1"/>
            </w:rPr>
          </w:rPrChange>
        </w:rPr>
        <w:t xml:space="preserve"> </w:t>
      </w:r>
      <w:r w:rsidRPr="008A020F">
        <w:rPr>
          <w:color w:val="000000" w:themeColor="text1"/>
          <w:highlight w:val="yellow"/>
          <w:rPrChange w:id="951" w:author="Brown,James T" w:date="2019-02-15T01:55:00Z">
            <w:rPr>
              <w:color w:val="000000" w:themeColor="text1"/>
            </w:rPr>
          </w:rPrChange>
        </w:rPr>
        <w:t>0.000)</w:t>
      </w:r>
      <w:r w:rsidR="006B3D7A" w:rsidRPr="008A020F">
        <w:rPr>
          <w:color w:val="000000" w:themeColor="text1"/>
          <w:highlight w:val="yellow"/>
          <w:rPrChange w:id="952" w:author="Brown,James T" w:date="2019-02-15T01:55:00Z">
            <w:rPr>
              <w:color w:val="000000" w:themeColor="text1"/>
            </w:rPr>
          </w:rPrChange>
        </w:rPr>
        <w:t xml:space="preserve"> </w:t>
      </w:r>
      <w:r w:rsidR="00DB113A" w:rsidRPr="008A020F">
        <w:rPr>
          <w:color w:val="000000" w:themeColor="text1"/>
          <w:highlight w:val="yellow"/>
          <w:rPrChange w:id="953" w:author="Brown,James T" w:date="2019-02-15T01:55:00Z">
            <w:rPr>
              <w:color w:val="000000" w:themeColor="text1"/>
            </w:rPr>
          </w:rPrChange>
        </w:rPr>
        <w:t>(F</w:t>
      </w:r>
      <w:r w:rsidR="00047032" w:rsidRPr="008A020F">
        <w:rPr>
          <w:color w:val="000000" w:themeColor="text1"/>
          <w:highlight w:val="yellow"/>
          <w:rPrChange w:id="954" w:author="Brown,James T" w:date="2019-02-15T01:55:00Z">
            <w:rPr>
              <w:color w:val="000000" w:themeColor="text1"/>
            </w:rPr>
          </w:rPrChange>
        </w:rPr>
        <w:t>ig 3-8</w:t>
      </w:r>
      <w:r w:rsidR="00DB113A" w:rsidRPr="008A020F">
        <w:rPr>
          <w:color w:val="000000" w:themeColor="text1"/>
          <w:highlight w:val="yellow"/>
          <w:rPrChange w:id="955" w:author="Brown,James T" w:date="2019-02-15T01:55:00Z">
            <w:rPr>
              <w:color w:val="000000" w:themeColor="text1"/>
            </w:rPr>
          </w:rPrChange>
        </w:rPr>
        <w:t>) (T</w:t>
      </w:r>
      <w:r w:rsidR="006B3D7A" w:rsidRPr="008A020F">
        <w:rPr>
          <w:color w:val="000000" w:themeColor="text1"/>
          <w:highlight w:val="yellow"/>
          <w:rPrChange w:id="956" w:author="Brown,James T" w:date="2019-02-15T01:55:00Z">
            <w:rPr>
              <w:color w:val="000000" w:themeColor="text1"/>
            </w:rPr>
          </w:rPrChange>
        </w:rPr>
        <w:t>able</w:t>
      </w:r>
      <w:r w:rsidRPr="008A020F">
        <w:rPr>
          <w:color w:val="000000" w:themeColor="text1"/>
          <w:highlight w:val="yellow"/>
          <w:rPrChange w:id="957" w:author="Brown,James T" w:date="2019-02-15T01:55:00Z">
            <w:rPr>
              <w:color w:val="000000" w:themeColor="text1"/>
            </w:rPr>
          </w:rPrChange>
        </w:rPr>
        <w:t xml:space="preserve"> 3-3B</w:t>
      </w:r>
      <w:r w:rsidR="00A32000" w:rsidRPr="008A020F">
        <w:rPr>
          <w:color w:val="000000" w:themeColor="text1"/>
          <w:highlight w:val="yellow"/>
          <w:rPrChange w:id="958" w:author="Brown,James T" w:date="2019-02-15T01:55:00Z">
            <w:rPr>
              <w:color w:val="000000" w:themeColor="text1"/>
            </w:rPr>
          </w:rPrChange>
        </w:rPr>
        <w:t xml:space="preserve"> and </w:t>
      </w:r>
      <w:r w:rsidRPr="008A020F">
        <w:rPr>
          <w:color w:val="000000" w:themeColor="text1"/>
          <w:highlight w:val="yellow"/>
          <w:rPrChange w:id="959" w:author="Brown,James T" w:date="2019-02-15T01:55:00Z">
            <w:rPr>
              <w:color w:val="000000" w:themeColor="text1"/>
            </w:rPr>
          </w:rPrChange>
        </w:rPr>
        <w:t>3-5B</w:t>
      </w:r>
      <w:r w:rsidR="00DB113A" w:rsidRPr="008A020F">
        <w:rPr>
          <w:color w:val="000000" w:themeColor="text1"/>
          <w:highlight w:val="yellow"/>
          <w:rPrChange w:id="960" w:author="Brown,James T" w:date="2019-02-15T01:55:00Z">
            <w:rPr>
              <w:color w:val="000000" w:themeColor="text1"/>
            </w:rPr>
          </w:rPrChange>
        </w:rPr>
        <w:t>)</w:t>
      </w:r>
      <w:r w:rsidRPr="008A020F">
        <w:rPr>
          <w:color w:val="000000" w:themeColor="text1"/>
          <w:highlight w:val="yellow"/>
          <w:rPrChange w:id="961" w:author="Brown,James T" w:date="2019-02-15T01:55:00Z">
            <w:rPr>
              <w:color w:val="000000" w:themeColor="text1"/>
            </w:rPr>
          </w:rPrChange>
        </w:rPr>
        <w:t xml:space="preserve">. Additionally, long-diapause </w:t>
      </w:r>
      <w:r w:rsidR="00A87CB6" w:rsidRPr="008A020F">
        <w:rPr>
          <w:color w:val="000000" w:themeColor="text1"/>
          <w:highlight w:val="yellow"/>
          <w:rPrChange w:id="962" w:author="Brown,James T" w:date="2019-02-15T01:55:00Z">
            <w:rPr>
              <w:color w:val="000000" w:themeColor="text1"/>
            </w:rPr>
          </w:rPrChange>
        </w:rPr>
        <w:t xml:space="preserve">genotype </w:t>
      </w:r>
      <w:r w:rsidRPr="008A020F">
        <w:rPr>
          <w:color w:val="000000" w:themeColor="text1"/>
          <w:highlight w:val="yellow"/>
          <w:rPrChange w:id="963" w:author="Brown,James T" w:date="2019-02-15T01:55:00Z">
            <w:rPr>
              <w:color w:val="000000" w:themeColor="text1"/>
            </w:rPr>
          </w:rPrChange>
        </w:rPr>
        <w:t>individuals in diapause-programming and</w:t>
      </w:r>
      <w:r w:rsidR="00047032" w:rsidRPr="008A020F">
        <w:rPr>
          <w:color w:val="000000" w:themeColor="text1"/>
          <w:highlight w:val="yellow"/>
          <w:rPrChange w:id="964" w:author="Brown,James T" w:date="2019-02-15T01:55:00Z">
            <w:rPr>
              <w:color w:val="000000" w:themeColor="text1"/>
            </w:rPr>
          </w:rPrChange>
        </w:rPr>
        <w:t xml:space="preserve"> </w:t>
      </w:r>
      <w:r w:rsidRPr="008A020F">
        <w:rPr>
          <w:color w:val="000000" w:themeColor="text1"/>
          <w:highlight w:val="yellow"/>
          <w:rPrChange w:id="965" w:author="Brown,James T" w:date="2019-02-15T01:55:00Z">
            <w:rPr>
              <w:color w:val="000000" w:themeColor="text1"/>
            </w:rPr>
          </w:rPrChange>
        </w:rPr>
        <w:t>non-diapause conditions had greater lean mass and bigger fat stores compared to short-diapause genotype individuals</w:t>
      </w:r>
      <w:r w:rsidR="00047032" w:rsidRPr="008A020F">
        <w:rPr>
          <w:color w:val="000000" w:themeColor="text1"/>
          <w:highlight w:val="yellow"/>
          <w:rPrChange w:id="966" w:author="Brown,James T" w:date="2019-02-15T01:55:00Z">
            <w:rPr>
              <w:color w:val="000000" w:themeColor="text1"/>
            </w:rPr>
          </w:rPrChange>
        </w:rPr>
        <w:t xml:space="preserve"> in those same conditions</w:t>
      </w:r>
      <w:r w:rsidRPr="008A020F">
        <w:rPr>
          <w:color w:val="000000" w:themeColor="text1"/>
          <w:highlight w:val="yellow"/>
          <w:rPrChange w:id="967" w:author="Brown,James T" w:date="2019-02-15T01:55:00Z">
            <w:rPr>
              <w:color w:val="000000" w:themeColor="text1"/>
            </w:rPr>
          </w:rPrChange>
        </w:rPr>
        <w:t xml:space="preserve"> (lean mass:</w:t>
      </w:r>
      <w:r w:rsidR="00047032" w:rsidRPr="008A020F">
        <w:rPr>
          <w:color w:val="000000" w:themeColor="text1"/>
          <w:highlight w:val="yellow"/>
          <w:rPrChange w:id="968" w:author="Brown,James T" w:date="2019-02-15T01:55:00Z">
            <w:rPr>
              <w:color w:val="000000" w:themeColor="text1"/>
            </w:rPr>
          </w:rPrChange>
        </w:rPr>
        <w:t xml:space="preserve"> </w:t>
      </w:r>
      <w:r w:rsidRPr="008A020F">
        <w:rPr>
          <w:color w:val="000000" w:themeColor="text1"/>
          <w:highlight w:val="yellow"/>
          <w:rPrChange w:id="969" w:author="Brown,James T" w:date="2019-02-15T01:55:00Z">
            <w:rPr>
              <w:color w:val="000000" w:themeColor="text1"/>
            </w:rPr>
          </w:rPrChange>
        </w:rPr>
        <w:t>t-value=</w:t>
      </w:r>
      <w:r w:rsidR="00047032" w:rsidRPr="008A020F">
        <w:rPr>
          <w:color w:val="000000" w:themeColor="text1"/>
          <w:highlight w:val="yellow"/>
          <w:rPrChange w:id="970" w:author="Brown,James T" w:date="2019-02-15T01:55:00Z">
            <w:rPr>
              <w:color w:val="000000" w:themeColor="text1"/>
            </w:rPr>
          </w:rPrChange>
        </w:rPr>
        <w:t xml:space="preserve"> </w:t>
      </w:r>
      <w:r w:rsidRPr="008A020F">
        <w:rPr>
          <w:color w:val="000000" w:themeColor="text1"/>
          <w:highlight w:val="yellow"/>
          <w:rPrChange w:id="971" w:author="Brown,James T" w:date="2019-02-15T01:55:00Z">
            <w:rPr>
              <w:color w:val="000000" w:themeColor="text1"/>
            </w:rPr>
          </w:rPrChange>
        </w:rPr>
        <w:t>6.85,</w:t>
      </w:r>
      <w:r w:rsidR="002E461C" w:rsidRPr="008A020F">
        <w:rPr>
          <w:color w:val="000000" w:themeColor="text1"/>
          <w:highlight w:val="yellow"/>
          <w:rPrChange w:id="972" w:author="Brown,James T" w:date="2019-02-15T01:55:00Z">
            <w:rPr>
              <w:color w:val="000000" w:themeColor="text1"/>
            </w:rPr>
          </w:rPrChange>
        </w:rPr>
        <w:t xml:space="preserve"> </w:t>
      </w:r>
      <w:r w:rsidRPr="008A020F">
        <w:rPr>
          <w:color w:val="000000" w:themeColor="text1"/>
          <w:highlight w:val="yellow"/>
          <w:rPrChange w:id="973" w:author="Brown,James T" w:date="2019-02-15T01:55:00Z">
            <w:rPr>
              <w:color w:val="000000" w:themeColor="text1"/>
            </w:rPr>
          </w:rPrChange>
        </w:rPr>
        <w:t>Df=</w:t>
      </w:r>
      <w:r w:rsidR="00047032" w:rsidRPr="008A020F">
        <w:rPr>
          <w:color w:val="000000" w:themeColor="text1"/>
          <w:highlight w:val="yellow"/>
          <w:rPrChange w:id="974" w:author="Brown,James T" w:date="2019-02-15T01:55:00Z">
            <w:rPr>
              <w:color w:val="000000" w:themeColor="text1"/>
            </w:rPr>
          </w:rPrChange>
        </w:rPr>
        <w:t xml:space="preserve"> </w:t>
      </w:r>
      <w:r w:rsidRPr="008A020F">
        <w:rPr>
          <w:color w:val="000000" w:themeColor="text1"/>
          <w:highlight w:val="yellow"/>
          <w:rPrChange w:id="975" w:author="Brown,James T" w:date="2019-02-15T01:55:00Z">
            <w:rPr>
              <w:color w:val="000000" w:themeColor="text1"/>
            </w:rPr>
          </w:rPrChange>
        </w:rPr>
        <w:t>10.9, p-value&lt;</w:t>
      </w:r>
      <w:r w:rsidR="00047032" w:rsidRPr="008A020F">
        <w:rPr>
          <w:color w:val="000000" w:themeColor="text1"/>
          <w:highlight w:val="yellow"/>
          <w:rPrChange w:id="976" w:author="Brown,James T" w:date="2019-02-15T01:55:00Z">
            <w:rPr>
              <w:color w:val="000000" w:themeColor="text1"/>
            </w:rPr>
          </w:rPrChange>
        </w:rPr>
        <w:t xml:space="preserve"> </w:t>
      </w:r>
      <w:r w:rsidRPr="008A020F">
        <w:rPr>
          <w:color w:val="000000" w:themeColor="text1"/>
          <w:highlight w:val="yellow"/>
          <w:rPrChange w:id="977" w:author="Brown,James T" w:date="2019-02-15T01:55:00Z">
            <w:rPr>
              <w:color w:val="000000" w:themeColor="text1"/>
            </w:rPr>
          </w:rPrChange>
        </w:rPr>
        <w:t>0.000; lipid mass: t-value=</w:t>
      </w:r>
      <w:r w:rsidR="00047032" w:rsidRPr="008A020F">
        <w:rPr>
          <w:color w:val="000000" w:themeColor="text1"/>
          <w:highlight w:val="yellow"/>
          <w:rPrChange w:id="978" w:author="Brown,James T" w:date="2019-02-15T01:55:00Z">
            <w:rPr>
              <w:color w:val="000000" w:themeColor="text1"/>
            </w:rPr>
          </w:rPrChange>
        </w:rPr>
        <w:t xml:space="preserve"> </w:t>
      </w:r>
      <w:r w:rsidRPr="008A020F">
        <w:rPr>
          <w:color w:val="000000" w:themeColor="text1"/>
          <w:highlight w:val="yellow"/>
          <w:rPrChange w:id="979" w:author="Brown,James T" w:date="2019-02-15T01:55:00Z">
            <w:rPr>
              <w:color w:val="000000" w:themeColor="text1"/>
            </w:rPr>
          </w:rPrChange>
        </w:rPr>
        <w:t>4.08, DF=</w:t>
      </w:r>
      <w:r w:rsidR="00047032" w:rsidRPr="008A020F">
        <w:rPr>
          <w:color w:val="000000" w:themeColor="text1"/>
          <w:highlight w:val="yellow"/>
          <w:rPrChange w:id="980" w:author="Brown,James T" w:date="2019-02-15T01:55:00Z">
            <w:rPr>
              <w:color w:val="000000" w:themeColor="text1"/>
            </w:rPr>
          </w:rPrChange>
        </w:rPr>
        <w:t xml:space="preserve"> </w:t>
      </w:r>
      <w:r w:rsidRPr="008A020F">
        <w:rPr>
          <w:color w:val="000000" w:themeColor="text1"/>
          <w:highlight w:val="yellow"/>
          <w:rPrChange w:id="981" w:author="Brown,James T" w:date="2019-02-15T01:55:00Z">
            <w:rPr>
              <w:color w:val="000000" w:themeColor="text1"/>
            </w:rPr>
          </w:rPrChange>
        </w:rPr>
        <w:t>186.8,p-value</w:t>
      </w:r>
      <w:r w:rsidR="00047032" w:rsidRPr="008A020F">
        <w:rPr>
          <w:color w:val="000000" w:themeColor="text1"/>
          <w:highlight w:val="yellow"/>
          <w:rPrChange w:id="982" w:author="Brown,James T" w:date="2019-02-15T01:55:00Z">
            <w:rPr>
              <w:color w:val="000000" w:themeColor="text1"/>
            </w:rPr>
          </w:rPrChange>
        </w:rPr>
        <w:t xml:space="preserve"> </w:t>
      </w:r>
      <w:r w:rsidRPr="008A020F">
        <w:rPr>
          <w:color w:val="000000" w:themeColor="text1"/>
          <w:highlight w:val="yellow"/>
          <w:rPrChange w:id="983" w:author="Brown,James T" w:date="2019-02-15T01:55:00Z">
            <w:rPr>
              <w:color w:val="000000" w:themeColor="text1"/>
            </w:rPr>
          </w:rPrChange>
        </w:rPr>
        <w:t xml:space="preserve">&lt;0.000) </w:t>
      </w:r>
      <w:r w:rsidR="00DB113A" w:rsidRPr="008A020F">
        <w:rPr>
          <w:color w:val="000000" w:themeColor="text1"/>
          <w:highlight w:val="yellow"/>
          <w:rPrChange w:id="984" w:author="Brown,James T" w:date="2019-02-15T01:55:00Z">
            <w:rPr>
              <w:color w:val="000000" w:themeColor="text1"/>
            </w:rPr>
          </w:rPrChange>
        </w:rPr>
        <w:t>(Fig.</w:t>
      </w:r>
      <w:r w:rsidR="00047032" w:rsidRPr="008A020F">
        <w:rPr>
          <w:color w:val="000000" w:themeColor="text1"/>
          <w:highlight w:val="yellow"/>
          <w:rPrChange w:id="985" w:author="Brown,James T" w:date="2019-02-15T01:55:00Z">
            <w:rPr>
              <w:color w:val="000000" w:themeColor="text1"/>
            </w:rPr>
          </w:rPrChange>
        </w:rPr>
        <w:t xml:space="preserve"> </w:t>
      </w:r>
      <w:r w:rsidRPr="008A020F">
        <w:rPr>
          <w:color w:val="000000" w:themeColor="text1"/>
          <w:highlight w:val="yellow"/>
          <w:rPrChange w:id="986" w:author="Brown,James T" w:date="2019-02-15T01:55:00Z">
            <w:rPr>
              <w:color w:val="000000" w:themeColor="text1"/>
            </w:rPr>
          </w:rPrChange>
        </w:rPr>
        <w:t>3-8</w:t>
      </w:r>
      <w:r w:rsidR="00DB113A" w:rsidRPr="008A020F">
        <w:rPr>
          <w:color w:val="000000" w:themeColor="text1"/>
          <w:highlight w:val="yellow"/>
          <w:rPrChange w:id="987" w:author="Brown,James T" w:date="2019-02-15T01:55:00Z">
            <w:rPr>
              <w:color w:val="000000" w:themeColor="text1"/>
            </w:rPr>
          </w:rPrChange>
        </w:rPr>
        <w:t>)</w:t>
      </w:r>
      <w:r w:rsidR="00047032" w:rsidRPr="008A020F">
        <w:rPr>
          <w:color w:val="000000" w:themeColor="text1"/>
          <w:highlight w:val="yellow"/>
          <w:rPrChange w:id="988" w:author="Brown,James T" w:date="2019-02-15T01:55:00Z">
            <w:rPr>
              <w:color w:val="000000" w:themeColor="text1"/>
            </w:rPr>
          </w:rPrChange>
        </w:rPr>
        <w:t xml:space="preserve"> </w:t>
      </w:r>
      <w:r w:rsidR="00DB113A" w:rsidRPr="008A020F">
        <w:rPr>
          <w:color w:val="000000" w:themeColor="text1"/>
          <w:highlight w:val="yellow"/>
          <w:rPrChange w:id="989" w:author="Brown,James T" w:date="2019-02-15T01:55:00Z">
            <w:rPr>
              <w:color w:val="000000" w:themeColor="text1"/>
            </w:rPr>
          </w:rPrChange>
        </w:rPr>
        <w:t>(T</w:t>
      </w:r>
      <w:r w:rsidR="00047032" w:rsidRPr="008A020F">
        <w:rPr>
          <w:color w:val="000000" w:themeColor="text1"/>
          <w:highlight w:val="yellow"/>
          <w:rPrChange w:id="990" w:author="Brown,James T" w:date="2019-02-15T01:55:00Z">
            <w:rPr>
              <w:color w:val="000000" w:themeColor="text1"/>
            </w:rPr>
          </w:rPrChange>
        </w:rPr>
        <w:t xml:space="preserve">able </w:t>
      </w:r>
      <w:r w:rsidRPr="008A020F">
        <w:rPr>
          <w:color w:val="000000" w:themeColor="text1"/>
          <w:highlight w:val="yellow"/>
          <w:rPrChange w:id="991" w:author="Brown,James T" w:date="2019-02-15T01:55:00Z">
            <w:rPr>
              <w:color w:val="000000" w:themeColor="text1"/>
            </w:rPr>
          </w:rPrChange>
        </w:rPr>
        <w:t>3-3</w:t>
      </w:r>
      <w:r w:rsidR="00DB113A" w:rsidRPr="008A020F">
        <w:rPr>
          <w:color w:val="000000" w:themeColor="text1"/>
          <w:highlight w:val="yellow"/>
          <w:rPrChange w:id="992" w:author="Brown,James T" w:date="2019-02-15T01:55:00Z">
            <w:rPr>
              <w:color w:val="000000" w:themeColor="text1"/>
            </w:rPr>
          </w:rPrChange>
        </w:rPr>
        <w:t xml:space="preserve">B </w:t>
      </w:r>
      <w:r w:rsidR="00A32000" w:rsidRPr="008A020F">
        <w:rPr>
          <w:color w:val="000000" w:themeColor="text1"/>
          <w:highlight w:val="yellow"/>
          <w:rPrChange w:id="993" w:author="Brown,James T" w:date="2019-02-15T01:55:00Z">
            <w:rPr>
              <w:color w:val="000000" w:themeColor="text1"/>
            </w:rPr>
          </w:rPrChange>
        </w:rPr>
        <w:t xml:space="preserve">and </w:t>
      </w:r>
      <w:r w:rsidRPr="008A020F">
        <w:rPr>
          <w:color w:val="000000" w:themeColor="text1"/>
          <w:highlight w:val="yellow"/>
          <w:rPrChange w:id="994" w:author="Brown,James T" w:date="2019-02-15T01:55:00Z">
            <w:rPr>
              <w:color w:val="000000" w:themeColor="text1"/>
            </w:rPr>
          </w:rPrChange>
        </w:rPr>
        <w:t>3-5B</w:t>
      </w:r>
      <w:r w:rsidR="00DB113A" w:rsidRPr="008A020F">
        <w:rPr>
          <w:color w:val="000000" w:themeColor="text1"/>
          <w:highlight w:val="yellow"/>
          <w:rPrChange w:id="995" w:author="Brown,James T" w:date="2019-02-15T01:55:00Z">
            <w:rPr>
              <w:color w:val="000000" w:themeColor="text1"/>
            </w:rPr>
          </w:rPrChange>
        </w:rPr>
        <w:t>)</w:t>
      </w:r>
      <w:r w:rsidRPr="008A020F">
        <w:rPr>
          <w:color w:val="000000" w:themeColor="text1"/>
          <w:highlight w:val="yellow"/>
          <w:rPrChange w:id="996" w:author="Brown,James T" w:date="2019-02-15T01:55:00Z">
            <w:rPr>
              <w:color w:val="000000" w:themeColor="text1"/>
            </w:rPr>
          </w:rPrChange>
        </w:rPr>
        <w:t>.</w:t>
      </w:r>
    </w:p>
    <w:p w14:paraId="4EBD9E12" w14:textId="77777777" w:rsidR="007F6A28" w:rsidRPr="008A020F" w:rsidRDefault="00DD43B4" w:rsidP="00CE5B15">
      <w:pPr>
        <w:spacing w:line="480" w:lineRule="auto"/>
        <w:ind w:left="-15" w:right="90" w:firstLine="468"/>
        <w:rPr>
          <w:color w:val="000000" w:themeColor="text1"/>
          <w:highlight w:val="yellow"/>
          <w:rPrChange w:id="997" w:author="Brown,James T" w:date="2019-02-15T01:55:00Z">
            <w:rPr>
              <w:color w:val="000000" w:themeColor="text1"/>
            </w:rPr>
          </w:rPrChange>
        </w:rPr>
      </w:pPr>
      <w:r w:rsidRPr="008A020F">
        <w:rPr>
          <w:color w:val="000000" w:themeColor="text1"/>
          <w:highlight w:val="yellow"/>
          <w:rPrChange w:id="998" w:author="Brown,James T" w:date="2019-02-15T01:55:00Z">
            <w:rPr>
              <w:color w:val="000000" w:themeColor="text1"/>
            </w:rPr>
          </w:rPrChange>
        </w:rPr>
        <w:t xml:space="preserve">To assess whether the long-diapause and short-diapause genotypes differed in utilization of their nutrient stores during diapause, fat stores and lean mass were also measured in diapause-programmed larvae 15, 20, and 30 days after the onset of diapause </w:t>
      </w:r>
      <w:r w:rsidR="00DB113A" w:rsidRPr="008A020F">
        <w:rPr>
          <w:color w:val="000000" w:themeColor="text1"/>
          <w:highlight w:val="yellow"/>
          <w:rPrChange w:id="999" w:author="Brown,James T" w:date="2019-02-15T01:55:00Z">
            <w:rPr>
              <w:color w:val="000000" w:themeColor="text1"/>
            </w:rPr>
          </w:rPrChange>
        </w:rPr>
        <w:t xml:space="preserve">(Fig. </w:t>
      </w:r>
      <w:r w:rsidRPr="008A020F">
        <w:rPr>
          <w:color w:val="000000" w:themeColor="text1"/>
          <w:highlight w:val="yellow"/>
          <w:rPrChange w:id="1000" w:author="Brown,James T" w:date="2019-02-15T01:55:00Z">
            <w:rPr>
              <w:color w:val="000000" w:themeColor="text1"/>
            </w:rPr>
          </w:rPrChange>
        </w:rPr>
        <w:t>3-9</w:t>
      </w:r>
      <w:r w:rsidR="00DB113A" w:rsidRPr="008A020F">
        <w:rPr>
          <w:color w:val="000000" w:themeColor="text1"/>
          <w:highlight w:val="yellow"/>
          <w:rPrChange w:id="1001" w:author="Brown,James T" w:date="2019-02-15T01:55:00Z">
            <w:rPr>
              <w:color w:val="000000" w:themeColor="text1"/>
            </w:rPr>
          </w:rPrChange>
        </w:rPr>
        <w:t>)</w:t>
      </w:r>
      <w:r w:rsidRPr="008A020F">
        <w:rPr>
          <w:color w:val="000000" w:themeColor="text1"/>
          <w:highlight w:val="yellow"/>
          <w:rPrChange w:id="1002" w:author="Brown,James T" w:date="2019-02-15T01:55:00Z">
            <w:rPr>
              <w:color w:val="000000" w:themeColor="text1"/>
            </w:rPr>
          </w:rPrChange>
        </w:rPr>
        <w:t xml:space="preserve">. Long-diapause individuals had significantly more lean mass at the onset of diapause than short-diapause larvae (t-value=2.45, Df=10.7, p- value=0.033) </w:t>
      </w:r>
      <w:r w:rsidR="00DB113A" w:rsidRPr="008A020F">
        <w:rPr>
          <w:color w:val="000000" w:themeColor="text1"/>
          <w:highlight w:val="yellow"/>
          <w:rPrChange w:id="1003" w:author="Brown,James T" w:date="2019-02-15T01:55:00Z">
            <w:rPr>
              <w:color w:val="000000" w:themeColor="text1"/>
            </w:rPr>
          </w:rPrChange>
        </w:rPr>
        <w:t xml:space="preserve">(Table </w:t>
      </w:r>
      <w:r w:rsidRPr="008A020F">
        <w:rPr>
          <w:color w:val="000000" w:themeColor="text1"/>
          <w:highlight w:val="yellow"/>
          <w:rPrChange w:id="1004" w:author="Brown,James T" w:date="2019-02-15T01:55:00Z">
            <w:rPr>
              <w:color w:val="000000" w:themeColor="text1"/>
            </w:rPr>
          </w:rPrChange>
        </w:rPr>
        <w:t>3-7A</w:t>
      </w:r>
      <w:r w:rsidR="00DB113A" w:rsidRPr="008A020F">
        <w:rPr>
          <w:color w:val="000000" w:themeColor="text1"/>
          <w:highlight w:val="yellow"/>
          <w:rPrChange w:id="1005" w:author="Brown,James T" w:date="2019-02-15T01:55:00Z">
            <w:rPr>
              <w:color w:val="000000" w:themeColor="text1"/>
            </w:rPr>
          </w:rPrChange>
        </w:rPr>
        <w:t>)</w:t>
      </w:r>
      <w:r w:rsidRPr="008A020F">
        <w:rPr>
          <w:color w:val="000000" w:themeColor="text1"/>
          <w:highlight w:val="yellow"/>
          <w:rPrChange w:id="1006" w:author="Brown,James T" w:date="2019-02-15T01:55:00Z">
            <w:rPr>
              <w:color w:val="000000" w:themeColor="text1"/>
            </w:rPr>
          </w:rPrChange>
        </w:rPr>
        <w:t xml:space="preserve">. Long-diapause genotype individuals also had larger fat stores at the onset of diapause than short-diapause larvae (t-value=4.74, Df=16.7, p-value=0.0002) </w:t>
      </w:r>
      <w:r w:rsidR="00DB113A" w:rsidRPr="008A020F">
        <w:rPr>
          <w:color w:val="000000" w:themeColor="text1"/>
          <w:highlight w:val="yellow"/>
          <w:rPrChange w:id="1007" w:author="Brown,James T" w:date="2019-02-15T01:55:00Z">
            <w:rPr>
              <w:color w:val="000000" w:themeColor="text1"/>
            </w:rPr>
          </w:rPrChange>
        </w:rPr>
        <w:t xml:space="preserve">(Table </w:t>
      </w:r>
      <w:r w:rsidRPr="008A020F">
        <w:rPr>
          <w:color w:val="000000" w:themeColor="text1"/>
          <w:highlight w:val="yellow"/>
          <w:rPrChange w:id="1008" w:author="Brown,James T" w:date="2019-02-15T01:55:00Z">
            <w:rPr>
              <w:color w:val="000000" w:themeColor="text1"/>
            </w:rPr>
          </w:rPrChange>
        </w:rPr>
        <w:t>3-9A</w:t>
      </w:r>
      <w:r w:rsidR="00DB113A" w:rsidRPr="008A020F">
        <w:rPr>
          <w:color w:val="000000" w:themeColor="text1"/>
          <w:highlight w:val="yellow"/>
          <w:rPrChange w:id="1009" w:author="Brown,James T" w:date="2019-02-15T01:55:00Z">
            <w:rPr>
              <w:color w:val="000000" w:themeColor="text1"/>
            </w:rPr>
          </w:rPrChange>
        </w:rPr>
        <w:t>)</w:t>
      </w:r>
      <w:r w:rsidRPr="008A020F">
        <w:rPr>
          <w:color w:val="000000" w:themeColor="text1"/>
          <w:highlight w:val="yellow"/>
          <w:rPrChange w:id="1010" w:author="Brown,James T" w:date="2019-02-15T01:55:00Z">
            <w:rPr>
              <w:color w:val="000000" w:themeColor="text1"/>
            </w:rPr>
          </w:rPrChange>
        </w:rPr>
        <w:t>. However, within each diapause genotype</w:t>
      </w:r>
      <w:r w:rsidR="00952DBE" w:rsidRPr="008A020F">
        <w:rPr>
          <w:color w:val="000000" w:themeColor="text1"/>
          <w:highlight w:val="yellow"/>
          <w:rPrChange w:id="1011" w:author="Brown,James T" w:date="2019-02-15T01:55:00Z">
            <w:rPr>
              <w:color w:val="000000" w:themeColor="text1"/>
            </w:rPr>
          </w:rPrChange>
        </w:rPr>
        <w:t>,</w:t>
      </w:r>
      <w:r w:rsidRPr="008A020F">
        <w:rPr>
          <w:color w:val="000000" w:themeColor="text1"/>
          <w:highlight w:val="yellow"/>
          <w:rPrChange w:id="1012" w:author="Brown,James T" w:date="2019-02-15T01:55:00Z">
            <w:rPr>
              <w:color w:val="000000" w:themeColor="text1"/>
            </w:rPr>
          </w:rPrChange>
        </w:rPr>
        <w:t xml:space="preserve"> lean mass</w:t>
      </w:r>
      <w:r w:rsidR="00A32000" w:rsidRPr="008A020F">
        <w:rPr>
          <w:color w:val="000000" w:themeColor="text1"/>
          <w:highlight w:val="yellow"/>
          <w:rPrChange w:id="1013" w:author="Brown,James T" w:date="2019-02-15T01:55:00Z">
            <w:rPr>
              <w:color w:val="000000" w:themeColor="text1"/>
            </w:rPr>
          </w:rPrChange>
        </w:rPr>
        <w:t xml:space="preserve"> (</w:t>
      </w:r>
      <w:r w:rsidR="0094006B" w:rsidRPr="008A020F">
        <w:rPr>
          <w:color w:val="000000" w:themeColor="text1"/>
          <w:highlight w:val="yellow"/>
          <w:rPrChange w:id="1014" w:author="Brown,James T" w:date="2019-02-15T01:55:00Z">
            <w:rPr>
              <w:color w:val="000000" w:themeColor="text1"/>
            </w:rPr>
          </w:rPrChange>
        </w:rPr>
        <w:t>T</w:t>
      </w:r>
      <w:r w:rsidR="00A32000" w:rsidRPr="008A020F">
        <w:rPr>
          <w:color w:val="000000" w:themeColor="text1"/>
          <w:highlight w:val="yellow"/>
          <w:rPrChange w:id="1015" w:author="Brown,James T" w:date="2019-02-15T01:55:00Z">
            <w:rPr>
              <w:color w:val="000000" w:themeColor="text1"/>
            </w:rPr>
          </w:rPrChange>
        </w:rPr>
        <w:t>able 3-7B</w:t>
      </w:r>
      <w:r w:rsidR="008E6E23" w:rsidRPr="008A020F">
        <w:rPr>
          <w:color w:val="000000" w:themeColor="text1"/>
          <w:highlight w:val="yellow"/>
          <w:rPrChange w:id="1016" w:author="Brown,James T" w:date="2019-02-15T01:55:00Z">
            <w:rPr>
              <w:color w:val="000000" w:themeColor="text1"/>
            </w:rPr>
          </w:rPrChange>
        </w:rPr>
        <w:t xml:space="preserve"> and 3-7C</w:t>
      </w:r>
      <w:r w:rsidR="00A32000" w:rsidRPr="008A020F">
        <w:rPr>
          <w:color w:val="000000" w:themeColor="text1"/>
          <w:highlight w:val="yellow"/>
          <w:rPrChange w:id="1017" w:author="Brown,James T" w:date="2019-02-15T01:55:00Z">
            <w:rPr>
              <w:color w:val="000000" w:themeColor="text1"/>
            </w:rPr>
          </w:rPrChange>
        </w:rPr>
        <w:t>)</w:t>
      </w:r>
      <w:r w:rsidRPr="008A020F">
        <w:rPr>
          <w:color w:val="000000" w:themeColor="text1"/>
          <w:highlight w:val="yellow"/>
          <w:rPrChange w:id="1018" w:author="Brown,James T" w:date="2019-02-15T01:55:00Z">
            <w:rPr>
              <w:color w:val="000000" w:themeColor="text1"/>
            </w:rPr>
          </w:rPrChange>
        </w:rPr>
        <w:t xml:space="preserve"> and fat stores</w:t>
      </w:r>
      <w:r w:rsidR="00A32000" w:rsidRPr="008A020F">
        <w:rPr>
          <w:color w:val="000000" w:themeColor="text1"/>
          <w:highlight w:val="yellow"/>
          <w:rPrChange w:id="1019" w:author="Brown,James T" w:date="2019-02-15T01:55:00Z">
            <w:rPr>
              <w:color w:val="000000" w:themeColor="text1"/>
            </w:rPr>
          </w:rPrChange>
        </w:rPr>
        <w:t xml:space="preserve"> (</w:t>
      </w:r>
      <w:r w:rsidR="0094006B" w:rsidRPr="008A020F">
        <w:rPr>
          <w:color w:val="000000" w:themeColor="text1"/>
          <w:highlight w:val="yellow"/>
          <w:rPrChange w:id="1020" w:author="Brown,James T" w:date="2019-02-15T01:55:00Z">
            <w:rPr>
              <w:color w:val="000000" w:themeColor="text1"/>
            </w:rPr>
          </w:rPrChange>
        </w:rPr>
        <w:t>T</w:t>
      </w:r>
      <w:r w:rsidR="00A32000" w:rsidRPr="008A020F">
        <w:rPr>
          <w:color w:val="000000" w:themeColor="text1"/>
          <w:highlight w:val="yellow"/>
          <w:rPrChange w:id="1021" w:author="Brown,James T" w:date="2019-02-15T01:55:00Z">
            <w:rPr>
              <w:color w:val="000000" w:themeColor="text1"/>
            </w:rPr>
          </w:rPrChange>
        </w:rPr>
        <w:t>able 3-9B</w:t>
      </w:r>
      <w:r w:rsidR="008E6E23" w:rsidRPr="008A020F">
        <w:rPr>
          <w:color w:val="000000" w:themeColor="text1"/>
          <w:highlight w:val="yellow"/>
          <w:rPrChange w:id="1022" w:author="Brown,James T" w:date="2019-02-15T01:55:00Z">
            <w:rPr>
              <w:color w:val="000000" w:themeColor="text1"/>
            </w:rPr>
          </w:rPrChange>
        </w:rPr>
        <w:t xml:space="preserve"> and 3-9C</w:t>
      </w:r>
      <w:r w:rsidR="00A32000" w:rsidRPr="008A020F">
        <w:rPr>
          <w:color w:val="000000" w:themeColor="text1"/>
          <w:highlight w:val="yellow"/>
          <w:rPrChange w:id="1023" w:author="Brown,James T" w:date="2019-02-15T01:55:00Z">
            <w:rPr>
              <w:color w:val="000000" w:themeColor="text1"/>
            </w:rPr>
          </w:rPrChange>
        </w:rPr>
        <w:t>)</w:t>
      </w:r>
      <w:r w:rsidRPr="008A020F">
        <w:rPr>
          <w:color w:val="000000" w:themeColor="text1"/>
          <w:highlight w:val="yellow"/>
          <w:rPrChange w:id="1024" w:author="Brown,James T" w:date="2019-02-15T01:55:00Z">
            <w:rPr>
              <w:color w:val="000000" w:themeColor="text1"/>
            </w:rPr>
          </w:rPrChange>
        </w:rPr>
        <w:t xml:space="preserve"> did not significantly </w:t>
      </w:r>
      <w:r w:rsidRPr="008A020F">
        <w:rPr>
          <w:color w:val="000000" w:themeColor="text1"/>
          <w:highlight w:val="yellow"/>
          <w:rPrChange w:id="1025" w:author="Brown,James T" w:date="2019-02-15T01:55:00Z">
            <w:rPr>
              <w:color w:val="000000" w:themeColor="text1"/>
            </w:rPr>
          </w:rPrChange>
        </w:rPr>
        <w:lastRenderedPageBreak/>
        <w:t>decline during diapause</w:t>
      </w:r>
      <w:r w:rsidR="008E6E23" w:rsidRPr="008A020F">
        <w:rPr>
          <w:color w:val="000000" w:themeColor="text1"/>
          <w:highlight w:val="yellow"/>
          <w:rPrChange w:id="1026" w:author="Brown,James T" w:date="2019-02-15T01:55:00Z">
            <w:rPr>
              <w:color w:val="000000" w:themeColor="text1"/>
            </w:rPr>
          </w:rPrChange>
        </w:rPr>
        <w:t xml:space="preserve">, </w:t>
      </w:r>
      <w:r w:rsidRPr="008A020F">
        <w:rPr>
          <w:color w:val="000000" w:themeColor="text1"/>
          <w:highlight w:val="yellow"/>
          <w:rPrChange w:id="1027" w:author="Brown,James T" w:date="2019-02-15T01:55:00Z">
            <w:rPr>
              <w:color w:val="000000" w:themeColor="text1"/>
            </w:rPr>
          </w:rPrChange>
        </w:rPr>
        <w:t>with one notable exception. Fat stores among short-diapause individuals were significantly lower when sampled 15 days after wandering in comparison to other sample days (t-value=-3.90, Df=111.4, p-value&lt;0.000)</w:t>
      </w:r>
      <w:r w:rsidR="008E6E23" w:rsidRPr="008A020F">
        <w:rPr>
          <w:color w:val="000000" w:themeColor="text1"/>
          <w:highlight w:val="yellow"/>
          <w:rPrChange w:id="1028" w:author="Brown,James T" w:date="2019-02-15T01:55:00Z">
            <w:rPr>
              <w:color w:val="000000" w:themeColor="text1"/>
            </w:rPr>
          </w:rPrChange>
        </w:rPr>
        <w:t xml:space="preserve"> </w:t>
      </w:r>
      <w:r w:rsidR="0094006B" w:rsidRPr="008A020F">
        <w:rPr>
          <w:color w:val="000000" w:themeColor="text1"/>
          <w:highlight w:val="yellow"/>
          <w:rPrChange w:id="1029" w:author="Brown,James T" w:date="2019-02-15T01:55:00Z">
            <w:rPr>
              <w:color w:val="000000" w:themeColor="text1"/>
            </w:rPr>
          </w:rPrChange>
        </w:rPr>
        <w:t>(Table</w:t>
      </w:r>
      <w:r w:rsidRPr="008A020F">
        <w:rPr>
          <w:color w:val="000000" w:themeColor="text1"/>
          <w:highlight w:val="yellow"/>
          <w:rPrChange w:id="1030" w:author="Brown,James T" w:date="2019-02-15T01:55:00Z">
            <w:rPr>
              <w:color w:val="000000" w:themeColor="text1"/>
            </w:rPr>
          </w:rPrChange>
        </w:rPr>
        <w:t xml:space="preserve"> 3-9C</w:t>
      </w:r>
      <w:r w:rsidR="0094006B" w:rsidRPr="008A020F">
        <w:rPr>
          <w:color w:val="000000" w:themeColor="text1"/>
          <w:highlight w:val="yellow"/>
          <w:rPrChange w:id="1031" w:author="Brown,James T" w:date="2019-02-15T01:55:00Z">
            <w:rPr>
              <w:color w:val="000000" w:themeColor="text1"/>
            </w:rPr>
          </w:rPrChange>
        </w:rPr>
        <w:t>)</w:t>
      </w:r>
      <w:r w:rsidRPr="008A020F">
        <w:rPr>
          <w:color w:val="000000" w:themeColor="text1"/>
          <w:highlight w:val="yellow"/>
          <w:rPrChange w:id="1032" w:author="Brown,James T" w:date="2019-02-15T01:55:00Z">
            <w:rPr>
              <w:color w:val="000000" w:themeColor="text1"/>
            </w:rPr>
          </w:rPrChange>
        </w:rPr>
        <w:t>.</w:t>
      </w:r>
    </w:p>
    <w:p w14:paraId="01904C02" w14:textId="77777777" w:rsidR="002E461C" w:rsidRPr="008A020F" w:rsidRDefault="002E461C" w:rsidP="00CE5B15">
      <w:pPr>
        <w:spacing w:line="480" w:lineRule="auto"/>
        <w:ind w:left="-15" w:right="90" w:firstLine="468"/>
        <w:rPr>
          <w:color w:val="000000" w:themeColor="text1"/>
          <w:highlight w:val="yellow"/>
          <w:rPrChange w:id="1033" w:author="Brown,James T" w:date="2019-02-15T01:55:00Z">
            <w:rPr>
              <w:color w:val="000000" w:themeColor="text1"/>
            </w:rPr>
          </w:rPrChange>
        </w:rPr>
      </w:pPr>
    </w:p>
    <w:p w14:paraId="713E42D7" w14:textId="77777777" w:rsidR="006F58EA" w:rsidRPr="008A020F" w:rsidRDefault="00D27C9E">
      <w:pPr>
        <w:tabs>
          <w:tab w:val="center" w:pos="3018"/>
          <w:tab w:val="center" w:pos="4986"/>
        </w:tabs>
        <w:spacing w:after="206" w:line="259" w:lineRule="auto"/>
        <w:ind w:left="0" w:firstLine="0"/>
        <w:rPr>
          <w:color w:val="000000" w:themeColor="text1"/>
          <w:highlight w:val="yellow"/>
          <w:rPrChange w:id="1034" w:author="Brown,James T" w:date="2019-02-15T01:55:00Z">
            <w:rPr>
              <w:color w:val="000000" w:themeColor="text1"/>
            </w:rPr>
          </w:rPrChange>
        </w:rPr>
      </w:pPr>
      <w:r w:rsidRPr="008A020F">
        <w:rPr>
          <w:color w:val="000000" w:themeColor="text1"/>
          <w:sz w:val="22"/>
          <w:highlight w:val="yellow"/>
          <w:rPrChange w:id="1035" w:author="Brown,James T" w:date="2019-02-15T01:55:00Z">
            <w:rPr>
              <w:color w:val="000000" w:themeColor="text1"/>
              <w:sz w:val="22"/>
            </w:rPr>
          </w:rPrChange>
        </w:rPr>
        <w:tab/>
      </w:r>
      <w:r w:rsidRPr="008A020F">
        <w:rPr>
          <w:color w:val="000000" w:themeColor="text1"/>
          <w:highlight w:val="yellow"/>
          <w:rPrChange w:id="1036" w:author="Brown,James T" w:date="2019-02-15T01:55:00Z">
            <w:rPr>
              <w:color w:val="000000" w:themeColor="text1"/>
            </w:rPr>
          </w:rPrChange>
        </w:rPr>
        <w:t>3.4</w:t>
      </w:r>
      <w:r w:rsidRPr="008A020F">
        <w:rPr>
          <w:color w:val="000000" w:themeColor="text1"/>
          <w:highlight w:val="yellow"/>
          <w:rPrChange w:id="1037" w:author="Brown,James T" w:date="2019-02-15T01:55:00Z">
            <w:rPr>
              <w:color w:val="000000" w:themeColor="text1"/>
            </w:rPr>
          </w:rPrChange>
        </w:rPr>
        <w:tab/>
        <w:t>Discussion and Conclusions</w:t>
      </w:r>
    </w:p>
    <w:p w14:paraId="6AC19ECB" w14:textId="355EC5BD" w:rsidR="006E4F43" w:rsidRPr="008A020F" w:rsidRDefault="00D27C9E" w:rsidP="00CE5B15">
      <w:pPr>
        <w:spacing w:line="480" w:lineRule="auto"/>
        <w:ind w:left="-15" w:right="90" w:firstLine="468"/>
        <w:rPr>
          <w:color w:val="000000" w:themeColor="text1"/>
          <w:highlight w:val="yellow"/>
          <w:rPrChange w:id="1038" w:author="Brown,James T" w:date="2019-02-15T01:55:00Z">
            <w:rPr>
              <w:color w:val="000000" w:themeColor="text1"/>
            </w:rPr>
          </w:rPrChange>
        </w:rPr>
      </w:pPr>
      <w:r w:rsidRPr="008A020F">
        <w:rPr>
          <w:color w:val="000000" w:themeColor="text1"/>
          <w:highlight w:val="yellow"/>
          <w:rPrChange w:id="1039" w:author="Brown,James T" w:date="2019-02-15T01:55:00Z">
            <w:rPr>
              <w:color w:val="000000" w:themeColor="text1"/>
            </w:rPr>
          </w:rPrChange>
        </w:rPr>
        <w:t xml:space="preserve">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w:t>
      </w:r>
      <w:commentRangeStart w:id="1040"/>
      <w:r w:rsidRPr="008A020F">
        <w:rPr>
          <w:color w:val="000000" w:themeColor="text1"/>
          <w:highlight w:val="yellow"/>
          <w:rPrChange w:id="1041" w:author="Brown,James T" w:date="2019-02-15T01:55:00Z">
            <w:rPr>
              <w:color w:val="000000" w:themeColor="text1"/>
            </w:rPr>
          </w:rPrChange>
        </w:rPr>
        <w:t>diapause</w:t>
      </w:r>
      <w:commentRangeEnd w:id="1040"/>
      <w:r w:rsidR="00C41DB6" w:rsidRPr="008A020F">
        <w:rPr>
          <w:rStyle w:val="CommentReference"/>
          <w:highlight w:val="yellow"/>
          <w:rPrChange w:id="1042" w:author="Brown,James T" w:date="2019-02-15T01:55:00Z">
            <w:rPr>
              <w:rStyle w:val="CommentReference"/>
            </w:rPr>
          </w:rPrChange>
        </w:rPr>
        <w:commentReference w:id="1040"/>
      </w:r>
      <w:r w:rsidR="00D00400" w:rsidRPr="008A020F">
        <w:rPr>
          <w:color w:val="000000" w:themeColor="text1"/>
          <w:highlight w:val="yellow"/>
          <w:rPrChange w:id="1043" w:author="Brown,James T" w:date="2019-02-15T01:55:00Z">
            <w:rPr>
              <w:color w:val="000000" w:themeColor="text1"/>
            </w:rPr>
          </w:rPrChange>
        </w:rPr>
        <w:t xml:space="preserve"> (</w:t>
      </w:r>
      <w:r w:rsidR="0017795F" w:rsidRPr="008A020F">
        <w:rPr>
          <w:color w:val="000000" w:themeColor="text1"/>
          <w:highlight w:val="yellow"/>
          <w:rPrChange w:id="1044" w:author="Brown,James T" w:date="2019-02-15T01:55:00Z">
            <w:rPr>
              <w:color w:val="000000" w:themeColor="text1"/>
            </w:rPr>
          </w:rPrChange>
        </w:rPr>
        <w:t xml:space="preserve">McLeod, 1976; Dopman et al, 2004; </w:t>
      </w:r>
      <w:r w:rsidR="00D00400" w:rsidRPr="008A020F">
        <w:rPr>
          <w:color w:val="000000" w:themeColor="text1"/>
          <w:highlight w:val="yellow"/>
          <w:rPrChange w:id="1045" w:author="Brown,James T" w:date="2019-02-15T01:55:00Z">
            <w:rPr>
              <w:color w:val="000000" w:themeColor="text1"/>
            </w:rPr>
          </w:rPrChange>
        </w:rPr>
        <w:t>Calcagno et al., 2007)</w:t>
      </w:r>
      <w:r w:rsidRPr="008A020F">
        <w:rPr>
          <w:color w:val="000000" w:themeColor="text1"/>
          <w:highlight w:val="yellow"/>
          <w:rPrChange w:id="1046" w:author="Brown,James T" w:date="2019-02-15T01:55:00Z">
            <w:rPr>
              <w:color w:val="000000" w:themeColor="text1"/>
            </w:rPr>
          </w:rPrChange>
        </w:rPr>
        <w:t xml:space="preserve">. My research leverages between-strain genetic variation </w:t>
      </w:r>
      <w:r w:rsidR="005877E3" w:rsidRPr="008A020F">
        <w:rPr>
          <w:color w:val="000000" w:themeColor="text1"/>
          <w:highlight w:val="yellow"/>
          <w:rPrChange w:id="1047" w:author="Brown,James T" w:date="2019-02-15T01:55:00Z">
            <w:rPr>
              <w:color w:val="000000" w:themeColor="text1"/>
            </w:rPr>
          </w:rPrChange>
        </w:rPr>
        <w:t>of</w:t>
      </w:r>
      <w:r w:rsidRPr="008A020F">
        <w:rPr>
          <w:color w:val="000000" w:themeColor="text1"/>
          <w:highlight w:val="yellow"/>
          <w:rPrChange w:id="1048" w:author="Brown,James T" w:date="2019-02-15T01:55:00Z">
            <w:rPr>
              <w:color w:val="000000" w:themeColor="text1"/>
            </w:rPr>
          </w:rPrChange>
        </w:rPr>
        <w:t xml:space="preserve"> diapause duration </w:t>
      </w:r>
      <w:r w:rsidR="00FF3FA4" w:rsidRPr="008A020F">
        <w:rPr>
          <w:color w:val="000000" w:themeColor="text1"/>
          <w:highlight w:val="yellow"/>
          <w:rPrChange w:id="1049" w:author="Brown,James T" w:date="2019-02-15T01:55:00Z">
            <w:rPr>
              <w:color w:val="000000" w:themeColor="text1"/>
            </w:rPr>
          </w:rPrChange>
        </w:rPr>
        <w:t xml:space="preserve">in </w:t>
      </w:r>
      <w:r w:rsidRPr="008A020F">
        <w:rPr>
          <w:i/>
          <w:color w:val="000000" w:themeColor="text1"/>
          <w:highlight w:val="yellow"/>
          <w:rPrChange w:id="1050" w:author="Brown,James T" w:date="2019-02-15T01:55:00Z">
            <w:rPr>
              <w:i/>
              <w:color w:val="000000" w:themeColor="text1"/>
            </w:rPr>
          </w:rPrChange>
        </w:rPr>
        <w:t xml:space="preserve">O. nubilalis </w:t>
      </w:r>
      <w:r w:rsidRPr="008A020F">
        <w:rPr>
          <w:color w:val="000000" w:themeColor="text1"/>
          <w:highlight w:val="yellow"/>
          <w:rPrChange w:id="1051" w:author="Brown,James T" w:date="2019-02-15T01:55:00Z">
            <w:rPr>
              <w:color w:val="000000" w:themeColor="text1"/>
            </w:rPr>
          </w:rPrChange>
        </w:rPr>
        <w:t xml:space="preserve">to test the </w:t>
      </w:r>
      <w:r w:rsidR="00FD72A7" w:rsidRPr="008A020F">
        <w:rPr>
          <w:color w:val="000000" w:themeColor="text1"/>
          <w:highlight w:val="yellow"/>
          <w:rPrChange w:id="1052" w:author="Brown,James T" w:date="2019-02-15T01:55:00Z">
            <w:rPr>
              <w:color w:val="000000" w:themeColor="text1"/>
            </w:rPr>
          </w:rPrChange>
        </w:rPr>
        <w:t xml:space="preserve">relationship between </w:t>
      </w:r>
      <w:r w:rsidRPr="008A020F">
        <w:rPr>
          <w:color w:val="000000" w:themeColor="text1"/>
          <w:highlight w:val="yellow"/>
          <w:rPrChange w:id="1053" w:author="Brown,James T" w:date="2019-02-15T01:55:00Z">
            <w:rPr>
              <w:color w:val="000000" w:themeColor="text1"/>
            </w:rPr>
          </w:rPrChange>
        </w:rPr>
        <w:t xml:space="preserve">diapause length </w:t>
      </w:r>
      <w:r w:rsidR="00FD72A7" w:rsidRPr="008A020F">
        <w:rPr>
          <w:color w:val="000000" w:themeColor="text1"/>
          <w:highlight w:val="yellow"/>
          <w:rPrChange w:id="1054" w:author="Brown,James T" w:date="2019-02-15T01:55:00Z">
            <w:rPr>
              <w:color w:val="000000" w:themeColor="text1"/>
            </w:rPr>
          </w:rPrChange>
        </w:rPr>
        <w:t xml:space="preserve">and </w:t>
      </w:r>
      <w:r w:rsidRPr="008A020F">
        <w:rPr>
          <w:color w:val="000000" w:themeColor="text1"/>
          <w:highlight w:val="yellow"/>
          <w:rPrChange w:id="1055" w:author="Brown,James T" w:date="2019-02-15T01:55:00Z">
            <w:rPr>
              <w:color w:val="000000" w:themeColor="text1"/>
            </w:rPr>
          </w:rPrChange>
        </w:rPr>
        <w:t xml:space="preserve">nutrition </w:t>
      </w:r>
      <w:commentRangeStart w:id="1056"/>
      <w:r w:rsidRPr="008A020F">
        <w:rPr>
          <w:color w:val="000000" w:themeColor="text1"/>
          <w:highlight w:val="yellow"/>
          <w:rPrChange w:id="1057" w:author="Brown,James T" w:date="2019-02-15T01:55:00Z">
            <w:rPr>
              <w:color w:val="000000" w:themeColor="text1"/>
            </w:rPr>
          </w:rPrChange>
        </w:rPr>
        <w:t>stor</w:t>
      </w:r>
      <w:commentRangeEnd w:id="1056"/>
      <w:r w:rsidR="00FF3FA4" w:rsidRPr="008A020F">
        <w:rPr>
          <w:rStyle w:val="CommentReference"/>
          <w:highlight w:val="yellow"/>
          <w:rPrChange w:id="1058" w:author="Brown,James T" w:date="2019-02-15T01:55:00Z">
            <w:rPr>
              <w:rStyle w:val="CommentReference"/>
            </w:rPr>
          </w:rPrChange>
        </w:rPr>
        <w:commentReference w:id="1056"/>
      </w:r>
      <w:r w:rsidR="00FD72A7" w:rsidRPr="008A020F">
        <w:rPr>
          <w:color w:val="000000" w:themeColor="text1"/>
          <w:highlight w:val="yellow"/>
          <w:rPrChange w:id="1059" w:author="Brown,James T" w:date="2019-02-15T01:55:00Z">
            <w:rPr>
              <w:color w:val="000000" w:themeColor="text1"/>
            </w:rPr>
          </w:rPrChange>
        </w:rPr>
        <w:t xml:space="preserve">age. I predicted </w:t>
      </w:r>
      <w:r w:rsidR="00FD72A7" w:rsidRPr="008A020F">
        <w:rPr>
          <w:rFonts w:asciiTheme="minorHAnsi" w:hAnsiTheme="minorHAnsi"/>
          <w:color w:val="auto"/>
          <w:highlight w:val="yellow"/>
          <w:rPrChange w:id="1060" w:author="Brown,James T" w:date="2019-02-15T01:55:00Z">
            <w:rPr>
              <w:rFonts w:asciiTheme="minorHAnsi" w:hAnsiTheme="minorHAnsi"/>
              <w:color w:val="auto"/>
            </w:rPr>
          </w:rPrChange>
        </w:rPr>
        <w:t>that the quantity of nutrition stored by European corn borers, in preparation for the additional stress of diapause, will be associated with the differences in diapause length between the two strains</w:t>
      </w:r>
      <w:r w:rsidR="00FD72A7" w:rsidRPr="008A020F">
        <w:rPr>
          <w:color w:val="000000" w:themeColor="text1"/>
          <w:highlight w:val="yellow"/>
          <w:rPrChange w:id="1061" w:author="Brown,James T" w:date="2019-02-15T01:55:00Z">
            <w:rPr>
              <w:color w:val="000000" w:themeColor="text1"/>
            </w:rPr>
          </w:rPrChange>
        </w:rPr>
        <w:t>.</w:t>
      </w:r>
      <w:r w:rsidRPr="008A020F">
        <w:rPr>
          <w:color w:val="000000" w:themeColor="text1"/>
          <w:highlight w:val="yellow"/>
          <w:rPrChange w:id="1062" w:author="Brown,James T" w:date="2019-02-15T01:55:00Z">
            <w:rPr>
              <w:color w:val="000000" w:themeColor="text1"/>
            </w:rPr>
          </w:rPrChange>
        </w:rPr>
        <w:t xml:space="preserve"> </w:t>
      </w:r>
      <w:r w:rsidR="008853EC" w:rsidRPr="008A020F">
        <w:rPr>
          <w:color w:val="000000" w:themeColor="text1"/>
          <w:highlight w:val="yellow"/>
          <w:rPrChange w:id="1063" w:author="Brown,James T" w:date="2019-02-15T01:55:00Z">
            <w:rPr>
              <w:color w:val="000000" w:themeColor="text1"/>
            </w:rPr>
          </w:rPrChange>
        </w:rPr>
        <w:t>European corn borers preparing for a longer or a warmer diapause period will accumulate more nutrition during diapause preparation compared to larvae preparing for a shorter diapause period or  continuously developing larvae.</w:t>
      </w:r>
    </w:p>
    <w:p w14:paraId="659BF745" w14:textId="17578BC4" w:rsidR="006E4F43" w:rsidRPr="008A020F" w:rsidRDefault="00D27C9E" w:rsidP="00914942">
      <w:pPr>
        <w:spacing w:line="480" w:lineRule="auto"/>
        <w:ind w:left="0" w:right="90" w:firstLine="453"/>
        <w:rPr>
          <w:color w:val="000000" w:themeColor="text1"/>
          <w:highlight w:val="yellow"/>
          <w:rPrChange w:id="1064" w:author="Brown,James T" w:date="2019-02-15T01:55:00Z">
            <w:rPr>
              <w:color w:val="000000" w:themeColor="text1"/>
            </w:rPr>
          </w:rPrChange>
        </w:rPr>
      </w:pPr>
      <w:r w:rsidRPr="008A020F">
        <w:rPr>
          <w:color w:val="000000" w:themeColor="text1"/>
          <w:highlight w:val="yellow"/>
          <w:rPrChange w:id="1065" w:author="Brown,James T" w:date="2019-02-15T01:55:00Z">
            <w:rPr>
              <w:color w:val="000000" w:themeColor="text1"/>
            </w:rPr>
          </w:rPrChange>
        </w:rPr>
        <w:t>Eventually, climate change is expected to cause summer temperatures to expand and fall and winter temperatures to rise</w:t>
      </w:r>
      <w:r w:rsidR="00B155A8" w:rsidRPr="008A020F">
        <w:rPr>
          <w:color w:val="000000" w:themeColor="text1"/>
          <w:highlight w:val="yellow"/>
          <w:rPrChange w:id="1066" w:author="Brown,James T" w:date="2019-02-15T01:55:00Z">
            <w:rPr>
              <w:color w:val="000000" w:themeColor="text1"/>
            </w:rPr>
          </w:rPrChange>
        </w:rPr>
        <w:t xml:space="preserve"> and how insects manage their nutrition during diapause could separate climate change winners from climate change losers </w:t>
      </w:r>
      <w:r w:rsidR="008853EC" w:rsidRPr="008A020F">
        <w:rPr>
          <w:color w:val="000000" w:themeColor="text1"/>
          <w:highlight w:val="yellow"/>
          <w:rPrChange w:id="1067" w:author="Brown,James T" w:date="2019-02-15T01:55:00Z">
            <w:rPr>
              <w:color w:val="000000" w:themeColor="text1"/>
            </w:rPr>
          </w:rPrChange>
        </w:rPr>
        <w:t>(IPCC, 2013; NOAA, 2017)</w:t>
      </w:r>
      <w:r w:rsidRPr="008A020F">
        <w:rPr>
          <w:color w:val="000000" w:themeColor="text1"/>
          <w:highlight w:val="yellow"/>
          <w:rPrChange w:id="1068" w:author="Brown,James T" w:date="2019-02-15T01:55:00Z">
            <w:rPr>
              <w:color w:val="000000" w:themeColor="text1"/>
            </w:rPr>
          </w:rPrChange>
        </w:rPr>
        <w:t xml:space="preserve">. Warmer fall temperatures could increase metabolic activity and possibly reduce lipid stores during diapause preparations and/or drain lipid stores during diapause before the onset of </w:t>
      </w:r>
      <w:commentRangeStart w:id="1069"/>
      <w:r w:rsidRPr="008A020F">
        <w:rPr>
          <w:color w:val="000000" w:themeColor="text1"/>
          <w:highlight w:val="yellow"/>
          <w:rPrChange w:id="1070" w:author="Brown,James T" w:date="2019-02-15T01:55:00Z">
            <w:rPr>
              <w:color w:val="000000" w:themeColor="text1"/>
            </w:rPr>
          </w:rPrChange>
        </w:rPr>
        <w:t>winter</w:t>
      </w:r>
      <w:r w:rsidR="00AF74AF" w:rsidRPr="008A020F">
        <w:rPr>
          <w:color w:val="000000" w:themeColor="text1"/>
          <w:highlight w:val="yellow"/>
          <w:rPrChange w:id="1071" w:author="Brown,James T" w:date="2019-02-15T01:55:00Z">
            <w:rPr>
              <w:color w:val="000000" w:themeColor="text1"/>
            </w:rPr>
          </w:rPrChange>
        </w:rPr>
        <w:t xml:space="preserve"> (</w:t>
      </w:r>
      <w:r w:rsidR="00D06134" w:rsidRPr="008A020F">
        <w:rPr>
          <w:color w:val="000000" w:themeColor="text1"/>
          <w:highlight w:val="yellow"/>
          <w:rPrChange w:id="1072" w:author="Brown,James T" w:date="2019-02-15T01:55:00Z">
            <w:rPr>
              <w:color w:val="000000" w:themeColor="text1"/>
            </w:rPr>
          </w:rPrChange>
        </w:rPr>
        <w:t xml:space="preserve">Adkisson et al. 1963; </w:t>
      </w:r>
      <w:r w:rsidR="00AF74AF" w:rsidRPr="008A020F">
        <w:rPr>
          <w:color w:val="000000" w:themeColor="text1"/>
          <w:highlight w:val="yellow"/>
          <w:rPrChange w:id="1073" w:author="Brown,James T" w:date="2019-02-15T01:55:00Z">
            <w:rPr>
              <w:color w:val="000000" w:themeColor="text1"/>
            </w:rPr>
          </w:rPrChange>
        </w:rPr>
        <w:t>Williams et al., 2012; Wipking et al., 1995)</w:t>
      </w:r>
      <w:r w:rsidRPr="008A020F">
        <w:rPr>
          <w:color w:val="000000" w:themeColor="text1"/>
          <w:highlight w:val="yellow"/>
          <w:rPrChange w:id="1074" w:author="Brown,James T" w:date="2019-02-15T01:55:00Z">
            <w:rPr>
              <w:color w:val="000000" w:themeColor="text1"/>
            </w:rPr>
          </w:rPrChange>
        </w:rPr>
        <w:t xml:space="preserve">. </w:t>
      </w:r>
      <w:commentRangeEnd w:id="1069"/>
      <w:r w:rsidR="00FF3FA4" w:rsidRPr="008A020F">
        <w:rPr>
          <w:rStyle w:val="CommentReference"/>
          <w:highlight w:val="yellow"/>
          <w:rPrChange w:id="1075" w:author="Brown,James T" w:date="2019-02-15T01:55:00Z">
            <w:rPr>
              <w:rStyle w:val="CommentReference"/>
            </w:rPr>
          </w:rPrChange>
        </w:rPr>
        <w:commentReference w:id="1069"/>
      </w:r>
      <w:r w:rsidR="00495008" w:rsidRPr="008A020F">
        <w:rPr>
          <w:color w:val="000000" w:themeColor="text1"/>
          <w:highlight w:val="yellow"/>
          <w:rPrChange w:id="1076" w:author="Brown,James T" w:date="2019-02-15T01:55:00Z">
            <w:rPr>
              <w:color w:val="000000" w:themeColor="text1"/>
            </w:rPr>
          </w:rPrChange>
        </w:rPr>
        <w:t>T</w:t>
      </w:r>
      <w:r w:rsidR="00271B96" w:rsidRPr="008A020F">
        <w:rPr>
          <w:color w:val="000000" w:themeColor="text1"/>
          <w:highlight w:val="yellow"/>
          <w:rPrChange w:id="1077" w:author="Brown,James T" w:date="2019-02-15T01:55:00Z">
            <w:rPr>
              <w:color w:val="000000" w:themeColor="text1"/>
            </w:rPr>
          </w:rPrChange>
        </w:rPr>
        <w:t xml:space="preserve">he relationship </w:t>
      </w:r>
      <w:r w:rsidR="00271B96" w:rsidRPr="008A020F">
        <w:rPr>
          <w:color w:val="000000" w:themeColor="text1"/>
          <w:highlight w:val="yellow"/>
          <w:rPrChange w:id="1078" w:author="Brown,James T" w:date="2019-02-15T01:55:00Z">
            <w:rPr>
              <w:color w:val="000000" w:themeColor="text1"/>
            </w:rPr>
          </w:rPrChange>
        </w:rPr>
        <w:lastRenderedPageBreak/>
        <w:t xml:space="preserve">between diapause length and nutrition accumulation could be useful to understanding how insects manage </w:t>
      </w:r>
      <w:r w:rsidR="00495008" w:rsidRPr="008A020F">
        <w:rPr>
          <w:color w:val="000000" w:themeColor="text1"/>
          <w:highlight w:val="yellow"/>
          <w:rPrChange w:id="1079" w:author="Brown,James T" w:date="2019-02-15T01:55:00Z">
            <w:rPr>
              <w:color w:val="000000" w:themeColor="text1"/>
            </w:rPr>
          </w:rPrChange>
        </w:rPr>
        <w:t>nutrition ahead of diapause, provide a possible target for the management of pests that use this life history strategy to survive winter stress, and explain how some insects might use diapause to adjust to warmer winters.</w:t>
      </w:r>
      <w:r w:rsidR="00271B96" w:rsidRPr="008A020F">
        <w:rPr>
          <w:color w:val="000000" w:themeColor="text1"/>
          <w:highlight w:val="yellow"/>
          <w:rPrChange w:id="1080" w:author="Brown,James T" w:date="2019-02-15T01:55:00Z">
            <w:rPr>
              <w:color w:val="000000" w:themeColor="text1"/>
            </w:rPr>
          </w:rPrChange>
        </w:rPr>
        <w:t xml:space="preserve"> </w:t>
      </w:r>
    </w:p>
    <w:p w14:paraId="0402448D" w14:textId="4D8761B6" w:rsidR="00062423" w:rsidRPr="008A020F" w:rsidRDefault="00445BE1" w:rsidP="00062423">
      <w:pPr>
        <w:spacing w:line="480" w:lineRule="auto"/>
        <w:ind w:left="-15" w:right="90" w:firstLine="468"/>
        <w:rPr>
          <w:color w:val="000000" w:themeColor="text1"/>
          <w:highlight w:val="yellow"/>
          <w:rPrChange w:id="1081" w:author="Brown,James T" w:date="2019-02-15T01:55:00Z">
            <w:rPr>
              <w:color w:val="000000" w:themeColor="text1"/>
            </w:rPr>
          </w:rPrChange>
        </w:rPr>
      </w:pPr>
      <w:r w:rsidRPr="008A020F">
        <w:rPr>
          <w:color w:val="000000" w:themeColor="text1"/>
          <w:highlight w:val="yellow"/>
          <w:rPrChange w:id="1082" w:author="Brown,James T" w:date="2019-02-15T01:55:00Z">
            <w:rPr>
              <w:color w:val="000000" w:themeColor="text1"/>
            </w:rPr>
          </w:rPrChange>
        </w:rPr>
        <w:t xml:space="preserve">I found that </w:t>
      </w:r>
      <w:commentRangeStart w:id="1083"/>
      <w:r w:rsidRPr="008A020F">
        <w:rPr>
          <w:color w:val="000000" w:themeColor="text1"/>
          <w:highlight w:val="yellow"/>
          <w:rPrChange w:id="1084" w:author="Brown,James T" w:date="2019-02-15T01:55:00Z">
            <w:rPr>
              <w:color w:val="000000" w:themeColor="text1"/>
            </w:rPr>
          </w:rPrChange>
        </w:rPr>
        <w:t xml:space="preserve">European corn borer larvae </w:t>
      </w:r>
      <w:r w:rsidR="00914942" w:rsidRPr="008A020F">
        <w:rPr>
          <w:color w:val="000000" w:themeColor="text1"/>
          <w:highlight w:val="yellow"/>
          <w:rPrChange w:id="1085" w:author="Brown,James T" w:date="2019-02-15T01:55:00Z">
            <w:rPr>
              <w:color w:val="000000" w:themeColor="text1"/>
            </w:rPr>
          </w:rPrChange>
        </w:rPr>
        <w:t>programmed for diapause</w:t>
      </w:r>
      <w:r w:rsidRPr="008A020F">
        <w:rPr>
          <w:color w:val="000000" w:themeColor="text1"/>
          <w:highlight w:val="yellow"/>
          <w:rPrChange w:id="1086" w:author="Brown,James T" w:date="2019-02-15T01:55:00Z">
            <w:rPr>
              <w:color w:val="000000" w:themeColor="text1"/>
            </w:rPr>
          </w:rPrChange>
        </w:rPr>
        <w:t xml:space="preserve"> stored more lipids when compared to continuously developing larvae</w:t>
      </w:r>
      <w:r w:rsidR="00914942" w:rsidRPr="008A020F">
        <w:rPr>
          <w:color w:val="000000" w:themeColor="text1"/>
          <w:highlight w:val="yellow"/>
          <w:rPrChange w:id="1087" w:author="Brown,James T" w:date="2019-02-15T01:55:00Z">
            <w:rPr>
              <w:color w:val="000000" w:themeColor="text1"/>
            </w:rPr>
          </w:rPrChange>
        </w:rPr>
        <w:t>.</w:t>
      </w:r>
      <w:commentRangeEnd w:id="1083"/>
      <w:r w:rsidR="00914942" w:rsidRPr="008A020F">
        <w:rPr>
          <w:rStyle w:val="CommentReference"/>
          <w:highlight w:val="yellow"/>
          <w:rPrChange w:id="1088" w:author="Brown,James T" w:date="2019-02-15T01:55:00Z">
            <w:rPr>
              <w:rStyle w:val="CommentReference"/>
            </w:rPr>
          </w:rPrChange>
        </w:rPr>
        <w:commentReference w:id="1083"/>
      </w:r>
      <w:r w:rsidR="00914942" w:rsidRPr="008A020F">
        <w:rPr>
          <w:color w:val="000000" w:themeColor="text1"/>
          <w:highlight w:val="yellow"/>
          <w:rPrChange w:id="1089" w:author="Brown,James T" w:date="2019-02-15T01:55:00Z">
            <w:rPr>
              <w:color w:val="000000" w:themeColor="text1"/>
            </w:rPr>
          </w:rPrChange>
        </w:rPr>
        <w:t xml:space="preserve"> </w:t>
      </w:r>
      <w:r w:rsidR="00062423" w:rsidRPr="008A020F">
        <w:rPr>
          <w:color w:val="000000" w:themeColor="text1"/>
          <w:highlight w:val="yellow"/>
          <w:rPrChange w:id="1090" w:author="Brown,James T" w:date="2019-02-15T01:55:00Z">
            <w:rPr>
              <w:color w:val="000000" w:themeColor="text1"/>
            </w:rPr>
          </w:rPrChange>
        </w:rPr>
        <w:t>R</w:t>
      </w:r>
      <w:r w:rsidR="00D27C9E" w:rsidRPr="008A020F">
        <w:rPr>
          <w:color w:val="000000" w:themeColor="text1"/>
          <w:highlight w:val="yellow"/>
          <w:rPrChange w:id="1091" w:author="Brown,James T" w:date="2019-02-15T01:55:00Z">
            <w:rPr>
              <w:color w:val="000000" w:themeColor="text1"/>
            </w:rPr>
          </w:rPrChange>
        </w:rPr>
        <w:t xml:space="preserve">esults </w:t>
      </w:r>
      <w:r w:rsidR="00062423" w:rsidRPr="008A020F">
        <w:rPr>
          <w:color w:val="000000" w:themeColor="text1"/>
          <w:highlight w:val="yellow"/>
          <w:rPrChange w:id="1092" w:author="Brown,James T" w:date="2019-02-15T01:55:00Z">
            <w:rPr>
              <w:color w:val="000000" w:themeColor="text1"/>
            </w:rPr>
          </w:rPrChange>
        </w:rPr>
        <w:t xml:space="preserve">from a similar study </w:t>
      </w:r>
      <w:r w:rsidRPr="008A020F">
        <w:rPr>
          <w:color w:val="000000" w:themeColor="text1"/>
          <w:highlight w:val="yellow"/>
          <w:rPrChange w:id="1093" w:author="Brown,James T" w:date="2019-02-15T01:55:00Z">
            <w:rPr>
              <w:color w:val="000000" w:themeColor="text1"/>
            </w:rPr>
          </w:rPrChange>
        </w:rPr>
        <w:t>also show</w:t>
      </w:r>
      <w:r w:rsidRPr="008A020F">
        <w:rPr>
          <w:color w:val="000000" w:themeColor="text1"/>
          <w:highlight w:val="yellow"/>
          <w:rPrChange w:id="1094" w:author="Brown,James T" w:date="2019-02-15T01:55:00Z">
            <w:rPr>
              <w:color w:val="000000" w:themeColor="text1"/>
            </w:rPr>
          </w:rPrChange>
        </w:rPr>
        <w:t xml:space="preserve"> </w:t>
      </w:r>
      <w:r w:rsidR="00062423" w:rsidRPr="008A020F">
        <w:rPr>
          <w:color w:val="000000" w:themeColor="text1"/>
          <w:highlight w:val="yellow"/>
          <w:rPrChange w:id="1095" w:author="Brown,James T" w:date="2019-02-15T01:55:00Z">
            <w:rPr>
              <w:color w:val="000000" w:themeColor="text1"/>
            </w:rPr>
          </w:rPrChange>
        </w:rPr>
        <w:t xml:space="preserve">that diapause programming is associated with increased lipid accumulation compared to continuously developing larvae. </w:t>
      </w:r>
      <w:commentRangeStart w:id="1096"/>
      <w:r w:rsidR="00062423" w:rsidRPr="008A020F">
        <w:rPr>
          <w:color w:val="000000" w:themeColor="text1"/>
          <w:highlight w:val="yellow"/>
          <w:rPrChange w:id="1097" w:author="Brown,James T" w:date="2019-02-15T01:55:00Z">
            <w:rPr>
              <w:color w:val="000000" w:themeColor="text1"/>
            </w:rPr>
          </w:rPrChange>
        </w:rPr>
        <w:t xml:space="preserve">Vukašinović et al. (2013) measured lipid stores in European corn borers they collected from maize fields in the fall and found that larvae preparing for diapause accumulated more lipids compared to non-diapause larvae (Vukašinović et al., 2013). </w:t>
      </w:r>
      <w:commentRangeEnd w:id="1096"/>
      <w:r w:rsidR="00062423" w:rsidRPr="008A020F">
        <w:rPr>
          <w:rStyle w:val="CommentReference"/>
          <w:highlight w:val="yellow"/>
          <w:rPrChange w:id="1098" w:author="Brown,James T" w:date="2019-02-15T01:55:00Z">
            <w:rPr>
              <w:rStyle w:val="CommentReference"/>
            </w:rPr>
          </w:rPrChange>
        </w:rPr>
        <w:commentReference w:id="1096"/>
      </w:r>
      <w:r w:rsidRPr="008A020F">
        <w:rPr>
          <w:color w:val="000000" w:themeColor="text1"/>
          <w:highlight w:val="yellow"/>
          <w:rPrChange w:id="1099" w:author="Brown,James T" w:date="2019-02-15T01:55:00Z">
            <w:rPr>
              <w:color w:val="000000" w:themeColor="text1"/>
            </w:rPr>
          </w:rPrChange>
        </w:rPr>
        <w:t xml:space="preserve">Taken together, the results from </w:t>
      </w:r>
      <w:r w:rsidRPr="008A020F">
        <w:rPr>
          <w:color w:val="000000" w:themeColor="text1"/>
          <w:highlight w:val="yellow"/>
          <w:rPrChange w:id="1100" w:author="Brown,James T" w:date="2019-02-15T01:55:00Z">
            <w:rPr>
              <w:color w:val="000000" w:themeColor="text1"/>
            </w:rPr>
          </w:rPrChange>
        </w:rPr>
        <w:t>Vukašinović et al. (2013)</w:t>
      </w:r>
      <w:r w:rsidRPr="008A020F">
        <w:rPr>
          <w:color w:val="000000" w:themeColor="text1"/>
          <w:highlight w:val="yellow"/>
          <w:rPrChange w:id="1101" w:author="Brown,James T" w:date="2019-02-15T01:55:00Z">
            <w:rPr>
              <w:color w:val="000000" w:themeColor="text1"/>
            </w:rPr>
          </w:rPrChange>
        </w:rPr>
        <w:t xml:space="preserve"> and my current study</w:t>
      </w:r>
      <w:r w:rsidRPr="008A020F">
        <w:rPr>
          <w:color w:val="000000" w:themeColor="text1"/>
          <w:highlight w:val="yellow"/>
          <w:rPrChange w:id="1102" w:author="Brown,James T" w:date="2019-02-15T01:55:00Z">
            <w:rPr>
              <w:color w:val="000000" w:themeColor="text1"/>
            </w:rPr>
          </w:rPrChange>
        </w:rPr>
        <w:t xml:space="preserve"> </w:t>
      </w:r>
      <w:r w:rsidR="00062423" w:rsidRPr="008A020F">
        <w:rPr>
          <w:color w:val="000000" w:themeColor="text1"/>
          <w:highlight w:val="yellow"/>
          <w:rPrChange w:id="1103" w:author="Brown,James T" w:date="2019-02-15T01:55:00Z">
            <w:rPr>
              <w:color w:val="000000" w:themeColor="text1"/>
            </w:rPr>
          </w:rPrChange>
        </w:rPr>
        <w:t xml:space="preserve">point to an </w:t>
      </w:r>
      <w:commentRangeStart w:id="1104"/>
      <w:r w:rsidR="00062423" w:rsidRPr="008A020F">
        <w:rPr>
          <w:color w:val="000000" w:themeColor="text1"/>
          <w:highlight w:val="yellow"/>
          <w:rPrChange w:id="1105" w:author="Brown,James T" w:date="2019-02-15T01:55:00Z">
            <w:rPr>
              <w:color w:val="000000" w:themeColor="text1"/>
            </w:rPr>
          </w:rPrChange>
        </w:rPr>
        <w:t xml:space="preserve">association between </w:t>
      </w:r>
      <w:commentRangeEnd w:id="1104"/>
      <w:r w:rsidR="00062423" w:rsidRPr="008A020F">
        <w:rPr>
          <w:rStyle w:val="CommentReference"/>
          <w:highlight w:val="yellow"/>
          <w:rPrChange w:id="1106" w:author="Brown,James T" w:date="2019-02-15T01:55:00Z">
            <w:rPr>
              <w:rStyle w:val="CommentReference"/>
            </w:rPr>
          </w:rPrChange>
        </w:rPr>
        <w:commentReference w:id="1104"/>
      </w:r>
      <w:r w:rsidR="00062423" w:rsidRPr="008A020F">
        <w:rPr>
          <w:color w:val="000000" w:themeColor="text1"/>
          <w:highlight w:val="yellow"/>
          <w:rPrChange w:id="1107" w:author="Brown,James T" w:date="2019-02-15T01:55:00Z">
            <w:rPr>
              <w:color w:val="000000" w:themeColor="text1"/>
            </w:rPr>
          </w:rPrChange>
        </w:rPr>
        <w:t xml:space="preserve"> diapause programming and nutrition accumulation ahead of diapause however, </w:t>
      </w:r>
      <w:commentRangeStart w:id="1108"/>
      <w:r w:rsidR="00062423" w:rsidRPr="008A020F">
        <w:rPr>
          <w:color w:val="000000" w:themeColor="text1"/>
          <w:highlight w:val="yellow"/>
          <w:rPrChange w:id="1109" w:author="Brown,James T" w:date="2019-02-15T01:55:00Z">
            <w:rPr>
              <w:color w:val="000000" w:themeColor="text1"/>
            </w:rPr>
          </w:rPrChange>
        </w:rPr>
        <w:t>they are not robust enough to make a correlation between diapause length and lipid accumulation</w:t>
      </w:r>
      <w:commentRangeEnd w:id="1108"/>
      <w:r w:rsidR="00062423" w:rsidRPr="008A020F">
        <w:rPr>
          <w:rStyle w:val="CommentReference"/>
          <w:highlight w:val="yellow"/>
          <w:rPrChange w:id="1110" w:author="Brown,James T" w:date="2019-02-15T01:55:00Z">
            <w:rPr>
              <w:rStyle w:val="CommentReference"/>
            </w:rPr>
          </w:rPrChange>
        </w:rPr>
        <w:commentReference w:id="1108"/>
      </w:r>
      <w:r w:rsidR="00062423" w:rsidRPr="008A020F">
        <w:rPr>
          <w:color w:val="000000" w:themeColor="text1"/>
          <w:highlight w:val="yellow"/>
          <w:rPrChange w:id="1111" w:author="Brown,James T" w:date="2019-02-15T01:55:00Z">
            <w:rPr>
              <w:color w:val="000000" w:themeColor="text1"/>
            </w:rPr>
          </w:rPrChange>
        </w:rPr>
        <w:t>.</w:t>
      </w:r>
      <w:r w:rsidR="00BE155D" w:rsidRPr="008A020F">
        <w:rPr>
          <w:color w:val="000000" w:themeColor="text1"/>
          <w:highlight w:val="yellow"/>
          <w:rPrChange w:id="1112" w:author="Brown,James T" w:date="2019-02-15T01:55:00Z">
            <w:rPr>
              <w:color w:val="000000" w:themeColor="text1"/>
            </w:rPr>
          </w:rPrChange>
        </w:rPr>
        <w:t xml:space="preserve"> </w:t>
      </w:r>
    </w:p>
    <w:p w14:paraId="3A33835E" w14:textId="2764D57D" w:rsidR="00BE155D" w:rsidRDefault="00BE155D" w:rsidP="00062423">
      <w:pPr>
        <w:spacing w:line="480" w:lineRule="auto"/>
        <w:ind w:left="-15" w:right="90" w:firstLine="468"/>
        <w:rPr>
          <w:color w:val="000000" w:themeColor="text1"/>
        </w:rPr>
      </w:pPr>
      <w:r w:rsidRPr="008A020F">
        <w:rPr>
          <w:color w:val="000000" w:themeColor="text1"/>
          <w:highlight w:val="yellow"/>
          <w:rPrChange w:id="1113" w:author="Brown,James T" w:date="2019-02-15T01:55:00Z">
            <w:rPr>
              <w:color w:val="000000" w:themeColor="text1"/>
            </w:rPr>
          </w:rPrChange>
        </w:rPr>
        <w:t xml:space="preserve">Nutrition storage prior to the onset of diapause has repeatedly been shown to be a pivotal step in diapause preparation and this result has been demonstrated across a number of taxa (Adkisson et al., 1963; Mitchell and Briegel, </w:t>
      </w:r>
      <w:commentRangeStart w:id="1114"/>
      <w:r w:rsidRPr="008A020F">
        <w:rPr>
          <w:color w:val="000000" w:themeColor="text1"/>
          <w:highlight w:val="yellow"/>
          <w:rPrChange w:id="1115" w:author="Brown,James T" w:date="2019-02-15T01:55:00Z">
            <w:rPr>
              <w:color w:val="000000" w:themeColor="text1"/>
            </w:rPr>
          </w:rPrChange>
        </w:rPr>
        <w:t>1989</w:t>
      </w:r>
      <w:commentRangeEnd w:id="1114"/>
      <w:r w:rsidRPr="008A020F">
        <w:rPr>
          <w:rStyle w:val="CommentReference"/>
          <w:highlight w:val="yellow"/>
          <w:rPrChange w:id="1116" w:author="Brown,James T" w:date="2019-02-15T01:55:00Z">
            <w:rPr>
              <w:rStyle w:val="CommentReference"/>
            </w:rPr>
          </w:rPrChange>
        </w:rPr>
        <w:commentReference w:id="1114"/>
      </w:r>
      <w:r w:rsidRPr="008A020F">
        <w:rPr>
          <w:color w:val="000000" w:themeColor="text1"/>
          <w:highlight w:val="yellow"/>
          <w:rPrChange w:id="1117" w:author="Brown,James T" w:date="2019-02-15T01:55:00Z">
            <w:rPr>
              <w:color w:val="000000" w:themeColor="text1"/>
            </w:rPr>
          </w:rPrChange>
        </w:rPr>
        <w:t>).</w:t>
      </w:r>
    </w:p>
    <w:p w14:paraId="135FBE9F" w14:textId="77777777" w:rsidR="00062423" w:rsidRDefault="00062423" w:rsidP="00DC3A25">
      <w:pPr>
        <w:spacing w:line="480" w:lineRule="auto"/>
        <w:ind w:right="90"/>
        <w:rPr>
          <w:color w:val="000000" w:themeColor="text1"/>
        </w:rPr>
      </w:pPr>
    </w:p>
    <w:p w14:paraId="76848705" w14:textId="74CA63B3" w:rsidR="00062423" w:rsidRDefault="00062423" w:rsidP="006E4F43">
      <w:pPr>
        <w:spacing w:line="480" w:lineRule="auto"/>
        <w:ind w:left="-15" w:right="90" w:firstLine="468"/>
        <w:rPr>
          <w:color w:val="000000" w:themeColor="text1"/>
        </w:rPr>
      </w:pPr>
      <w:r>
        <w:rPr>
          <w:color w:val="000000" w:themeColor="text1"/>
        </w:rPr>
        <w:t xml:space="preserve"> </w:t>
      </w:r>
      <w:r w:rsidR="00D27C9E" w:rsidRPr="004F09C9">
        <w:rPr>
          <w:color w:val="000000" w:themeColor="text1"/>
        </w:rPr>
        <w:t>were recorded in the Burnet moth (</w:t>
      </w:r>
      <w:r w:rsidR="00D27C9E" w:rsidRPr="004F09C9">
        <w:rPr>
          <w:i/>
          <w:color w:val="000000" w:themeColor="text1"/>
        </w:rPr>
        <w:t xml:space="preserve">Zygaena trifolii </w:t>
      </w:r>
      <w:r w:rsidR="00D27C9E" w:rsidRPr="004F09C9">
        <w:rPr>
          <w:color w:val="000000" w:themeColor="text1"/>
        </w:rPr>
        <w:t>(Esper)) by Wipking et al. (1995). These researchers reared larvae in diapause programming conditions and non-diapause conditions at 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w:t>
      </w:r>
      <w:r w:rsidR="00D27C9E" w:rsidRPr="004F09C9">
        <w:rPr>
          <w:color w:val="000000" w:themeColor="text1"/>
        </w:rPr>
        <w:lastRenderedPageBreak/>
        <w:t xml:space="preserve">increase </w:t>
      </w:r>
      <w:commentRangeStart w:id="1118"/>
      <w:r w:rsidR="00D27C9E" w:rsidRPr="004F09C9">
        <w:rPr>
          <w:color w:val="000000" w:themeColor="text1"/>
        </w:rPr>
        <w:t xml:space="preserve">in lipid stores in compared </w:t>
      </w:r>
      <w:commentRangeEnd w:id="1118"/>
      <w:r w:rsidR="00FF3FA4">
        <w:rPr>
          <w:rStyle w:val="CommentReference"/>
        </w:rPr>
        <w:commentReference w:id="1118"/>
      </w:r>
      <w:r w:rsidR="00D27C9E" w:rsidRPr="004F09C9">
        <w:rPr>
          <w:color w:val="000000" w:themeColor="text1"/>
        </w:rPr>
        <w:t xml:space="preserve">to larvae not programmed for diapause (Wipking et al., 1995). </w:t>
      </w:r>
    </w:p>
    <w:p w14:paraId="2B9990EF" w14:textId="77777777" w:rsidR="00062423" w:rsidRDefault="00062423" w:rsidP="00062423">
      <w:pPr>
        <w:spacing w:line="480" w:lineRule="auto"/>
        <w:ind w:left="-15" w:right="90" w:firstLine="0"/>
        <w:rPr>
          <w:color w:val="000000" w:themeColor="text1"/>
        </w:rPr>
      </w:pPr>
    </w:p>
    <w:p w14:paraId="41C48CBD" w14:textId="68F7831C" w:rsidR="006F58EA" w:rsidRPr="004F09C9" w:rsidRDefault="00D27C9E" w:rsidP="00B155A8">
      <w:pPr>
        <w:spacing w:line="480" w:lineRule="auto"/>
        <w:ind w:left="-15" w:right="90" w:firstLine="0"/>
        <w:rPr>
          <w:color w:val="000000" w:themeColor="text1"/>
        </w:rPr>
      </w:pPr>
      <w:r w:rsidRPr="004F09C9">
        <w:rPr>
          <w:color w:val="000000" w:themeColor="text1"/>
        </w:rPr>
        <w:t>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sufficient reserves to restart their lifecycle, including dispersing, mating, and reproducing.</w:t>
      </w:r>
    </w:p>
    <w:p w14:paraId="06E34AD0" w14:textId="6C0F53C1"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compared to their counterparts reared in thermally variable environments (Williams et al., 2012). </w:t>
      </w:r>
    </w:p>
    <w:p w14:paraId="48FA4048" w14:textId="6EDD8882" w:rsidR="006F58EA" w:rsidRPr="004F09C9" w:rsidRDefault="00D27C9E" w:rsidP="00BE155D">
      <w:pPr>
        <w:spacing w:line="480" w:lineRule="auto"/>
        <w:ind w:left="-15" w:right="90" w:firstLine="468"/>
        <w:rPr>
          <w:color w:val="000000" w:themeColor="text1"/>
        </w:rPr>
      </w:pPr>
      <w:r w:rsidRPr="004F09C9">
        <w:rPr>
          <w:color w:val="000000" w:themeColor="text1"/>
        </w:rPr>
        <w:lastRenderedPageBreak/>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4380F4B4" w14:textId="77777777"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1119"/>
      <w:r w:rsidRPr="004F09C9">
        <w:rPr>
          <w:color w:val="000000" w:themeColor="text1"/>
        </w:rPr>
        <w:t>season</w:t>
      </w:r>
      <w:commentRangeEnd w:id="1119"/>
      <w:r w:rsidR="009514F6">
        <w:rPr>
          <w:rStyle w:val="CommentReference"/>
        </w:rPr>
        <w:commentReference w:id="1119"/>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1120"/>
      <w:r w:rsidRPr="004F09C9">
        <w:rPr>
          <w:color w:val="000000" w:themeColor="text1"/>
        </w:rPr>
        <w:t xml:space="preserve">The indirect association between increasing seasonal temperatures and the 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1120"/>
      <w:r w:rsidR="009514F6">
        <w:rPr>
          <w:rStyle w:val="CommentReference"/>
        </w:rPr>
        <w:commentReference w:id="1120"/>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45388278"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210B5"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1877C4CD" w14:textId="10938E66"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together, these two studies implicate longer growing seasons in increasing access to nutrition ahead of diapause (pitcher plant mosquito) and increased voltinism (fall webworm). If </w:t>
      </w:r>
      <w:r w:rsidRPr="004F09C9">
        <w:rPr>
          <w:color w:val="000000" w:themeColor="text1"/>
        </w:rPr>
        <w:lastRenderedPageBreak/>
        <w:t xml:space="preserve">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1121"/>
      <w:r w:rsidRPr="004F09C9">
        <w:rPr>
          <w:color w:val="000000" w:themeColor="text1"/>
        </w:rPr>
        <w:t xml:space="preserve">Where larvae with the long-diapause genotype and the short-diapause genotype occur sympatrically, long-diapause genotype larvae enter diapause earlier in the growing season and exit diapause later in the spring than larvae with the short diapause genotype. </w:t>
      </w:r>
      <w:commentRangeEnd w:id="1121"/>
      <w:r w:rsidR="00DB78B2">
        <w:rPr>
          <w:rStyle w:val="CommentReference"/>
        </w:rPr>
        <w:commentReference w:id="1121"/>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5C5A62B" w14:textId="70B555D1" w:rsidR="006F58EA" w:rsidRPr="004F09C9" w:rsidRDefault="00D27C9E" w:rsidP="00CE5B15">
      <w:pPr>
        <w:spacing w:line="480" w:lineRule="auto"/>
        <w:ind w:left="-15" w:right="213" w:firstLine="468"/>
        <w:rPr>
          <w:color w:val="000000" w:themeColor="text1"/>
        </w:rPr>
      </w:pPr>
      <w:commentRangeStart w:id="1122"/>
      <w:r w:rsidRPr="004F09C9">
        <w:rPr>
          <w:color w:val="000000" w:themeColor="text1"/>
        </w:rPr>
        <w:t xml:space="preserve">Variation in the response of short-diapause genotype larvae </w:t>
      </w:r>
      <w:commentRangeEnd w:id="1122"/>
      <w:r w:rsidR="00DB78B2">
        <w:rPr>
          <w:rStyle w:val="CommentReference"/>
        </w:rPr>
        <w:commentReference w:id="1122"/>
      </w:r>
      <w:r w:rsidRPr="004F09C9">
        <w:rPr>
          <w:color w:val="000000" w:themeColor="text1"/>
        </w:rPr>
        <w:t xml:space="preserve">to diapause programming suggests an increased sensitivity to the cues that terminate diapause be one way European corn borers take advantage of growing seasons that begin earlier (McLeod and Beck, 1963). Diapause programming for short diapause genotype individuals lead to at least two different 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lastRenderedPageBreak/>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4A849437" w14:textId="2D81F21E" w:rsidR="006F58EA" w:rsidRDefault="00D27C9E" w:rsidP="00CE5B15">
      <w:pPr>
        <w:spacing w:line="480" w:lineRule="auto"/>
        <w:ind w:left="-15" w:right="90" w:firstLine="468"/>
        <w:rPr>
          <w:ins w:id="1123" w:author="Brown,James T" w:date="2019-02-14T14:10:00Z"/>
          <w:color w:val="000000" w:themeColor="text1"/>
        </w:rPr>
      </w:pPr>
      <w:r w:rsidRPr="004F09C9">
        <w:rPr>
          <w:color w:val="000000" w:themeColor="text1"/>
        </w:rPr>
        <w:t xml:space="preserve">Long-diapause genotype larvae exposed to increased temperatures at the end of the growing seasons could experience increased voltinism as higher temperatures delay the onset 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The long-diapause larvae in these regions that avoid diapause could eventually eclose as adults and produce an additional generation of herbivorous </w:t>
      </w:r>
      <w:commentRangeStart w:id="1124"/>
      <w:r w:rsidRPr="004F09C9">
        <w:rPr>
          <w:color w:val="000000" w:themeColor="text1"/>
        </w:rPr>
        <w:t>larvae.</w:t>
      </w:r>
      <w:commentRangeEnd w:id="1124"/>
      <w:r w:rsidR="00667F35">
        <w:rPr>
          <w:rStyle w:val="CommentReference"/>
        </w:rPr>
        <w:commentReference w:id="1124"/>
      </w:r>
    </w:p>
    <w:p w14:paraId="3AE68FDB" w14:textId="3084703B" w:rsidR="008262F8" w:rsidRDefault="008262F8" w:rsidP="00CE5B15">
      <w:pPr>
        <w:spacing w:line="480" w:lineRule="auto"/>
        <w:ind w:left="-15" w:right="90" w:firstLine="468"/>
        <w:rPr>
          <w:ins w:id="1125" w:author="Brown,James T" w:date="2019-02-14T14:10:00Z"/>
          <w:color w:val="000000" w:themeColor="text1"/>
        </w:rPr>
      </w:pPr>
    </w:p>
    <w:p w14:paraId="63D25BF3" w14:textId="1C25AE1B" w:rsidR="008262F8" w:rsidRDefault="008262F8" w:rsidP="00CE5B15">
      <w:pPr>
        <w:spacing w:line="480" w:lineRule="auto"/>
        <w:ind w:left="-15" w:right="90" w:firstLine="468"/>
        <w:rPr>
          <w:ins w:id="1126" w:author="Brown,James T" w:date="2019-02-14T14:11:00Z"/>
          <w:color w:val="000000" w:themeColor="text1"/>
        </w:rPr>
      </w:pPr>
    </w:p>
    <w:p w14:paraId="6C94F31C" w14:textId="293F66F2" w:rsidR="008262F8" w:rsidRDefault="008262F8" w:rsidP="00CE5B15">
      <w:pPr>
        <w:spacing w:line="480" w:lineRule="auto"/>
        <w:ind w:left="-15" w:right="90" w:firstLine="468"/>
        <w:rPr>
          <w:ins w:id="1127" w:author="Brown,James T" w:date="2019-02-14T14:11:00Z"/>
          <w:color w:val="000000" w:themeColor="text1"/>
        </w:rPr>
      </w:pPr>
    </w:p>
    <w:p w14:paraId="4B0050E7" w14:textId="6D69112C" w:rsidR="008262F8" w:rsidRDefault="008262F8" w:rsidP="00CE5B15">
      <w:pPr>
        <w:spacing w:line="480" w:lineRule="auto"/>
        <w:ind w:left="-15" w:right="90" w:firstLine="468"/>
        <w:rPr>
          <w:ins w:id="1128" w:author="Brown,James T" w:date="2019-02-14T14:11:00Z"/>
          <w:color w:val="000000" w:themeColor="text1"/>
        </w:rPr>
      </w:pPr>
    </w:p>
    <w:p w14:paraId="72C4B7C6" w14:textId="77777777" w:rsidR="008262F8" w:rsidRPr="004F09C9" w:rsidRDefault="008262F8" w:rsidP="00CE5B15">
      <w:pPr>
        <w:spacing w:line="480" w:lineRule="auto"/>
        <w:ind w:left="-15" w:right="90" w:firstLine="468"/>
        <w:rPr>
          <w:color w:val="000000" w:themeColor="text1"/>
        </w:rPr>
      </w:pPr>
    </w:p>
    <w:p w14:paraId="5B36DE9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DB43274" wp14:editId="25003C9F">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000C7CB7" w14:textId="75958002" w:rsidR="006F58EA" w:rsidRDefault="00D27C9E" w:rsidP="00DA52FB">
      <w:pPr>
        <w:spacing w:line="238" w:lineRule="auto"/>
        <w:ind w:left="1153" w:right="90" w:hanging="1168"/>
        <w:rPr>
          <w:ins w:id="1129"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035CC2AB" w14:textId="77777777" w:rsidR="00F87FE4" w:rsidRPr="004F09C9" w:rsidRDefault="00F87FE4" w:rsidP="00DA52FB">
      <w:pPr>
        <w:spacing w:line="238" w:lineRule="auto"/>
        <w:ind w:left="1153" w:right="90" w:hanging="1168"/>
        <w:rPr>
          <w:color w:val="000000" w:themeColor="text1"/>
        </w:rPr>
      </w:pPr>
    </w:p>
    <w:p w14:paraId="7A192E33"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522673F" wp14:editId="63DF9A4D">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330E63CC"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4A1767BE"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42F6194" wp14:editId="78BF29ED">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7EF3CDAB" w14:textId="0611BBB4"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1130" w:author="Brown,James T" w:date="2019-02-13T22:16:00Z">
        <w:r w:rsidRPr="004F09C9" w:rsidDel="00B71FB5">
          <w:rPr>
            <w:color w:val="000000" w:themeColor="text1"/>
          </w:rPr>
          <w:delText>day</w:delText>
        </w:r>
      </w:del>
      <w:ins w:id="1131" w:author="Brown,James T" w:date="2019-02-13T22:16:00Z">
        <w:r w:rsidR="00B71FB5" w:rsidRPr="004F09C9">
          <w:rPr>
            <w:color w:val="000000" w:themeColor="text1"/>
          </w:rPr>
          <w:t>days</w:t>
        </w:r>
      </w:ins>
      <w:r w:rsidRPr="004F09C9">
        <w:rPr>
          <w:color w:val="000000" w:themeColor="text1"/>
        </w:rPr>
        <w:t xml:space="preserve"> after</w:t>
      </w:r>
    </w:p>
    <w:p w14:paraId="6A261DAB"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534D0F6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8B86E05" wp14:editId="366198A6">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4E549392"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1DAE27E0"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929E22F" wp14:editId="36D702A9">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3D3C7C11"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4705AC9"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718DE236" wp14:editId="6B2C2322">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7557BD37" w14:textId="543B9AE1"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1132"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1133"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202CBE9"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174CB063" wp14:editId="74178221">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05576E6" w14:textId="534A3D72"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1134"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1135" w:author="Brown, James T." w:date="2019-02-07T10:15:00Z">
        <w:r w:rsidR="004B74F2">
          <w:rPr>
            <w:color w:val="000000" w:themeColor="text1"/>
          </w:rPr>
          <w:t>shallow-diapause</w:t>
        </w:r>
      </w:ins>
      <w:r w:rsidRPr="004F09C9">
        <w:rPr>
          <w:color w:val="000000" w:themeColor="text1"/>
        </w:rPr>
        <w:t xml:space="preserve"> phenotype (orange) and a </w:t>
      </w:r>
      <w:ins w:id="1136" w:author="Brown, James T." w:date="2019-02-07T10:14:00Z">
        <w:r w:rsidR="004B74F2">
          <w:rPr>
            <w:color w:val="000000" w:themeColor="text1"/>
          </w:rPr>
          <w:t>deep-diapause</w:t>
        </w:r>
      </w:ins>
      <w:r w:rsidRPr="004F09C9">
        <w:rPr>
          <w:color w:val="000000" w:themeColor="text1"/>
        </w:rPr>
        <w:t xml:space="preserve"> phenotype (blue). Mass peak days: day-6 for </w:t>
      </w:r>
      <w:ins w:id="1137" w:author="Brown, James T." w:date="2019-02-07T10:15:00Z">
        <w:r w:rsidR="004B74F2">
          <w:rPr>
            <w:color w:val="000000" w:themeColor="text1"/>
          </w:rPr>
          <w:t>shallow-diapause</w:t>
        </w:r>
      </w:ins>
      <w:r w:rsidRPr="004F09C9">
        <w:rPr>
          <w:color w:val="000000" w:themeColor="text1"/>
        </w:rPr>
        <w:t xml:space="preserve"> larvae and day-6 for </w:t>
      </w:r>
      <w:ins w:id="1138"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1139" w:author="Brown, James T." w:date="2019-02-07T10:14:00Z">
        <w:r w:rsidR="004B74F2">
          <w:rPr>
            <w:color w:val="000000" w:themeColor="text1"/>
          </w:rPr>
          <w:t>deep-diapause</w:t>
        </w:r>
      </w:ins>
      <w:r w:rsidRPr="004F09C9">
        <w:rPr>
          <w:color w:val="000000" w:themeColor="text1"/>
        </w:rPr>
        <w:t xml:space="preserve"> (black) </w:t>
      </w:r>
      <w:ins w:id="1140"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1141" w:author="Brown, James T." w:date="2019-02-07T10:15:00Z">
        <w:r w:rsidR="004B74F2">
          <w:rPr>
            <w:color w:val="000000" w:themeColor="text1"/>
          </w:rPr>
          <w:t>shallow-diapause</w:t>
        </w:r>
      </w:ins>
      <w:r w:rsidRPr="004F09C9">
        <w:rPr>
          <w:color w:val="000000" w:themeColor="text1"/>
        </w:rPr>
        <w:t xml:space="preserve"> and </w:t>
      </w:r>
      <w:ins w:id="1142" w:author="Brown, James T." w:date="2019-02-07T10:14:00Z">
        <w:r w:rsidR="004B74F2">
          <w:rPr>
            <w:color w:val="000000" w:themeColor="text1"/>
          </w:rPr>
          <w:t>deep-diapause</w:t>
        </w:r>
      </w:ins>
      <w:r w:rsidRPr="004F09C9">
        <w:rPr>
          <w:color w:val="000000" w:themeColor="text1"/>
        </w:rPr>
        <w:t xml:space="preserve"> larvae (F-statistic=1.068, DF=14, p-value=0.319).</w:t>
      </w:r>
    </w:p>
    <w:p w14:paraId="69BF137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4E826B9" wp14:editId="19224F11">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6259D79A" w14:textId="36332CB6"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1143" w:author="Brown, James T." w:date="2019-02-12T11:02:00Z">
        <w:del w:id="1144"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1145" w:author="Brown, James T." w:date="2019-02-12T11:01:00Z">
        <w:r w:rsidR="00E872D5">
          <w:rPr>
            <w:color w:val="000000" w:themeColor="text1"/>
          </w:rPr>
          <w:t>a</w:t>
        </w:r>
      </w:ins>
      <w:r w:rsidRPr="004F09C9">
        <w:rPr>
          <w:color w:val="000000" w:themeColor="text1"/>
        </w:rPr>
        <w:t>ffected by diapause genotype (t-value=6.</w:t>
      </w:r>
      <w:del w:id="1146" w:author="Brown,James T" w:date="2019-02-13T22:17:00Z">
        <w:r w:rsidRPr="004F09C9" w:rsidDel="00B71FB5">
          <w:rPr>
            <w:color w:val="000000" w:themeColor="text1"/>
          </w:rPr>
          <w:delText>85,Df</w:delText>
        </w:r>
      </w:del>
      <w:ins w:id="1147"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1148"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2BB11958"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43FFA12" wp14:editId="3569558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44261C1C" w14:textId="12E36F3C"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1149" w:author="Brown,James T" w:date="2019-02-13T22:17:00Z">
        <w:r w:rsidRPr="004F09C9" w:rsidDel="00B71FB5">
          <w:rPr>
            <w:color w:val="000000" w:themeColor="text1"/>
          </w:rPr>
          <w:delText>7,p</w:delText>
        </w:r>
      </w:del>
      <w:ins w:id="1150" w:author="Brown,James T" w:date="2019-02-13T22:17:00Z">
        <w:r w:rsidR="00B71FB5" w:rsidRPr="004F09C9">
          <w:rPr>
            <w:color w:val="000000" w:themeColor="text1"/>
          </w:rPr>
          <w:t>7, p</w:t>
        </w:r>
      </w:ins>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ins w:id="1151" w:author="Brown, James T." w:date="2019-02-12T11:02:00Z">
        <w:r w:rsidR="00E872D5">
          <w:rPr>
            <w:color w:val="000000" w:themeColor="text1"/>
          </w:rPr>
          <w:t>a</w:t>
        </w:r>
      </w:ins>
      <w:r w:rsidRPr="004F09C9">
        <w:rPr>
          <w:color w:val="000000" w:themeColor="text1"/>
        </w:rPr>
        <w:t>ffected by diapause genotype (t-value=4.74, Df=16.7,</w:t>
      </w:r>
    </w:p>
    <w:p w14:paraId="05114188" w14:textId="11B58AA3"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1152" w:author="Brown,James T" w:date="2019-02-13T22:17:00Z">
        <w:r w:rsidRPr="004F09C9" w:rsidDel="00B71FB5">
          <w:rPr>
            <w:color w:val="000000" w:themeColor="text1"/>
          </w:rPr>
          <w:delText>effected</w:delText>
        </w:r>
      </w:del>
      <w:ins w:id="1153" w:author="Brown,James T" w:date="2019-02-13T22:17:00Z">
        <w:r w:rsidR="00B71FB5" w:rsidRPr="004F09C9">
          <w:rPr>
            <w:color w:val="000000" w:themeColor="text1"/>
          </w:rPr>
          <w:t>affected</w:t>
        </w:r>
      </w:ins>
      <w:r w:rsidRPr="004F09C9">
        <w:rPr>
          <w:color w:val="000000" w:themeColor="text1"/>
        </w:rPr>
        <w:t xml:space="preserve"> lipid mass depletion (t-value=-2.38, Df=14.</w:t>
      </w:r>
      <w:del w:id="1154" w:author="Brown,James T" w:date="2019-02-13T22:17:00Z">
        <w:r w:rsidRPr="004F09C9" w:rsidDel="00B71FB5">
          <w:rPr>
            <w:color w:val="000000" w:themeColor="text1"/>
          </w:rPr>
          <w:delText>1,p</w:delText>
        </w:r>
      </w:del>
      <w:ins w:id="1155"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1156" w:author="Brown,James T" w:date="2019-02-13T22:17:00Z">
        <w:r w:rsidRPr="004F09C9" w:rsidDel="00B71FB5">
          <w:rPr>
            <w:color w:val="000000" w:themeColor="text1"/>
          </w:rPr>
          <w:delText>4,p</w:delText>
        </w:r>
      </w:del>
      <w:ins w:id="1157"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020BAC57" w14:textId="57C85F2E"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1158" w:author="Brown,James T" w:date="2019-02-03T13:29:00Z">
        <w:r w:rsidR="00A21756">
          <w:rPr>
            <w:color w:val="000000" w:themeColor="text1"/>
          </w:rPr>
          <w:t>Linear model</w:t>
        </w:r>
      </w:ins>
      <w:ins w:id="1159" w:author="Brown,James T" w:date="2019-02-03T13:31:00Z">
        <w:r w:rsidR="00D9566E">
          <w:rPr>
            <w:color w:val="000000" w:themeColor="text1"/>
          </w:rPr>
          <w:t>s</w:t>
        </w:r>
      </w:ins>
      <w:ins w:id="1160"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34F4096" w14:textId="77777777">
        <w:trPr>
          <w:trHeight w:val="451"/>
        </w:trPr>
        <w:tc>
          <w:tcPr>
            <w:tcW w:w="6899" w:type="dxa"/>
            <w:tcBorders>
              <w:top w:val="double" w:sz="3" w:space="0" w:color="000000"/>
              <w:left w:val="nil"/>
              <w:bottom w:val="double" w:sz="3" w:space="0" w:color="000000"/>
              <w:right w:val="nil"/>
            </w:tcBorders>
          </w:tcPr>
          <w:p w14:paraId="14DF465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549A7569"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44972D03"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76A6AD32"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7C7E73F" w14:textId="77777777">
        <w:trPr>
          <w:trHeight w:val="716"/>
        </w:trPr>
        <w:tc>
          <w:tcPr>
            <w:tcW w:w="6899" w:type="dxa"/>
            <w:tcBorders>
              <w:top w:val="double" w:sz="3" w:space="0" w:color="000000"/>
              <w:left w:val="nil"/>
              <w:bottom w:val="single" w:sz="3" w:space="0" w:color="000000"/>
              <w:right w:val="nil"/>
            </w:tcBorders>
          </w:tcPr>
          <w:p w14:paraId="426DAA36"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427ACD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011F6C90"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D946E5C"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325A930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0B62862" w14:textId="77777777">
        <w:trPr>
          <w:trHeight w:val="692"/>
        </w:trPr>
        <w:tc>
          <w:tcPr>
            <w:tcW w:w="6899" w:type="dxa"/>
            <w:tcBorders>
              <w:top w:val="single" w:sz="3" w:space="0" w:color="000000"/>
              <w:left w:val="nil"/>
              <w:bottom w:val="single" w:sz="3" w:space="0" w:color="000000"/>
              <w:right w:val="nil"/>
            </w:tcBorders>
          </w:tcPr>
          <w:p w14:paraId="2AFF40B4"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1D620F4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5F036F5"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7948FD"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76F21901"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3FFFC4D9" w14:textId="77777777">
        <w:trPr>
          <w:trHeight w:val="692"/>
        </w:trPr>
        <w:tc>
          <w:tcPr>
            <w:tcW w:w="6899" w:type="dxa"/>
            <w:tcBorders>
              <w:top w:val="single" w:sz="3" w:space="0" w:color="000000"/>
              <w:left w:val="nil"/>
              <w:bottom w:val="single" w:sz="3" w:space="0" w:color="000000"/>
              <w:right w:val="nil"/>
            </w:tcBorders>
          </w:tcPr>
          <w:p w14:paraId="27381C8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2EAB5A9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EBEE369"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7C2738D0"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07BB859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24886ECB" w14:textId="77777777">
        <w:trPr>
          <w:trHeight w:val="692"/>
        </w:trPr>
        <w:tc>
          <w:tcPr>
            <w:tcW w:w="6899" w:type="dxa"/>
            <w:tcBorders>
              <w:top w:val="single" w:sz="3" w:space="0" w:color="000000"/>
              <w:left w:val="nil"/>
              <w:bottom w:val="single" w:sz="3" w:space="0" w:color="000000"/>
              <w:right w:val="nil"/>
            </w:tcBorders>
          </w:tcPr>
          <w:p w14:paraId="522F830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3C1DD3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3F4F3EC6"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5E27FE94"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3F5E6D00"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21C766E7" w14:textId="77777777">
        <w:trPr>
          <w:trHeight w:val="692"/>
        </w:trPr>
        <w:tc>
          <w:tcPr>
            <w:tcW w:w="6899" w:type="dxa"/>
            <w:tcBorders>
              <w:top w:val="single" w:sz="3" w:space="0" w:color="000000"/>
              <w:left w:val="nil"/>
              <w:bottom w:val="single" w:sz="3" w:space="0" w:color="000000"/>
              <w:right w:val="nil"/>
            </w:tcBorders>
          </w:tcPr>
          <w:p w14:paraId="210F3AC3" w14:textId="3CF850D6"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1161" w:author="Brown, James T." w:date="2019-02-07T10:14:00Z">
              <w:r w:rsidR="004B74F2">
                <w:rPr>
                  <w:color w:val="000000" w:themeColor="text1"/>
                </w:rPr>
                <w:t>deep-diapause</w:t>
              </w:r>
            </w:ins>
            <w:r w:rsidRPr="004F09C9">
              <w:rPr>
                <w:color w:val="000000" w:themeColor="text1"/>
              </w:rPr>
              <w:t xml:space="preserve"> individuals</w:t>
            </w:r>
          </w:p>
          <w:p w14:paraId="604E1C9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FAB86DA"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6261234C"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43940D1A"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9C37831" w14:textId="77777777" w:rsidR="006F58EA" w:rsidRPr="004F09C9" w:rsidRDefault="00D27C9E">
      <w:pPr>
        <w:rPr>
          <w:color w:val="000000" w:themeColor="text1"/>
        </w:rPr>
      </w:pPr>
      <w:r w:rsidRPr="004F09C9">
        <w:rPr>
          <w:color w:val="000000" w:themeColor="text1"/>
        </w:rPr>
        <w:br w:type="page"/>
      </w:r>
    </w:p>
    <w:p w14:paraId="5AE6EC8E" w14:textId="06747F48"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162"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1163"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035A937A" w14:textId="77777777" w:rsidTr="00B662AB">
        <w:trPr>
          <w:trHeight w:val="504"/>
        </w:trPr>
        <w:tc>
          <w:tcPr>
            <w:tcW w:w="6290" w:type="dxa"/>
            <w:tcBorders>
              <w:top w:val="double" w:sz="3" w:space="0" w:color="000000"/>
              <w:left w:val="nil"/>
              <w:bottom w:val="double" w:sz="3" w:space="0" w:color="000000"/>
              <w:right w:val="nil"/>
            </w:tcBorders>
          </w:tcPr>
          <w:p w14:paraId="680DEE0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972938E"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3B93B42F"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C7443D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267B3CBF" w14:textId="77777777" w:rsidTr="00B662AB">
        <w:trPr>
          <w:trHeight w:val="321"/>
        </w:trPr>
        <w:tc>
          <w:tcPr>
            <w:tcW w:w="6290" w:type="dxa"/>
            <w:tcBorders>
              <w:top w:val="double" w:sz="3" w:space="0" w:color="000000"/>
              <w:left w:val="nil"/>
              <w:bottom w:val="single" w:sz="3" w:space="0" w:color="000000"/>
              <w:right w:val="nil"/>
            </w:tcBorders>
          </w:tcPr>
          <w:p w14:paraId="44D86E0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3E022A62"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7420C6A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8718800" w14:textId="77777777" w:rsidR="00206B10" w:rsidRPr="004F09C9" w:rsidRDefault="00206B10" w:rsidP="00B662AB">
            <w:pPr>
              <w:spacing w:after="160" w:line="259" w:lineRule="auto"/>
              <w:ind w:left="0" w:firstLine="0"/>
              <w:rPr>
                <w:color w:val="000000" w:themeColor="text1"/>
              </w:rPr>
            </w:pPr>
          </w:p>
        </w:tc>
      </w:tr>
      <w:tr w:rsidR="00206B10" w:rsidRPr="004F09C9" w14:paraId="1DCA0769" w14:textId="77777777" w:rsidTr="00B662AB">
        <w:trPr>
          <w:trHeight w:val="366"/>
        </w:trPr>
        <w:tc>
          <w:tcPr>
            <w:tcW w:w="6290" w:type="dxa"/>
            <w:tcBorders>
              <w:top w:val="single" w:sz="3" w:space="0" w:color="000000"/>
              <w:left w:val="nil"/>
              <w:bottom w:val="nil"/>
              <w:right w:val="nil"/>
            </w:tcBorders>
          </w:tcPr>
          <w:p w14:paraId="60D62F9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EBD91F"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59F52F03"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2E195B23"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3B79C7A" w14:textId="77777777" w:rsidTr="00B662AB">
        <w:trPr>
          <w:trHeight w:val="369"/>
        </w:trPr>
        <w:tc>
          <w:tcPr>
            <w:tcW w:w="6290" w:type="dxa"/>
            <w:tcBorders>
              <w:top w:val="nil"/>
              <w:left w:val="nil"/>
              <w:bottom w:val="nil"/>
              <w:right w:val="nil"/>
            </w:tcBorders>
          </w:tcPr>
          <w:p w14:paraId="6A8B1BB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5B3FE45"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52E8A64"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357FD267"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4074C678" w14:textId="77777777" w:rsidTr="00B662AB">
        <w:trPr>
          <w:trHeight w:val="277"/>
        </w:trPr>
        <w:tc>
          <w:tcPr>
            <w:tcW w:w="6290" w:type="dxa"/>
            <w:tcBorders>
              <w:top w:val="nil"/>
              <w:left w:val="nil"/>
              <w:bottom w:val="nil"/>
              <w:right w:val="nil"/>
            </w:tcBorders>
          </w:tcPr>
          <w:p w14:paraId="35FAACB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6CC1C63E"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60DF34D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6DFA900A"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1EE8898F" w14:textId="77777777" w:rsidTr="00B662AB">
        <w:trPr>
          <w:trHeight w:val="335"/>
        </w:trPr>
        <w:tc>
          <w:tcPr>
            <w:tcW w:w="6290" w:type="dxa"/>
            <w:tcBorders>
              <w:top w:val="nil"/>
              <w:left w:val="nil"/>
              <w:bottom w:val="double" w:sz="3" w:space="0" w:color="000000"/>
              <w:right w:val="nil"/>
            </w:tcBorders>
          </w:tcPr>
          <w:p w14:paraId="5AEEC6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54AC54F"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70802536"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F208DB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392AA62A" w14:textId="77777777" w:rsidTr="00B662AB">
        <w:trPr>
          <w:trHeight w:val="321"/>
        </w:trPr>
        <w:tc>
          <w:tcPr>
            <w:tcW w:w="6290" w:type="dxa"/>
            <w:tcBorders>
              <w:top w:val="double" w:sz="3" w:space="0" w:color="000000"/>
              <w:left w:val="nil"/>
              <w:bottom w:val="single" w:sz="3" w:space="0" w:color="000000"/>
              <w:right w:val="nil"/>
            </w:tcBorders>
          </w:tcPr>
          <w:p w14:paraId="59F1E6B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302D34C1"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514D990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8F4248B" w14:textId="77777777" w:rsidR="00206B10" w:rsidRPr="004F09C9" w:rsidRDefault="00206B10" w:rsidP="00B662AB">
            <w:pPr>
              <w:spacing w:after="160" w:line="259" w:lineRule="auto"/>
              <w:ind w:left="0" w:firstLine="0"/>
              <w:rPr>
                <w:color w:val="000000" w:themeColor="text1"/>
              </w:rPr>
            </w:pPr>
          </w:p>
        </w:tc>
      </w:tr>
      <w:tr w:rsidR="00206B10" w:rsidRPr="004F09C9" w14:paraId="46EAC1CD" w14:textId="77777777" w:rsidTr="00B662AB">
        <w:trPr>
          <w:trHeight w:val="287"/>
        </w:trPr>
        <w:tc>
          <w:tcPr>
            <w:tcW w:w="6290" w:type="dxa"/>
            <w:tcBorders>
              <w:top w:val="single" w:sz="3" w:space="0" w:color="000000"/>
              <w:left w:val="nil"/>
              <w:bottom w:val="nil"/>
              <w:right w:val="nil"/>
            </w:tcBorders>
          </w:tcPr>
          <w:p w14:paraId="34355F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E9F198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8A26B0A"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49F13E2B"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F4CC7AC" w14:textId="77777777" w:rsidTr="00B662AB">
        <w:trPr>
          <w:trHeight w:val="277"/>
        </w:trPr>
        <w:tc>
          <w:tcPr>
            <w:tcW w:w="6290" w:type="dxa"/>
            <w:tcBorders>
              <w:top w:val="nil"/>
              <w:left w:val="nil"/>
              <w:bottom w:val="nil"/>
              <w:right w:val="nil"/>
            </w:tcBorders>
          </w:tcPr>
          <w:p w14:paraId="3719A89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6E64AD5F"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275C0887"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10BFF5FE"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A022BFB" w14:textId="77777777" w:rsidTr="00B662AB">
        <w:trPr>
          <w:trHeight w:val="289"/>
        </w:trPr>
        <w:tc>
          <w:tcPr>
            <w:tcW w:w="6290" w:type="dxa"/>
            <w:tcBorders>
              <w:top w:val="nil"/>
              <w:left w:val="nil"/>
              <w:bottom w:val="nil"/>
              <w:right w:val="nil"/>
            </w:tcBorders>
          </w:tcPr>
          <w:p w14:paraId="2F94E6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E56E95B"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67434B42"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1BAAFEEB"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27CC6CDA" w14:textId="77777777" w:rsidTr="00B662AB">
        <w:trPr>
          <w:trHeight w:val="311"/>
        </w:trPr>
        <w:tc>
          <w:tcPr>
            <w:tcW w:w="6290" w:type="dxa"/>
            <w:tcBorders>
              <w:top w:val="nil"/>
              <w:left w:val="nil"/>
              <w:bottom w:val="single" w:sz="3" w:space="0" w:color="000000"/>
              <w:right w:val="nil"/>
            </w:tcBorders>
          </w:tcPr>
          <w:p w14:paraId="105DEEE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EA3395B"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56DC5AA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5E8ECFF2"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6878BD49" w14:textId="77777777" w:rsidR="00206B10" w:rsidRDefault="00206B10">
      <w:pPr>
        <w:spacing w:line="259" w:lineRule="auto"/>
        <w:ind w:left="1076" w:right="90" w:hanging="1091"/>
        <w:rPr>
          <w:ins w:id="1164" w:author="Brown,James T" w:date="2019-02-03T14:12:00Z"/>
          <w:color w:val="000000" w:themeColor="text1"/>
        </w:rPr>
      </w:pPr>
    </w:p>
    <w:p w14:paraId="7B028E68" w14:textId="77777777" w:rsidR="00206B10" w:rsidRDefault="00206B10">
      <w:pPr>
        <w:spacing w:line="259" w:lineRule="auto"/>
        <w:ind w:left="1076" w:right="90" w:hanging="1091"/>
        <w:rPr>
          <w:ins w:id="1165" w:author="Brown,James T" w:date="2019-02-03T14:12:00Z"/>
          <w:color w:val="000000" w:themeColor="text1"/>
        </w:rPr>
      </w:pPr>
    </w:p>
    <w:p w14:paraId="2C1E1369" w14:textId="77777777" w:rsidR="00206B10" w:rsidRDefault="00206B10">
      <w:pPr>
        <w:spacing w:line="259" w:lineRule="auto"/>
        <w:ind w:left="1076" w:right="90" w:hanging="1091"/>
        <w:rPr>
          <w:ins w:id="1166" w:author="Brown,James T" w:date="2019-02-03T14:12:00Z"/>
          <w:color w:val="000000" w:themeColor="text1"/>
        </w:rPr>
      </w:pPr>
    </w:p>
    <w:p w14:paraId="18DB5EB7" w14:textId="77777777" w:rsidR="00206B10" w:rsidRDefault="00206B10">
      <w:pPr>
        <w:spacing w:line="259" w:lineRule="auto"/>
        <w:ind w:left="1076" w:right="90" w:hanging="1091"/>
        <w:rPr>
          <w:ins w:id="1167" w:author="Brown,James T" w:date="2019-02-03T14:12:00Z"/>
          <w:color w:val="000000" w:themeColor="text1"/>
        </w:rPr>
      </w:pPr>
    </w:p>
    <w:p w14:paraId="32CD5578" w14:textId="77777777" w:rsidR="00206B10" w:rsidRDefault="00206B10">
      <w:pPr>
        <w:spacing w:line="259" w:lineRule="auto"/>
        <w:ind w:left="1076" w:right="90" w:hanging="1091"/>
        <w:rPr>
          <w:ins w:id="1168" w:author="Brown,James T" w:date="2019-02-03T14:12:00Z"/>
          <w:color w:val="000000" w:themeColor="text1"/>
        </w:rPr>
      </w:pPr>
    </w:p>
    <w:p w14:paraId="0A549EE9" w14:textId="77777777" w:rsidR="00206B10" w:rsidRDefault="00206B10">
      <w:pPr>
        <w:spacing w:line="259" w:lineRule="auto"/>
        <w:ind w:left="1076" w:right="90" w:hanging="1091"/>
        <w:rPr>
          <w:ins w:id="1169" w:author="Brown,James T" w:date="2019-02-03T14:12:00Z"/>
          <w:color w:val="000000" w:themeColor="text1"/>
        </w:rPr>
      </w:pPr>
    </w:p>
    <w:p w14:paraId="6B60FA9A" w14:textId="77777777" w:rsidR="00206B10" w:rsidRDefault="00206B10">
      <w:pPr>
        <w:spacing w:line="259" w:lineRule="auto"/>
        <w:ind w:left="1076" w:right="90" w:hanging="1091"/>
        <w:rPr>
          <w:ins w:id="1170" w:author="Brown,James T" w:date="2019-02-03T14:12:00Z"/>
          <w:color w:val="000000" w:themeColor="text1"/>
        </w:rPr>
      </w:pPr>
    </w:p>
    <w:p w14:paraId="027ADB5D" w14:textId="77777777" w:rsidR="00206B10" w:rsidRDefault="00206B10">
      <w:pPr>
        <w:spacing w:line="259" w:lineRule="auto"/>
        <w:ind w:left="1076" w:right="90" w:hanging="1091"/>
        <w:rPr>
          <w:ins w:id="1171" w:author="Brown,James T" w:date="2019-02-03T14:12:00Z"/>
          <w:color w:val="000000" w:themeColor="text1"/>
        </w:rPr>
      </w:pPr>
    </w:p>
    <w:p w14:paraId="3E3E242D" w14:textId="77777777" w:rsidR="00206B10" w:rsidRDefault="00206B10">
      <w:pPr>
        <w:spacing w:line="259" w:lineRule="auto"/>
        <w:ind w:left="1076" w:right="90" w:hanging="1091"/>
        <w:rPr>
          <w:ins w:id="1172" w:author="Brown,James T" w:date="2019-02-03T14:12:00Z"/>
          <w:color w:val="000000" w:themeColor="text1"/>
        </w:rPr>
      </w:pPr>
    </w:p>
    <w:p w14:paraId="70FE9E53" w14:textId="77777777" w:rsidR="00206B10" w:rsidRDefault="00206B10">
      <w:pPr>
        <w:spacing w:line="259" w:lineRule="auto"/>
        <w:ind w:left="1076" w:right="90" w:hanging="1091"/>
        <w:rPr>
          <w:ins w:id="1173" w:author="Brown,James T" w:date="2019-02-03T14:12:00Z"/>
          <w:color w:val="000000" w:themeColor="text1"/>
        </w:rPr>
      </w:pPr>
    </w:p>
    <w:p w14:paraId="730CCE09" w14:textId="77777777" w:rsidR="00206B10" w:rsidRDefault="00206B10">
      <w:pPr>
        <w:spacing w:line="259" w:lineRule="auto"/>
        <w:ind w:left="1076" w:right="90" w:hanging="1091"/>
        <w:rPr>
          <w:ins w:id="1174" w:author="Brown,James T" w:date="2019-02-03T14:12:00Z"/>
          <w:color w:val="000000" w:themeColor="text1"/>
        </w:rPr>
      </w:pPr>
    </w:p>
    <w:p w14:paraId="4D492116" w14:textId="77777777" w:rsidR="00206B10" w:rsidRDefault="00206B10">
      <w:pPr>
        <w:spacing w:line="259" w:lineRule="auto"/>
        <w:ind w:left="1076" w:right="90" w:hanging="1091"/>
        <w:rPr>
          <w:ins w:id="1175" w:author="Brown,James T" w:date="2019-02-03T14:12:00Z"/>
          <w:color w:val="000000" w:themeColor="text1"/>
        </w:rPr>
      </w:pPr>
    </w:p>
    <w:p w14:paraId="09871F8A" w14:textId="77777777" w:rsidR="00206B10" w:rsidRDefault="00206B10">
      <w:pPr>
        <w:spacing w:line="259" w:lineRule="auto"/>
        <w:ind w:left="1076" w:right="90" w:hanging="1091"/>
        <w:rPr>
          <w:ins w:id="1176" w:author="Brown,James T" w:date="2019-02-03T14:12:00Z"/>
          <w:color w:val="000000" w:themeColor="text1"/>
        </w:rPr>
      </w:pPr>
    </w:p>
    <w:p w14:paraId="1FD19CBE" w14:textId="77777777" w:rsidR="00206B10" w:rsidRDefault="00206B10">
      <w:pPr>
        <w:spacing w:line="259" w:lineRule="auto"/>
        <w:ind w:left="1076" w:right="90" w:hanging="1091"/>
        <w:rPr>
          <w:ins w:id="1177" w:author="Brown,James T" w:date="2019-02-03T14:12:00Z"/>
          <w:color w:val="000000" w:themeColor="text1"/>
        </w:rPr>
      </w:pPr>
    </w:p>
    <w:p w14:paraId="4776F3EC" w14:textId="77777777" w:rsidR="00206B10" w:rsidRDefault="00206B10">
      <w:pPr>
        <w:spacing w:line="259" w:lineRule="auto"/>
        <w:ind w:left="1076" w:right="90" w:hanging="1091"/>
        <w:rPr>
          <w:ins w:id="1178" w:author="Brown,James T" w:date="2019-02-03T14:12:00Z"/>
          <w:color w:val="000000" w:themeColor="text1"/>
        </w:rPr>
      </w:pPr>
    </w:p>
    <w:p w14:paraId="397888D7" w14:textId="77777777" w:rsidR="00206B10" w:rsidRDefault="00206B10">
      <w:pPr>
        <w:spacing w:line="259" w:lineRule="auto"/>
        <w:ind w:left="1076" w:right="90" w:hanging="1091"/>
        <w:rPr>
          <w:ins w:id="1179" w:author="Brown,James T" w:date="2019-02-03T14:12:00Z"/>
          <w:color w:val="000000" w:themeColor="text1"/>
        </w:rPr>
      </w:pPr>
    </w:p>
    <w:p w14:paraId="60266D5B" w14:textId="77777777" w:rsidR="00206B10" w:rsidRDefault="00206B10">
      <w:pPr>
        <w:spacing w:line="259" w:lineRule="auto"/>
        <w:ind w:left="1076" w:right="90" w:hanging="1091"/>
        <w:rPr>
          <w:ins w:id="1180" w:author="Brown,James T" w:date="2019-02-03T14:12:00Z"/>
          <w:color w:val="000000" w:themeColor="text1"/>
        </w:rPr>
      </w:pPr>
    </w:p>
    <w:p w14:paraId="3D3E2050" w14:textId="77777777" w:rsidR="00206B10" w:rsidRDefault="00206B10">
      <w:pPr>
        <w:spacing w:line="259" w:lineRule="auto"/>
        <w:ind w:left="1076" w:right="90" w:hanging="1091"/>
        <w:rPr>
          <w:ins w:id="1181" w:author="Brown,James T" w:date="2019-02-03T14:12:00Z"/>
          <w:color w:val="000000" w:themeColor="text1"/>
        </w:rPr>
      </w:pPr>
    </w:p>
    <w:p w14:paraId="136A7841" w14:textId="77777777" w:rsidR="00206B10" w:rsidRDefault="00206B10">
      <w:pPr>
        <w:spacing w:line="259" w:lineRule="auto"/>
        <w:ind w:left="1076" w:right="90" w:hanging="1091"/>
        <w:rPr>
          <w:ins w:id="1182" w:author="Brown,James T" w:date="2019-02-03T14:12:00Z"/>
          <w:color w:val="000000" w:themeColor="text1"/>
        </w:rPr>
      </w:pPr>
    </w:p>
    <w:p w14:paraId="76940B42" w14:textId="77777777" w:rsidR="00206B10" w:rsidRDefault="00206B10">
      <w:pPr>
        <w:spacing w:line="259" w:lineRule="auto"/>
        <w:ind w:left="1076" w:right="90" w:hanging="1091"/>
        <w:rPr>
          <w:ins w:id="1183" w:author="Brown,James T" w:date="2019-02-03T14:12:00Z"/>
          <w:color w:val="000000" w:themeColor="text1"/>
        </w:rPr>
      </w:pPr>
    </w:p>
    <w:p w14:paraId="2880E547" w14:textId="77777777" w:rsidR="00206B10" w:rsidRDefault="00206B10">
      <w:pPr>
        <w:spacing w:line="259" w:lineRule="auto"/>
        <w:ind w:left="1076" w:right="90" w:hanging="1091"/>
        <w:rPr>
          <w:ins w:id="1184" w:author="Brown,James T" w:date="2019-02-03T14:12:00Z"/>
          <w:color w:val="000000" w:themeColor="text1"/>
        </w:rPr>
      </w:pPr>
    </w:p>
    <w:p w14:paraId="73E8A9D5" w14:textId="77777777" w:rsidR="00206B10" w:rsidRDefault="00206B10">
      <w:pPr>
        <w:spacing w:line="259" w:lineRule="auto"/>
        <w:ind w:left="1076" w:right="90" w:hanging="1091"/>
        <w:rPr>
          <w:ins w:id="1185" w:author="Brown,James T" w:date="2019-02-03T14:11:00Z"/>
          <w:color w:val="000000" w:themeColor="text1"/>
        </w:rPr>
      </w:pPr>
    </w:p>
    <w:p w14:paraId="3FC856CD" w14:textId="77777777" w:rsidR="00206B10" w:rsidRDefault="00206B10">
      <w:pPr>
        <w:spacing w:line="259" w:lineRule="auto"/>
        <w:ind w:left="1076" w:right="90" w:hanging="1091"/>
        <w:rPr>
          <w:ins w:id="1186" w:author="Brown,James T" w:date="2019-02-03T14:12:00Z"/>
          <w:color w:val="000000" w:themeColor="text1"/>
        </w:rPr>
      </w:pPr>
    </w:p>
    <w:p w14:paraId="03B6CB38" w14:textId="3E4394B8"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187"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1188"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39CBC96E" w14:textId="77777777" w:rsidTr="00B662AB">
        <w:trPr>
          <w:trHeight w:val="427"/>
        </w:trPr>
        <w:tc>
          <w:tcPr>
            <w:tcW w:w="4914" w:type="dxa"/>
            <w:tcBorders>
              <w:top w:val="double" w:sz="3" w:space="0" w:color="000000"/>
              <w:left w:val="nil"/>
              <w:bottom w:val="single" w:sz="3" w:space="0" w:color="000000"/>
              <w:right w:val="nil"/>
            </w:tcBorders>
          </w:tcPr>
          <w:p w14:paraId="169EE7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9250B1E"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4D287F60"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5AB5AEC"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037073B" w14:textId="77777777" w:rsidTr="00B662AB">
        <w:trPr>
          <w:trHeight w:val="297"/>
        </w:trPr>
        <w:tc>
          <w:tcPr>
            <w:tcW w:w="4914" w:type="dxa"/>
            <w:tcBorders>
              <w:top w:val="single" w:sz="3" w:space="0" w:color="000000"/>
              <w:left w:val="nil"/>
              <w:bottom w:val="single" w:sz="3" w:space="0" w:color="000000"/>
              <w:right w:val="nil"/>
            </w:tcBorders>
          </w:tcPr>
          <w:p w14:paraId="59FB558E"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1A0E0533"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26EA3C7C"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031F3B6A" w14:textId="77777777" w:rsidR="00206B10" w:rsidRPr="004F09C9" w:rsidRDefault="00206B10" w:rsidP="00B662AB">
            <w:pPr>
              <w:spacing w:after="160" w:line="259" w:lineRule="auto"/>
              <w:ind w:left="0" w:firstLine="0"/>
              <w:rPr>
                <w:color w:val="000000" w:themeColor="text1"/>
              </w:rPr>
            </w:pPr>
          </w:p>
        </w:tc>
      </w:tr>
      <w:tr w:rsidR="00206B10" w:rsidRPr="004F09C9" w14:paraId="27BCA7BF" w14:textId="77777777" w:rsidTr="00B662AB">
        <w:trPr>
          <w:trHeight w:val="340"/>
        </w:trPr>
        <w:tc>
          <w:tcPr>
            <w:tcW w:w="4914" w:type="dxa"/>
            <w:tcBorders>
              <w:top w:val="single" w:sz="3" w:space="0" w:color="000000"/>
              <w:left w:val="nil"/>
              <w:bottom w:val="nil"/>
              <w:right w:val="nil"/>
            </w:tcBorders>
          </w:tcPr>
          <w:p w14:paraId="3A1D455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FFA0276"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53D12E8"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130AFDF0"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5FB8C50" w14:textId="77777777" w:rsidTr="00B662AB">
        <w:trPr>
          <w:trHeight w:val="384"/>
        </w:trPr>
        <w:tc>
          <w:tcPr>
            <w:tcW w:w="4914" w:type="dxa"/>
            <w:tcBorders>
              <w:top w:val="nil"/>
              <w:left w:val="nil"/>
              <w:bottom w:val="nil"/>
              <w:right w:val="nil"/>
            </w:tcBorders>
          </w:tcPr>
          <w:p w14:paraId="0B7C0FC6"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175DA0D"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113AE444"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1B53B961"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6923B77C" w14:textId="77777777" w:rsidTr="00B662AB">
        <w:trPr>
          <w:trHeight w:val="395"/>
        </w:trPr>
        <w:tc>
          <w:tcPr>
            <w:tcW w:w="4914" w:type="dxa"/>
            <w:tcBorders>
              <w:top w:val="nil"/>
              <w:left w:val="nil"/>
              <w:bottom w:val="nil"/>
              <w:right w:val="nil"/>
            </w:tcBorders>
          </w:tcPr>
          <w:p w14:paraId="4E42BD3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7162C7D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5988406"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770DD7FB"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06F61127" w14:textId="77777777" w:rsidTr="00B662AB">
        <w:trPr>
          <w:trHeight w:val="470"/>
        </w:trPr>
        <w:tc>
          <w:tcPr>
            <w:tcW w:w="4914" w:type="dxa"/>
            <w:tcBorders>
              <w:top w:val="nil"/>
              <w:left w:val="nil"/>
              <w:bottom w:val="single" w:sz="3" w:space="0" w:color="000000"/>
              <w:right w:val="nil"/>
            </w:tcBorders>
          </w:tcPr>
          <w:p w14:paraId="1A43014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179452CA"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038D4FE"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F4FE44D"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28FCBAF8" w14:textId="77777777" w:rsidR="00206B10" w:rsidRDefault="00206B10">
      <w:pPr>
        <w:spacing w:line="259" w:lineRule="auto"/>
        <w:ind w:left="1076" w:right="90" w:hanging="1091"/>
        <w:rPr>
          <w:ins w:id="1189" w:author="Brown,James T" w:date="2019-02-03T14:12:00Z"/>
          <w:color w:val="000000" w:themeColor="text1"/>
        </w:rPr>
      </w:pPr>
    </w:p>
    <w:p w14:paraId="029D7F9C" w14:textId="77777777" w:rsidR="00206B10" w:rsidRDefault="00206B10">
      <w:pPr>
        <w:spacing w:line="259" w:lineRule="auto"/>
        <w:ind w:left="1076" w:right="90" w:hanging="1091"/>
        <w:rPr>
          <w:ins w:id="1190" w:author="Brown,James T" w:date="2019-02-03T14:13:00Z"/>
          <w:color w:val="000000" w:themeColor="text1"/>
        </w:rPr>
      </w:pPr>
    </w:p>
    <w:p w14:paraId="6F352A08" w14:textId="77777777" w:rsidR="00206B10" w:rsidRDefault="00206B10">
      <w:pPr>
        <w:spacing w:line="259" w:lineRule="auto"/>
        <w:ind w:left="1076" w:right="90" w:hanging="1091"/>
        <w:rPr>
          <w:ins w:id="1191" w:author="Brown,James T" w:date="2019-02-03T14:13:00Z"/>
          <w:color w:val="000000" w:themeColor="text1"/>
        </w:rPr>
      </w:pPr>
    </w:p>
    <w:p w14:paraId="659A751C" w14:textId="77777777" w:rsidR="00206B10" w:rsidRDefault="00206B10">
      <w:pPr>
        <w:spacing w:line="259" w:lineRule="auto"/>
        <w:ind w:left="1076" w:right="90" w:hanging="1091"/>
        <w:rPr>
          <w:ins w:id="1192" w:author="Brown,James T" w:date="2019-02-03T14:13:00Z"/>
          <w:color w:val="000000" w:themeColor="text1"/>
        </w:rPr>
      </w:pPr>
    </w:p>
    <w:p w14:paraId="718B9BD8" w14:textId="77777777" w:rsidR="00206B10" w:rsidRDefault="00206B10">
      <w:pPr>
        <w:spacing w:line="259" w:lineRule="auto"/>
        <w:ind w:left="1076" w:right="90" w:hanging="1091"/>
        <w:rPr>
          <w:ins w:id="1193" w:author="Brown,James T" w:date="2019-02-03T14:13:00Z"/>
          <w:color w:val="000000" w:themeColor="text1"/>
        </w:rPr>
      </w:pPr>
    </w:p>
    <w:p w14:paraId="13E6A428" w14:textId="77777777" w:rsidR="00206B10" w:rsidRDefault="00206B10">
      <w:pPr>
        <w:spacing w:line="259" w:lineRule="auto"/>
        <w:ind w:left="1076" w:right="90" w:hanging="1091"/>
        <w:rPr>
          <w:ins w:id="1194" w:author="Brown,James T" w:date="2019-02-03T14:13:00Z"/>
          <w:color w:val="000000" w:themeColor="text1"/>
        </w:rPr>
      </w:pPr>
    </w:p>
    <w:p w14:paraId="12346195" w14:textId="77777777" w:rsidR="00206B10" w:rsidRDefault="00206B10">
      <w:pPr>
        <w:spacing w:line="259" w:lineRule="auto"/>
        <w:ind w:left="1076" w:right="90" w:hanging="1091"/>
        <w:rPr>
          <w:ins w:id="1195" w:author="Brown,James T" w:date="2019-02-03T14:13:00Z"/>
          <w:color w:val="000000" w:themeColor="text1"/>
        </w:rPr>
      </w:pPr>
    </w:p>
    <w:p w14:paraId="7E905CCE" w14:textId="77777777" w:rsidR="00206B10" w:rsidRDefault="00206B10">
      <w:pPr>
        <w:spacing w:line="259" w:lineRule="auto"/>
        <w:ind w:left="1076" w:right="90" w:hanging="1091"/>
        <w:rPr>
          <w:ins w:id="1196" w:author="Brown,James T" w:date="2019-02-03T14:13:00Z"/>
          <w:color w:val="000000" w:themeColor="text1"/>
        </w:rPr>
      </w:pPr>
    </w:p>
    <w:p w14:paraId="03453636" w14:textId="77777777" w:rsidR="00206B10" w:rsidRDefault="00206B10">
      <w:pPr>
        <w:spacing w:line="259" w:lineRule="auto"/>
        <w:ind w:left="1076" w:right="90" w:hanging="1091"/>
        <w:rPr>
          <w:ins w:id="1197" w:author="Brown,James T" w:date="2019-02-03T14:13:00Z"/>
          <w:color w:val="000000" w:themeColor="text1"/>
        </w:rPr>
      </w:pPr>
    </w:p>
    <w:p w14:paraId="113D7456" w14:textId="77777777" w:rsidR="00206B10" w:rsidRDefault="00206B10">
      <w:pPr>
        <w:spacing w:line="259" w:lineRule="auto"/>
        <w:ind w:left="1076" w:right="90" w:hanging="1091"/>
        <w:rPr>
          <w:ins w:id="1198" w:author="Brown,James T" w:date="2019-02-03T14:13:00Z"/>
          <w:color w:val="000000" w:themeColor="text1"/>
        </w:rPr>
      </w:pPr>
    </w:p>
    <w:p w14:paraId="7DA4BBFE" w14:textId="77777777" w:rsidR="00206B10" w:rsidRDefault="00206B10">
      <w:pPr>
        <w:spacing w:line="259" w:lineRule="auto"/>
        <w:ind w:left="1076" w:right="90" w:hanging="1091"/>
        <w:rPr>
          <w:ins w:id="1199" w:author="Brown,James T" w:date="2019-02-03T14:13:00Z"/>
          <w:color w:val="000000" w:themeColor="text1"/>
        </w:rPr>
      </w:pPr>
    </w:p>
    <w:p w14:paraId="33CCEB52" w14:textId="77777777" w:rsidR="00206B10" w:rsidRDefault="00206B10">
      <w:pPr>
        <w:spacing w:line="259" w:lineRule="auto"/>
        <w:ind w:left="1076" w:right="90" w:hanging="1091"/>
        <w:rPr>
          <w:ins w:id="1200" w:author="Brown,James T" w:date="2019-02-03T14:13:00Z"/>
          <w:color w:val="000000" w:themeColor="text1"/>
        </w:rPr>
      </w:pPr>
    </w:p>
    <w:p w14:paraId="576C7FEE" w14:textId="77777777" w:rsidR="00206B10" w:rsidRDefault="00206B10">
      <w:pPr>
        <w:spacing w:line="259" w:lineRule="auto"/>
        <w:ind w:left="1076" w:right="90" w:hanging="1091"/>
        <w:rPr>
          <w:ins w:id="1201" w:author="Brown,James T" w:date="2019-02-03T14:13:00Z"/>
          <w:color w:val="000000" w:themeColor="text1"/>
        </w:rPr>
      </w:pPr>
    </w:p>
    <w:p w14:paraId="7874B0D0" w14:textId="77777777" w:rsidR="00206B10" w:rsidRDefault="00206B10">
      <w:pPr>
        <w:spacing w:line="259" w:lineRule="auto"/>
        <w:ind w:left="1076" w:right="90" w:hanging="1091"/>
        <w:rPr>
          <w:ins w:id="1202" w:author="Brown,James T" w:date="2019-02-03T14:13:00Z"/>
          <w:color w:val="000000" w:themeColor="text1"/>
        </w:rPr>
      </w:pPr>
    </w:p>
    <w:p w14:paraId="2FB01639" w14:textId="77777777" w:rsidR="00206B10" w:rsidRDefault="00206B10">
      <w:pPr>
        <w:spacing w:line="259" w:lineRule="auto"/>
        <w:ind w:left="1076" w:right="90" w:hanging="1091"/>
        <w:rPr>
          <w:ins w:id="1203" w:author="Brown,James T" w:date="2019-02-03T14:13:00Z"/>
          <w:color w:val="000000" w:themeColor="text1"/>
        </w:rPr>
      </w:pPr>
    </w:p>
    <w:p w14:paraId="11514986" w14:textId="77777777" w:rsidR="00206B10" w:rsidRDefault="00206B10">
      <w:pPr>
        <w:spacing w:line="259" w:lineRule="auto"/>
        <w:ind w:left="1076" w:right="90" w:hanging="1091"/>
        <w:rPr>
          <w:ins w:id="1204" w:author="Brown,James T" w:date="2019-02-03T14:13:00Z"/>
          <w:color w:val="000000" w:themeColor="text1"/>
        </w:rPr>
      </w:pPr>
    </w:p>
    <w:p w14:paraId="767E51B9" w14:textId="77777777" w:rsidR="00206B10" w:rsidRDefault="00206B10">
      <w:pPr>
        <w:spacing w:line="259" w:lineRule="auto"/>
        <w:ind w:left="1076" w:right="90" w:hanging="1091"/>
        <w:rPr>
          <w:ins w:id="1205" w:author="Brown,James T" w:date="2019-02-03T14:13:00Z"/>
          <w:color w:val="000000" w:themeColor="text1"/>
        </w:rPr>
      </w:pPr>
    </w:p>
    <w:p w14:paraId="67122150" w14:textId="77777777" w:rsidR="00206B10" w:rsidRDefault="00206B10">
      <w:pPr>
        <w:spacing w:line="259" w:lineRule="auto"/>
        <w:ind w:left="1076" w:right="90" w:hanging="1091"/>
        <w:rPr>
          <w:ins w:id="1206" w:author="Brown,James T" w:date="2019-02-03T14:13:00Z"/>
          <w:color w:val="000000" w:themeColor="text1"/>
        </w:rPr>
      </w:pPr>
    </w:p>
    <w:p w14:paraId="3D94E4B0" w14:textId="77777777" w:rsidR="00206B10" w:rsidRDefault="00206B10">
      <w:pPr>
        <w:spacing w:line="259" w:lineRule="auto"/>
        <w:ind w:left="1076" w:right="90" w:hanging="1091"/>
        <w:rPr>
          <w:ins w:id="1207" w:author="Brown,James T" w:date="2019-02-03T14:13:00Z"/>
          <w:color w:val="000000" w:themeColor="text1"/>
        </w:rPr>
      </w:pPr>
    </w:p>
    <w:p w14:paraId="1415F9A0" w14:textId="77777777" w:rsidR="00206B10" w:rsidRDefault="00206B10">
      <w:pPr>
        <w:spacing w:line="259" w:lineRule="auto"/>
        <w:ind w:left="1076" w:right="90" w:hanging="1091"/>
        <w:rPr>
          <w:ins w:id="1208" w:author="Brown,James T" w:date="2019-02-03T14:13:00Z"/>
          <w:color w:val="000000" w:themeColor="text1"/>
        </w:rPr>
      </w:pPr>
    </w:p>
    <w:p w14:paraId="2A161FC1" w14:textId="77777777" w:rsidR="00206B10" w:rsidRDefault="00206B10">
      <w:pPr>
        <w:spacing w:line="259" w:lineRule="auto"/>
        <w:ind w:left="1076" w:right="90" w:hanging="1091"/>
        <w:rPr>
          <w:ins w:id="1209" w:author="Brown,James T" w:date="2019-02-03T14:13:00Z"/>
          <w:color w:val="000000" w:themeColor="text1"/>
        </w:rPr>
      </w:pPr>
    </w:p>
    <w:p w14:paraId="2DCD0488" w14:textId="77777777" w:rsidR="00206B10" w:rsidRDefault="00206B10">
      <w:pPr>
        <w:spacing w:line="259" w:lineRule="auto"/>
        <w:ind w:left="1076" w:right="90" w:hanging="1091"/>
        <w:rPr>
          <w:ins w:id="1210" w:author="Brown,James T" w:date="2019-02-03T14:13:00Z"/>
          <w:color w:val="000000" w:themeColor="text1"/>
        </w:rPr>
      </w:pPr>
    </w:p>
    <w:p w14:paraId="2D33B1F2" w14:textId="77777777" w:rsidR="00206B10" w:rsidRDefault="00206B10">
      <w:pPr>
        <w:spacing w:line="259" w:lineRule="auto"/>
        <w:ind w:left="1076" w:right="90" w:hanging="1091"/>
        <w:rPr>
          <w:ins w:id="1211" w:author="Brown,James T" w:date="2019-02-03T14:13:00Z"/>
          <w:color w:val="000000" w:themeColor="text1"/>
        </w:rPr>
      </w:pPr>
    </w:p>
    <w:p w14:paraId="333E50E7" w14:textId="77777777" w:rsidR="00206B10" w:rsidRDefault="00206B10">
      <w:pPr>
        <w:spacing w:line="259" w:lineRule="auto"/>
        <w:ind w:left="1076" w:right="90" w:hanging="1091"/>
        <w:rPr>
          <w:ins w:id="1212" w:author="Brown,James T" w:date="2019-02-03T14:13:00Z"/>
          <w:color w:val="000000" w:themeColor="text1"/>
        </w:rPr>
      </w:pPr>
    </w:p>
    <w:p w14:paraId="78B28C66" w14:textId="77777777" w:rsidR="00206B10" w:rsidRDefault="00206B10">
      <w:pPr>
        <w:spacing w:line="259" w:lineRule="auto"/>
        <w:ind w:left="1076" w:right="90" w:hanging="1091"/>
        <w:rPr>
          <w:ins w:id="1213" w:author="Brown,James T" w:date="2019-02-03T14:13:00Z"/>
          <w:color w:val="000000" w:themeColor="text1"/>
        </w:rPr>
      </w:pPr>
    </w:p>
    <w:p w14:paraId="74C12721" w14:textId="77777777" w:rsidR="00206B10" w:rsidRDefault="00206B10">
      <w:pPr>
        <w:spacing w:line="259" w:lineRule="auto"/>
        <w:ind w:left="1076" w:right="90" w:hanging="1091"/>
        <w:rPr>
          <w:ins w:id="1214" w:author="Brown,James T" w:date="2019-02-03T14:13:00Z"/>
          <w:color w:val="000000" w:themeColor="text1"/>
        </w:rPr>
      </w:pPr>
    </w:p>
    <w:p w14:paraId="3107036B" w14:textId="77777777" w:rsidR="00206B10" w:rsidRDefault="00206B10">
      <w:pPr>
        <w:spacing w:line="259" w:lineRule="auto"/>
        <w:ind w:left="1076" w:right="90" w:hanging="1091"/>
        <w:rPr>
          <w:ins w:id="1215" w:author="Brown,James T" w:date="2019-02-03T14:13:00Z"/>
          <w:color w:val="000000" w:themeColor="text1"/>
        </w:rPr>
      </w:pPr>
    </w:p>
    <w:p w14:paraId="751ADF08" w14:textId="77777777" w:rsidR="00206B10" w:rsidRDefault="00206B10">
      <w:pPr>
        <w:spacing w:line="259" w:lineRule="auto"/>
        <w:ind w:left="1076" w:right="90" w:hanging="1091"/>
        <w:rPr>
          <w:ins w:id="1216" w:author="Brown,James T" w:date="2019-02-03T14:13:00Z"/>
          <w:color w:val="000000" w:themeColor="text1"/>
        </w:rPr>
      </w:pPr>
    </w:p>
    <w:p w14:paraId="22EB3AD5" w14:textId="77777777" w:rsidR="00206B10" w:rsidRDefault="00206B10">
      <w:pPr>
        <w:spacing w:line="259" w:lineRule="auto"/>
        <w:ind w:left="1076" w:right="90" w:hanging="1091"/>
        <w:rPr>
          <w:ins w:id="1217" w:author="Brown,James T" w:date="2019-02-03T14:13:00Z"/>
          <w:color w:val="000000" w:themeColor="text1"/>
        </w:rPr>
      </w:pPr>
    </w:p>
    <w:p w14:paraId="353CB9D9" w14:textId="77777777" w:rsidR="00206B10" w:rsidRDefault="00206B10">
      <w:pPr>
        <w:spacing w:line="259" w:lineRule="auto"/>
        <w:ind w:left="1076" w:right="90" w:hanging="1091"/>
        <w:rPr>
          <w:ins w:id="1218" w:author="Brown,James T" w:date="2019-02-03T14:11:00Z"/>
          <w:color w:val="000000" w:themeColor="text1"/>
        </w:rPr>
      </w:pPr>
    </w:p>
    <w:p w14:paraId="75B283B5" w14:textId="41AD2D16"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219"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C73BAB4" w14:textId="2BA78175"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220"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28F82A84" w14:textId="77777777" w:rsidTr="00B662AB">
        <w:trPr>
          <w:trHeight w:val="427"/>
        </w:trPr>
        <w:tc>
          <w:tcPr>
            <w:tcW w:w="6276" w:type="dxa"/>
            <w:tcBorders>
              <w:top w:val="double" w:sz="3" w:space="0" w:color="000000"/>
              <w:left w:val="nil"/>
              <w:bottom w:val="single" w:sz="3" w:space="0" w:color="000000"/>
              <w:right w:val="nil"/>
            </w:tcBorders>
          </w:tcPr>
          <w:p w14:paraId="5ECE604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2E50A2A4"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667C4A6A"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93FA05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2F1F1E9C" w14:textId="77777777" w:rsidTr="00B662AB">
        <w:trPr>
          <w:trHeight w:val="297"/>
        </w:trPr>
        <w:tc>
          <w:tcPr>
            <w:tcW w:w="6276" w:type="dxa"/>
            <w:tcBorders>
              <w:top w:val="single" w:sz="3" w:space="0" w:color="000000"/>
              <w:left w:val="nil"/>
              <w:bottom w:val="single" w:sz="3" w:space="0" w:color="000000"/>
              <w:right w:val="nil"/>
            </w:tcBorders>
          </w:tcPr>
          <w:p w14:paraId="5383C0CD"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008850D1"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08911B53"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1D1F7E0" w14:textId="77777777" w:rsidR="00206B10" w:rsidRPr="004F09C9" w:rsidRDefault="00206B10" w:rsidP="00B662AB">
            <w:pPr>
              <w:spacing w:after="160" w:line="259" w:lineRule="auto"/>
              <w:ind w:left="0" w:firstLine="0"/>
              <w:rPr>
                <w:color w:val="000000" w:themeColor="text1"/>
              </w:rPr>
            </w:pPr>
          </w:p>
        </w:tc>
      </w:tr>
      <w:tr w:rsidR="00206B10" w:rsidRPr="004F09C9" w14:paraId="15C8C73D" w14:textId="77777777" w:rsidTr="00B662AB">
        <w:trPr>
          <w:trHeight w:val="328"/>
        </w:trPr>
        <w:tc>
          <w:tcPr>
            <w:tcW w:w="6276" w:type="dxa"/>
            <w:tcBorders>
              <w:top w:val="single" w:sz="3" w:space="0" w:color="000000"/>
              <w:left w:val="nil"/>
              <w:bottom w:val="nil"/>
              <w:right w:val="nil"/>
            </w:tcBorders>
          </w:tcPr>
          <w:p w14:paraId="57E61AB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19CBD39"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513F125"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4917168C"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66915BE7" w14:textId="77777777" w:rsidTr="00B662AB">
        <w:trPr>
          <w:trHeight w:val="395"/>
        </w:trPr>
        <w:tc>
          <w:tcPr>
            <w:tcW w:w="6276" w:type="dxa"/>
            <w:tcBorders>
              <w:top w:val="nil"/>
              <w:left w:val="nil"/>
              <w:bottom w:val="nil"/>
              <w:right w:val="nil"/>
            </w:tcBorders>
          </w:tcPr>
          <w:p w14:paraId="5290227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E87D924"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3CA24213"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37CDA074"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8AE2D9F" w14:textId="77777777" w:rsidTr="00B662AB">
        <w:trPr>
          <w:trHeight w:val="494"/>
        </w:trPr>
        <w:tc>
          <w:tcPr>
            <w:tcW w:w="6276" w:type="dxa"/>
            <w:tcBorders>
              <w:top w:val="nil"/>
              <w:left w:val="nil"/>
              <w:bottom w:val="double" w:sz="3" w:space="0" w:color="000000"/>
              <w:right w:val="nil"/>
            </w:tcBorders>
          </w:tcPr>
          <w:p w14:paraId="717F9DF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47DCAA0F"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7774CF4C"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57418C3F"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5C327297" w14:textId="77777777" w:rsidTr="00B662AB">
        <w:trPr>
          <w:trHeight w:val="427"/>
        </w:trPr>
        <w:tc>
          <w:tcPr>
            <w:tcW w:w="6276" w:type="dxa"/>
            <w:tcBorders>
              <w:top w:val="double" w:sz="3" w:space="0" w:color="000000"/>
              <w:left w:val="nil"/>
              <w:bottom w:val="single" w:sz="3" w:space="0" w:color="000000"/>
              <w:right w:val="nil"/>
            </w:tcBorders>
          </w:tcPr>
          <w:p w14:paraId="1D18F3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613C54D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2901FE3"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4E24287F" w14:textId="77777777" w:rsidR="00206B10" w:rsidRPr="004F09C9" w:rsidRDefault="00206B10" w:rsidP="00B662AB">
            <w:pPr>
              <w:spacing w:after="160" w:line="259" w:lineRule="auto"/>
              <w:ind w:left="0" w:firstLine="0"/>
              <w:rPr>
                <w:color w:val="000000" w:themeColor="text1"/>
              </w:rPr>
            </w:pPr>
          </w:p>
        </w:tc>
      </w:tr>
      <w:tr w:rsidR="00206B10" w:rsidRPr="004F09C9" w14:paraId="45BA9790" w14:textId="77777777" w:rsidTr="00B662AB">
        <w:trPr>
          <w:trHeight w:val="340"/>
        </w:trPr>
        <w:tc>
          <w:tcPr>
            <w:tcW w:w="6276" w:type="dxa"/>
            <w:tcBorders>
              <w:top w:val="single" w:sz="3" w:space="0" w:color="000000"/>
              <w:left w:val="nil"/>
              <w:bottom w:val="nil"/>
              <w:right w:val="nil"/>
            </w:tcBorders>
          </w:tcPr>
          <w:p w14:paraId="1662FE9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ECEE596"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24AA4CE"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4A1294F"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417ECC3D" w14:textId="77777777" w:rsidTr="00B662AB">
        <w:trPr>
          <w:trHeight w:val="384"/>
        </w:trPr>
        <w:tc>
          <w:tcPr>
            <w:tcW w:w="6276" w:type="dxa"/>
            <w:tcBorders>
              <w:top w:val="nil"/>
              <w:left w:val="nil"/>
              <w:bottom w:val="nil"/>
              <w:right w:val="nil"/>
            </w:tcBorders>
          </w:tcPr>
          <w:p w14:paraId="22553D5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3B1E0346"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09706CC6"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909A15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47CC16C" w14:textId="77777777" w:rsidTr="00B662AB">
        <w:trPr>
          <w:trHeight w:val="470"/>
        </w:trPr>
        <w:tc>
          <w:tcPr>
            <w:tcW w:w="6276" w:type="dxa"/>
            <w:tcBorders>
              <w:top w:val="nil"/>
              <w:left w:val="nil"/>
              <w:bottom w:val="single" w:sz="3" w:space="0" w:color="000000"/>
              <w:right w:val="nil"/>
            </w:tcBorders>
          </w:tcPr>
          <w:p w14:paraId="386E06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00B44A6"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B557CC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199FDA0C"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61151583" w14:textId="77777777" w:rsidR="00206B10" w:rsidRDefault="00206B10">
      <w:pPr>
        <w:spacing w:line="259" w:lineRule="auto"/>
        <w:ind w:left="1076" w:right="90" w:hanging="1091"/>
        <w:rPr>
          <w:ins w:id="1221" w:author="Brown,James T" w:date="2019-02-03T14:13:00Z"/>
          <w:color w:val="000000" w:themeColor="text1"/>
        </w:rPr>
      </w:pPr>
    </w:p>
    <w:p w14:paraId="00E73529" w14:textId="77777777" w:rsidR="00206B10" w:rsidRDefault="00206B10">
      <w:pPr>
        <w:spacing w:line="259" w:lineRule="auto"/>
        <w:ind w:left="1076" w:right="90" w:hanging="1091"/>
        <w:rPr>
          <w:ins w:id="1222" w:author="Brown,James T" w:date="2019-02-03T14:14:00Z"/>
          <w:color w:val="000000" w:themeColor="text1"/>
        </w:rPr>
      </w:pPr>
    </w:p>
    <w:p w14:paraId="40EF0EF5" w14:textId="77777777" w:rsidR="00206B10" w:rsidRDefault="00206B10">
      <w:pPr>
        <w:spacing w:line="259" w:lineRule="auto"/>
        <w:ind w:left="1076" w:right="90" w:hanging="1091"/>
        <w:rPr>
          <w:ins w:id="1223" w:author="Brown,James T" w:date="2019-02-03T14:14:00Z"/>
          <w:color w:val="000000" w:themeColor="text1"/>
        </w:rPr>
      </w:pPr>
    </w:p>
    <w:p w14:paraId="2E1D952A" w14:textId="77777777" w:rsidR="00206B10" w:rsidRDefault="00206B10">
      <w:pPr>
        <w:spacing w:line="259" w:lineRule="auto"/>
        <w:ind w:left="1076" w:right="90" w:hanging="1091"/>
        <w:rPr>
          <w:ins w:id="1224" w:author="Brown,James T" w:date="2019-02-03T14:14:00Z"/>
          <w:color w:val="000000" w:themeColor="text1"/>
        </w:rPr>
      </w:pPr>
    </w:p>
    <w:p w14:paraId="3FF02820" w14:textId="77777777" w:rsidR="00206B10" w:rsidRDefault="00206B10">
      <w:pPr>
        <w:spacing w:line="259" w:lineRule="auto"/>
        <w:ind w:left="1076" w:right="90" w:hanging="1091"/>
        <w:rPr>
          <w:ins w:id="1225" w:author="Brown,James T" w:date="2019-02-03T14:14:00Z"/>
          <w:color w:val="000000" w:themeColor="text1"/>
        </w:rPr>
      </w:pPr>
    </w:p>
    <w:p w14:paraId="7B40327B" w14:textId="77777777" w:rsidR="00206B10" w:rsidRDefault="00206B10">
      <w:pPr>
        <w:spacing w:line="259" w:lineRule="auto"/>
        <w:ind w:left="1076" w:right="90" w:hanging="1091"/>
        <w:rPr>
          <w:ins w:id="1226" w:author="Brown,James T" w:date="2019-02-03T14:14:00Z"/>
          <w:color w:val="000000" w:themeColor="text1"/>
        </w:rPr>
      </w:pPr>
    </w:p>
    <w:p w14:paraId="68DD973C" w14:textId="77777777" w:rsidR="00206B10" w:rsidRDefault="00206B10">
      <w:pPr>
        <w:spacing w:line="259" w:lineRule="auto"/>
        <w:ind w:left="1076" w:right="90" w:hanging="1091"/>
        <w:rPr>
          <w:ins w:id="1227" w:author="Brown,James T" w:date="2019-02-03T14:14:00Z"/>
          <w:color w:val="000000" w:themeColor="text1"/>
        </w:rPr>
      </w:pPr>
    </w:p>
    <w:p w14:paraId="17FFD10F" w14:textId="77777777" w:rsidR="00206B10" w:rsidRDefault="00206B10">
      <w:pPr>
        <w:spacing w:line="259" w:lineRule="auto"/>
        <w:ind w:left="1076" w:right="90" w:hanging="1091"/>
        <w:rPr>
          <w:ins w:id="1228" w:author="Brown,James T" w:date="2019-02-03T14:14:00Z"/>
          <w:color w:val="000000" w:themeColor="text1"/>
        </w:rPr>
      </w:pPr>
    </w:p>
    <w:p w14:paraId="4C03F461" w14:textId="77777777" w:rsidR="00206B10" w:rsidRDefault="00206B10">
      <w:pPr>
        <w:spacing w:line="259" w:lineRule="auto"/>
        <w:ind w:left="1076" w:right="90" w:hanging="1091"/>
        <w:rPr>
          <w:ins w:id="1229" w:author="Brown,James T" w:date="2019-02-03T14:14:00Z"/>
          <w:color w:val="000000" w:themeColor="text1"/>
        </w:rPr>
      </w:pPr>
    </w:p>
    <w:p w14:paraId="4EC31577" w14:textId="77777777" w:rsidR="00206B10" w:rsidRDefault="00206B10">
      <w:pPr>
        <w:spacing w:line="259" w:lineRule="auto"/>
        <w:ind w:left="1076" w:right="90" w:hanging="1091"/>
        <w:rPr>
          <w:ins w:id="1230" w:author="Brown,James T" w:date="2019-02-03T14:14:00Z"/>
          <w:color w:val="000000" w:themeColor="text1"/>
        </w:rPr>
      </w:pPr>
    </w:p>
    <w:p w14:paraId="2D1B431C" w14:textId="77777777" w:rsidR="00206B10" w:rsidRDefault="00206B10">
      <w:pPr>
        <w:spacing w:line="259" w:lineRule="auto"/>
        <w:ind w:left="1076" w:right="90" w:hanging="1091"/>
        <w:rPr>
          <w:ins w:id="1231" w:author="Brown,James T" w:date="2019-02-03T14:14:00Z"/>
          <w:color w:val="000000" w:themeColor="text1"/>
        </w:rPr>
      </w:pPr>
    </w:p>
    <w:p w14:paraId="09EA4A97" w14:textId="77777777" w:rsidR="00206B10" w:rsidRDefault="00206B10">
      <w:pPr>
        <w:spacing w:line="259" w:lineRule="auto"/>
        <w:ind w:left="1076" w:right="90" w:hanging="1091"/>
        <w:rPr>
          <w:ins w:id="1232" w:author="Brown,James T" w:date="2019-02-03T14:14:00Z"/>
          <w:color w:val="000000" w:themeColor="text1"/>
        </w:rPr>
      </w:pPr>
    </w:p>
    <w:p w14:paraId="7C3C25EB" w14:textId="77777777" w:rsidR="00206B10" w:rsidRDefault="00206B10">
      <w:pPr>
        <w:spacing w:line="259" w:lineRule="auto"/>
        <w:ind w:left="1076" w:right="90" w:hanging="1091"/>
        <w:rPr>
          <w:ins w:id="1233" w:author="Brown,James T" w:date="2019-02-03T14:14:00Z"/>
          <w:color w:val="000000" w:themeColor="text1"/>
        </w:rPr>
      </w:pPr>
    </w:p>
    <w:p w14:paraId="2A87A8E0" w14:textId="77777777" w:rsidR="00206B10" w:rsidRDefault="00206B10">
      <w:pPr>
        <w:spacing w:line="259" w:lineRule="auto"/>
        <w:ind w:left="1076" w:right="90" w:hanging="1091"/>
        <w:rPr>
          <w:ins w:id="1234" w:author="Brown,James T" w:date="2019-02-03T14:14:00Z"/>
          <w:color w:val="000000" w:themeColor="text1"/>
        </w:rPr>
      </w:pPr>
    </w:p>
    <w:p w14:paraId="316660A2" w14:textId="77777777" w:rsidR="00206B10" w:rsidRDefault="00206B10">
      <w:pPr>
        <w:spacing w:line="259" w:lineRule="auto"/>
        <w:ind w:left="1076" w:right="90" w:hanging="1091"/>
        <w:rPr>
          <w:ins w:id="1235" w:author="Brown,James T" w:date="2019-02-03T14:14:00Z"/>
          <w:color w:val="000000" w:themeColor="text1"/>
        </w:rPr>
      </w:pPr>
    </w:p>
    <w:p w14:paraId="3F95F6BA" w14:textId="77777777" w:rsidR="00206B10" w:rsidRDefault="00206B10">
      <w:pPr>
        <w:spacing w:line="259" w:lineRule="auto"/>
        <w:ind w:left="1076" w:right="90" w:hanging="1091"/>
        <w:rPr>
          <w:ins w:id="1236" w:author="Brown,James T" w:date="2019-02-03T14:14:00Z"/>
          <w:color w:val="000000" w:themeColor="text1"/>
        </w:rPr>
      </w:pPr>
    </w:p>
    <w:p w14:paraId="7727092B" w14:textId="77777777" w:rsidR="00206B10" w:rsidRDefault="00206B10">
      <w:pPr>
        <w:spacing w:line="259" w:lineRule="auto"/>
        <w:ind w:left="1076" w:right="90" w:hanging="1091"/>
        <w:rPr>
          <w:ins w:id="1237" w:author="Brown,James T" w:date="2019-02-03T14:14:00Z"/>
          <w:color w:val="000000" w:themeColor="text1"/>
        </w:rPr>
      </w:pPr>
    </w:p>
    <w:p w14:paraId="2F97C164" w14:textId="77777777" w:rsidR="00206B10" w:rsidRDefault="00206B10">
      <w:pPr>
        <w:spacing w:line="259" w:lineRule="auto"/>
        <w:ind w:left="1076" w:right="90" w:hanging="1091"/>
        <w:rPr>
          <w:ins w:id="1238" w:author="Brown,James T" w:date="2019-02-03T14:14:00Z"/>
          <w:color w:val="000000" w:themeColor="text1"/>
        </w:rPr>
      </w:pPr>
    </w:p>
    <w:p w14:paraId="6BE2DC16" w14:textId="77777777" w:rsidR="00206B10" w:rsidRDefault="00206B10">
      <w:pPr>
        <w:spacing w:line="259" w:lineRule="auto"/>
        <w:ind w:left="1076" w:right="90" w:hanging="1091"/>
        <w:rPr>
          <w:ins w:id="1239" w:author="Brown,James T" w:date="2019-02-03T14:14:00Z"/>
          <w:color w:val="000000" w:themeColor="text1"/>
        </w:rPr>
      </w:pPr>
    </w:p>
    <w:p w14:paraId="7922321F" w14:textId="77777777" w:rsidR="00206B10" w:rsidRDefault="00206B10">
      <w:pPr>
        <w:spacing w:line="259" w:lineRule="auto"/>
        <w:ind w:left="1076" w:right="90" w:hanging="1091"/>
        <w:rPr>
          <w:ins w:id="1240" w:author="Brown,James T" w:date="2019-02-03T14:14:00Z"/>
          <w:color w:val="000000" w:themeColor="text1"/>
        </w:rPr>
      </w:pPr>
    </w:p>
    <w:p w14:paraId="2FE9D276" w14:textId="77777777" w:rsidR="00206B10" w:rsidRDefault="00206B10">
      <w:pPr>
        <w:spacing w:line="259" w:lineRule="auto"/>
        <w:ind w:left="1076" w:right="90" w:hanging="1091"/>
        <w:rPr>
          <w:ins w:id="1241" w:author="Brown,James T" w:date="2019-02-03T14:14:00Z"/>
          <w:color w:val="000000" w:themeColor="text1"/>
        </w:rPr>
      </w:pPr>
    </w:p>
    <w:p w14:paraId="383BD4CE" w14:textId="77777777" w:rsidR="00206B10" w:rsidRDefault="00206B10">
      <w:pPr>
        <w:spacing w:line="259" w:lineRule="auto"/>
        <w:ind w:left="1076" w:right="90" w:hanging="1091"/>
        <w:rPr>
          <w:ins w:id="1242" w:author="Brown,James T" w:date="2019-02-03T14:14:00Z"/>
          <w:color w:val="000000" w:themeColor="text1"/>
        </w:rPr>
      </w:pPr>
    </w:p>
    <w:p w14:paraId="6A5FB7CD" w14:textId="77777777" w:rsidR="00206B10" w:rsidRDefault="00206B10">
      <w:pPr>
        <w:spacing w:line="259" w:lineRule="auto"/>
        <w:ind w:left="1076" w:right="90" w:hanging="1091"/>
        <w:rPr>
          <w:ins w:id="1243" w:author="Brown,James T" w:date="2019-02-03T14:14:00Z"/>
          <w:color w:val="000000" w:themeColor="text1"/>
        </w:rPr>
      </w:pPr>
    </w:p>
    <w:p w14:paraId="751B32EC" w14:textId="77777777" w:rsidR="00206B10" w:rsidRDefault="00206B10">
      <w:pPr>
        <w:spacing w:line="259" w:lineRule="auto"/>
        <w:ind w:left="1076" w:right="90" w:hanging="1091"/>
        <w:rPr>
          <w:ins w:id="1244" w:author="Brown,James T" w:date="2019-02-03T14:14:00Z"/>
          <w:color w:val="000000" w:themeColor="text1"/>
        </w:rPr>
      </w:pPr>
    </w:p>
    <w:p w14:paraId="2F7D86D0" w14:textId="77777777" w:rsidR="00206B10" w:rsidRDefault="00206B10">
      <w:pPr>
        <w:spacing w:line="259" w:lineRule="auto"/>
        <w:ind w:left="1076" w:right="90" w:hanging="1091"/>
        <w:rPr>
          <w:ins w:id="1245" w:author="Brown,James T" w:date="2019-02-03T14:14:00Z"/>
          <w:color w:val="000000" w:themeColor="text1"/>
        </w:rPr>
      </w:pPr>
    </w:p>
    <w:p w14:paraId="7DA9B5CC" w14:textId="77777777" w:rsidR="00206B10" w:rsidRDefault="00206B10">
      <w:pPr>
        <w:spacing w:line="259" w:lineRule="auto"/>
        <w:ind w:left="1076" w:right="90" w:hanging="1091"/>
        <w:rPr>
          <w:ins w:id="1246" w:author="Brown,James T" w:date="2019-02-03T14:13:00Z"/>
          <w:color w:val="000000" w:themeColor="text1"/>
        </w:rPr>
      </w:pPr>
    </w:p>
    <w:p w14:paraId="72B043F3" w14:textId="77777777" w:rsidR="00206B10" w:rsidRDefault="00206B10">
      <w:pPr>
        <w:spacing w:line="259" w:lineRule="auto"/>
        <w:ind w:left="1076" w:right="90" w:hanging="1091"/>
        <w:rPr>
          <w:ins w:id="1247" w:author="Brown,James T" w:date="2019-02-03T14:14:00Z"/>
          <w:color w:val="000000" w:themeColor="text1"/>
        </w:rPr>
      </w:pPr>
    </w:p>
    <w:p w14:paraId="6F2BB065" w14:textId="541E1E86"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248" w:author="Brown,James T" w:date="2019-02-03T14:14:00Z">
        <w:r>
          <w:rPr>
            <w:color w:val="000000" w:themeColor="text1"/>
          </w:rPr>
          <w:t>5</w:t>
        </w:r>
      </w:ins>
      <w:r w:rsidRPr="004F09C9">
        <w:rPr>
          <w:color w:val="000000" w:themeColor="text1"/>
        </w:rPr>
        <w:t>. FULL MODEL: ANOVA summary table for the additive and interactive effects of</w:t>
      </w:r>
    </w:p>
    <w:p w14:paraId="7A1AFAEA" w14:textId="2285DD4A"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249"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3F556E5B" w14:textId="77777777" w:rsidTr="00B662AB">
        <w:trPr>
          <w:trHeight w:val="398"/>
        </w:trPr>
        <w:tc>
          <w:tcPr>
            <w:tcW w:w="5857" w:type="dxa"/>
            <w:tcBorders>
              <w:top w:val="double" w:sz="3" w:space="0" w:color="000000"/>
              <w:left w:val="nil"/>
              <w:bottom w:val="double" w:sz="3" w:space="0" w:color="000000"/>
              <w:right w:val="nil"/>
            </w:tcBorders>
          </w:tcPr>
          <w:p w14:paraId="7818D65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BE2F69B"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7D1B8B05"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4B1429E"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A398A0E" w14:textId="77777777" w:rsidTr="00B662AB">
        <w:trPr>
          <w:trHeight w:val="321"/>
        </w:trPr>
        <w:tc>
          <w:tcPr>
            <w:tcW w:w="5857" w:type="dxa"/>
            <w:tcBorders>
              <w:top w:val="double" w:sz="3" w:space="0" w:color="000000"/>
              <w:left w:val="nil"/>
              <w:bottom w:val="single" w:sz="3" w:space="0" w:color="000000"/>
              <w:right w:val="nil"/>
            </w:tcBorders>
          </w:tcPr>
          <w:p w14:paraId="4B77736C"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4093D252"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01F876B3"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33EE5B83" w14:textId="77777777" w:rsidR="00206B10" w:rsidRPr="004F09C9" w:rsidRDefault="00206B10" w:rsidP="00B662AB">
            <w:pPr>
              <w:spacing w:after="160" w:line="259" w:lineRule="auto"/>
              <w:ind w:left="0" w:firstLine="0"/>
              <w:rPr>
                <w:color w:val="000000" w:themeColor="text1"/>
              </w:rPr>
            </w:pPr>
          </w:p>
        </w:tc>
      </w:tr>
      <w:tr w:rsidR="00206B10" w:rsidRPr="004F09C9" w14:paraId="223A266E" w14:textId="77777777" w:rsidTr="00B662AB">
        <w:trPr>
          <w:trHeight w:val="340"/>
        </w:trPr>
        <w:tc>
          <w:tcPr>
            <w:tcW w:w="5857" w:type="dxa"/>
            <w:tcBorders>
              <w:top w:val="single" w:sz="3" w:space="0" w:color="000000"/>
              <w:left w:val="nil"/>
              <w:bottom w:val="nil"/>
              <w:right w:val="nil"/>
            </w:tcBorders>
          </w:tcPr>
          <w:p w14:paraId="6C72274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7259DA15"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C104B3D"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18236DDB"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1B13A4DC" w14:textId="77777777" w:rsidTr="00B662AB">
        <w:trPr>
          <w:trHeight w:val="384"/>
        </w:trPr>
        <w:tc>
          <w:tcPr>
            <w:tcW w:w="5857" w:type="dxa"/>
            <w:tcBorders>
              <w:top w:val="nil"/>
              <w:left w:val="nil"/>
              <w:bottom w:val="nil"/>
              <w:right w:val="nil"/>
            </w:tcBorders>
          </w:tcPr>
          <w:p w14:paraId="2BE1027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72281AB1"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0794F07D"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77DAAC5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90CC6F5" w14:textId="77777777" w:rsidTr="00B662AB">
        <w:trPr>
          <w:trHeight w:val="470"/>
        </w:trPr>
        <w:tc>
          <w:tcPr>
            <w:tcW w:w="5857" w:type="dxa"/>
            <w:tcBorders>
              <w:top w:val="nil"/>
              <w:left w:val="nil"/>
              <w:bottom w:val="single" w:sz="3" w:space="0" w:color="000000"/>
              <w:right w:val="nil"/>
            </w:tcBorders>
          </w:tcPr>
          <w:p w14:paraId="5BA8589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45AD245"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0B419D3A"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6F396CB8"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4A395F13" w14:textId="77777777" w:rsidR="00206B10" w:rsidRDefault="00206B10">
      <w:pPr>
        <w:spacing w:line="259" w:lineRule="auto"/>
        <w:ind w:left="1076" w:right="90" w:hanging="1091"/>
        <w:rPr>
          <w:ins w:id="1250" w:author="Brown,James T" w:date="2019-02-03T14:14:00Z"/>
          <w:color w:val="000000" w:themeColor="text1"/>
        </w:rPr>
      </w:pPr>
    </w:p>
    <w:p w14:paraId="16012CFA" w14:textId="77777777" w:rsidR="00206B10" w:rsidRDefault="00206B10">
      <w:pPr>
        <w:spacing w:line="259" w:lineRule="auto"/>
        <w:ind w:left="1076" w:right="90" w:hanging="1091"/>
        <w:rPr>
          <w:ins w:id="1251" w:author="Brown,James T" w:date="2019-02-03T14:14:00Z"/>
          <w:color w:val="000000" w:themeColor="text1"/>
        </w:rPr>
      </w:pPr>
    </w:p>
    <w:p w14:paraId="46273AD4" w14:textId="77777777" w:rsidR="00206B10" w:rsidRDefault="00206B10">
      <w:pPr>
        <w:spacing w:line="259" w:lineRule="auto"/>
        <w:ind w:left="1076" w:right="90" w:hanging="1091"/>
        <w:rPr>
          <w:ins w:id="1252" w:author="Brown,James T" w:date="2019-02-03T14:14:00Z"/>
          <w:color w:val="000000" w:themeColor="text1"/>
        </w:rPr>
      </w:pPr>
    </w:p>
    <w:p w14:paraId="6A089FD8" w14:textId="77777777" w:rsidR="00206B10" w:rsidRDefault="00206B10">
      <w:pPr>
        <w:spacing w:line="259" w:lineRule="auto"/>
        <w:ind w:left="1076" w:right="90" w:hanging="1091"/>
        <w:rPr>
          <w:ins w:id="1253" w:author="Brown,James T" w:date="2019-02-03T14:14:00Z"/>
          <w:color w:val="000000" w:themeColor="text1"/>
        </w:rPr>
      </w:pPr>
    </w:p>
    <w:p w14:paraId="67E91096" w14:textId="77777777" w:rsidR="00206B10" w:rsidRDefault="00206B10">
      <w:pPr>
        <w:spacing w:line="259" w:lineRule="auto"/>
        <w:ind w:left="1076" w:right="90" w:hanging="1091"/>
        <w:rPr>
          <w:ins w:id="1254" w:author="Brown,James T" w:date="2019-02-03T14:14:00Z"/>
          <w:color w:val="000000" w:themeColor="text1"/>
        </w:rPr>
      </w:pPr>
    </w:p>
    <w:p w14:paraId="732E32A4" w14:textId="77777777" w:rsidR="00206B10" w:rsidRDefault="00206B10">
      <w:pPr>
        <w:spacing w:line="259" w:lineRule="auto"/>
        <w:ind w:left="1076" w:right="90" w:hanging="1091"/>
        <w:rPr>
          <w:ins w:id="1255" w:author="Brown,James T" w:date="2019-02-03T14:14:00Z"/>
          <w:color w:val="000000" w:themeColor="text1"/>
        </w:rPr>
      </w:pPr>
    </w:p>
    <w:p w14:paraId="4E59A9D9" w14:textId="77777777" w:rsidR="00206B10" w:rsidRDefault="00206B10">
      <w:pPr>
        <w:spacing w:line="259" w:lineRule="auto"/>
        <w:ind w:left="1076" w:right="90" w:hanging="1091"/>
        <w:rPr>
          <w:ins w:id="1256" w:author="Brown,James T" w:date="2019-02-03T14:14:00Z"/>
          <w:color w:val="000000" w:themeColor="text1"/>
        </w:rPr>
      </w:pPr>
    </w:p>
    <w:p w14:paraId="60D5D5CD" w14:textId="77777777" w:rsidR="00206B10" w:rsidRDefault="00206B10">
      <w:pPr>
        <w:spacing w:line="259" w:lineRule="auto"/>
        <w:ind w:left="1076" w:right="90" w:hanging="1091"/>
        <w:rPr>
          <w:ins w:id="1257" w:author="Brown,James T" w:date="2019-02-03T14:14:00Z"/>
          <w:color w:val="000000" w:themeColor="text1"/>
        </w:rPr>
      </w:pPr>
    </w:p>
    <w:p w14:paraId="06780FDD" w14:textId="77777777" w:rsidR="00206B10" w:rsidRDefault="00206B10">
      <w:pPr>
        <w:spacing w:line="259" w:lineRule="auto"/>
        <w:ind w:left="1076" w:right="90" w:hanging="1091"/>
        <w:rPr>
          <w:ins w:id="1258" w:author="Brown,James T" w:date="2019-02-03T14:14:00Z"/>
          <w:color w:val="000000" w:themeColor="text1"/>
        </w:rPr>
      </w:pPr>
    </w:p>
    <w:p w14:paraId="47054476" w14:textId="77777777" w:rsidR="00206B10" w:rsidRDefault="00206B10">
      <w:pPr>
        <w:spacing w:line="259" w:lineRule="auto"/>
        <w:ind w:left="1076" w:right="90" w:hanging="1091"/>
        <w:rPr>
          <w:ins w:id="1259" w:author="Brown,James T" w:date="2019-02-03T14:14:00Z"/>
          <w:color w:val="000000" w:themeColor="text1"/>
        </w:rPr>
      </w:pPr>
    </w:p>
    <w:p w14:paraId="30203F08" w14:textId="77777777" w:rsidR="00206B10" w:rsidRDefault="00206B10">
      <w:pPr>
        <w:spacing w:line="259" w:lineRule="auto"/>
        <w:ind w:left="1076" w:right="90" w:hanging="1091"/>
        <w:rPr>
          <w:ins w:id="1260" w:author="Brown,James T" w:date="2019-02-03T14:14:00Z"/>
          <w:color w:val="000000" w:themeColor="text1"/>
        </w:rPr>
      </w:pPr>
    </w:p>
    <w:p w14:paraId="601ED96A" w14:textId="77777777" w:rsidR="00206B10" w:rsidRDefault="00206B10">
      <w:pPr>
        <w:spacing w:line="259" w:lineRule="auto"/>
        <w:ind w:left="1076" w:right="90" w:hanging="1091"/>
        <w:rPr>
          <w:ins w:id="1261" w:author="Brown,James T" w:date="2019-02-03T14:14:00Z"/>
          <w:color w:val="000000" w:themeColor="text1"/>
        </w:rPr>
      </w:pPr>
    </w:p>
    <w:p w14:paraId="1A87AA9A" w14:textId="77777777" w:rsidR="00206B10" w:rsidRDefault="00206B10">
      <w:pPr>
        <w:spacing w:line="259" w:lineRule="auto"/>
        <w:ind w:left="1076" w:right="90" w:hanging="1091"/>
        <w:rPr>
          <w:ins w:id="1262" w:author="Brown,James T" w:date="2019-02-03T14:14:00Z"/>
          <w:color w:val="000000" w:themeColor="text1"/>
        </w:rPr>
      </w:pPr>
    </w:p>
    <w:p w14:paraId="61A8896B" w14:textId="77777777" w:rsidR="00206B10" w:rsidRDefault="00206B10">
      <w:pPr>
        <w:spacing w:line="259" w:lineRule="auto"/>
        <w:ind w:left="1076" w:right="90" w:hanging="1091"/>
        <w:rPr>
          <w:ins w:id="1263" w:author="Brown,James T" w:date="2019-02-03T14:14:00Z"/>
          <w:color w:val="000000" w:themeColor="text1"/>
        </w:rPr>
      </w:pPr>
    </w:p>
    <w:p w14:paraId="19ACC5E9" w14:textId="77777777" w:rsidR="00206B10" w:rsidRDefault="00206B10">
      <w:pPr>
        <w:spacing w:line="259" w:lineRule="auto"/>
        <w:ind w:left="1076" w:right="90" w:hanging="1091"/>
        <w:rPr>
          <w:ins w:id="1264" w:author="Brown,James T" w:date="2019-02-03T14:14:00Z"/>
          <w:color w:val="000000" w:themeColor="text1"/>
        </w:rPr>
      </w:pPr>
    </w:p>
    <w:p w14:paraId="14312EAC" w14:textId="77777777" w:rsidR="00206B10" w:rsidRDefault="00206B10">
      <w:pPr>
        <w:spacing w:line="259" w:lineRule="auto"/>
        <w:ind w:left="1076" w:right="90" w:hanging="1091"/>
        <w:rPr>
          <w:ins w:id="1265" w:author="Brown,James T" w:date="2019-02-03T14:14:00Z"/>
          <w:color w:val="000000" w:themeColor="text1"/>
        </w:rPr>
      </w:pPr>
    </w:p>
    <w:p w14:paraId="3DD84AB6" w14:textId="77777777" w:rsidR="00206B10" w:rsidRDefault="00206B10">
      <w:pPr>
        <w:spacing w:line="259" w:lineRule="auto"/>
        <w:ind w:left="1076" w:right="90" w:hanging="1091"/>
        <w:rPr>
          <w:ins w:id="1266" w:author="Brown,James T" w:date="2019-02-03T14:14:00Z"/>
          <w:color w:val="000000" w:themeColor="text1"/>
        </w:rPr>
      </w:pPr>
    </w:p>
    <w:p w14:paraId="2DB6F3DF" w14:textId="77777777" w:rsidR="00206B10" w:rsidRDefault="00206B10">
      <w:pPr>
        <w:spacing w:line="259" w:lineRule="auto"/>
        <w:ind w:left="1076" w:right="90" w:hanging="1091"/>
        <w:rPr>
          <w:ins w:id="1267" w:author="Brown,James T" w:date="2019-02-03T14:14:00Z"/>
          <w:color w:val="000000" w:themeColor="text1"/>
        </w:rPr>
      </w:pPr>
    </w:p>
    <w:p w14:paraId="5EB67DFD" w14:textId="77777777" w:rsidR="00206B10" w:rsidRDefault="00206B10">
      <w:pPr>
        <w:spacing w:line="259" w:lineRule="auto"/>
        <w:ind w:left="1076" w:right="90" w:hanging="1091"/>
        <w:rPr>
          <w:ins w:id="1268" w:author="Brown,James T" w:date="2019-02-03T14:14:00Z"/>
          <w:color w:val="000000" w:themeColor="text1"/>
        </w:rPr>
      </w:pPr>
    </w:p>
    <w:p w14:paraId="1A0C33CC" w14:textId="77777777" w:rsidR="00206B10" w:rsidRDefault="00206B10">
      <w:pPr>
        <w:spacing w:line="259" w:lineRule="auto"/>
        <w:ind w:left="1076" w:right="90" w:hanging="1091"/>
        <w:rPr>
          <w:ins w:id="1269" w:author="Brown,James T" w:date="2019-02-03T14:14:00Z"/>
          <w:color w:val="000000" w:themeColor="text1"/>
        </w:rPr>
      </w:pPr>
    </w:p>
    <w:p w14:paraId="612BC743" w14:textId="77777777" w:rsidR="00206B10" w:rsidRDefault="00206B10">
      <w:pPr>
        <w:spacing w:line="259" w:lineRule="auto"/>
        <w:ind w:left="1076" w:right="90" w:hanging="1091"/>
        <w:rPr>
          <w:ins w:id="1270" w:author="Brown,James T" w:date="2019-02-03T14:14:00Z"/>
          <w:color w:val="000000" w:themeColor="text1"/>
        </w:rPr>
      </w:pPr>
    </w:p>
    <w:p w14:paraId="67885158" w14:textId="77777777" w:rsidR="00206B10" w:rsidRDefault="00206B10">
      <w:pPr>
        <w:spacing w:line="259" w:lineRule="auto"/>
        <w:ind w:left="1076" w:right="90" w:hanging="1091"/>
        <w:rPr>
          <w:ins w:id="1271" w:author="Brown,James T" w:date="2019-02-03T14:14:00Z"/>
          <w:color w:val="000000" w:themeColor="text1"/>
        </w:rPr>
      </w:pPr>
    </w:p>
    <w:p w14:paraId="73A58E68" w14:textId="77777777" w:rsidR="00206B10" w:rsidRDefault="00206B10">
      <w:pPr>
        <w:spacing w:line="259" w:lineRule="auto"/>
        <w:ind w:left="1076" w:right="90" w:hanging="1091"/>
        <w:rPr>
          <w:ins w:id="1272" w:author="Brown,James T" w:date="2019-02-03T14:14:00Z"/>
          <w:color w:val="000000" w:themeColor="text1"/>
        </w:rPr>
      </w:pPr>
    </w:p>
    <w:p w14:paraId="31552C22" w14:textId="77777777" w:rsidR="00206B10" w:rsidRDefault="00206B10">
      <w:pPr>
        <w:spacing w:line="259" w:lineRule="auto"/>
        <w:ind w:left="1076" w:right="90" w:hanging="1091"/>
        <w:rPr>
          <w:ins w:id="1273" w:author="Brown,James T" w:date="2019-02-03T14:14:00Z"/>
          <w:color w:val="000000" w:themeColor="text1"/>
        </w:rPr>
      </w:pPr>
    </w:p>
    <w:p w14:paraId="2B8AF409" w14:textId="77777777" w:rsidR="00206B10" w:rsidRDefault="00206B10">
      <w:pPr>
        <w:spacing w:line="259" w:lineRule="auto"/>
        <w:ind w:left="1076" w:right="90" w:hanging="1091"/>
        <w:rPr>
          <w:ins w:id="1274" w:author="Brown,James T" w:date="2019-02-03T14:14:00Z"/>
          <w:color w:val="000000" w:themeColor="text1"/>
        </w:rPr>
      </w:pPr>
    </w:p>
    <w:p w14:paraId="0CC0D563" w14:textId="77777777" w:rsidR="00206B10" w:rsidRDefault="00206B10">
      <w:pPr>
        <w:spacing w:line="259" w:lineRule="auto"/>
        <w:ind w:left="1076" w:right="90" w:hanging="1091"/>
        <w:rPr>
          <w:ins w:id="1275" w:author="Brown,James T" w:date="2019-02-03T14:14:00Z"/>
          <w:color w:val="000000" w:themeColor="text1"/>
        </w:rPr>
      </w:pPr>
    </w:p>
    <w:p w14:paraId="5CC701D1" w14:textId="77777777" w:rsidR="00206B10" w:rsidRDefault="00206B10">
      <w:pPr>
        <w:spacing w:line="259" w:lineRule="auto"/>
        <w:ind w:left="1076" w:right="90" w:hanging="1091"/>
        <w:rPr>
          <w:ins w:id="1276" w:author="Brown,James T" w:date="2019-02-03T14:14:00Z"/>
          <w:color w:val="000000" w:themeColor="text1"/>
        </w:rPr>
      </w:pPr>
    </w:p>
    <w:p w14:paraId="599D9A5F" w14:textId="77777777" w:rsidR="00206B10" w:rsidRDefault="00206B10">
      <w:pPr>
        <w:spacing w:line="259" w:lineRule="auto"/>
        <w:ind w:left="1076" w:right="90" w:hanging="1091"/>
        <w:rPr>
          <w:ins w:id="1277" w:author="Brown,James T" w:date="2019-02-03T14:14:00Z"/>
          <w:color w:val="000000" w:themeColor="text1"/>
        </w:rPr>
      </w:pPr>
    </w:p>
    <w:p w14:paraId="0E381A7D" w14:textId="77777777" w:rsidR="00206B10" w:rsidRDefault="00206B10">
      <w:pPr>
        <w:spacing w:line="259" w:lineRule="auto"/>
        <w:ind w:left="1076" w:right="90" w:hanging="1091"/>
        <w:rPr>
          <w:ins w:id="1278" w:author="Brown,James T" w:date="2019-02-03T14:14:00Z"/>
          <w:color w:val="000000" w:themeColor="text1"/>
        </w:rPr>
      </w:pPr>
    </w:p>
    <w:p w14:paraId="195CD713" w14:textId="77777777" w:rsidR="00206B10" w:rsidRDefault="00206B10">
      <w:pPr>
        <w:spacing w:line="259" w:lineRule="auto"/>
        <w:ind w:left="1076" w:right="90" w:hanging="1091"/>
        <w:rPr>
          <w:ins w:id="1279" w:author="Brown,James T" w:date="2019-02-03T14:14:00Z"/>
          <w:color w:val="000000" w:themeColor="text1"/>
        </w:rPr>
      </w:pPr>
    </w:p>
    <w:p w14:paraId="19B3A715" w14:textId="77777777" w:rsidR="00206B10" w:rsidRDefault="00206B10">
      <w:pPr>
        <w:spacing w:line="259" w:lineRule="auto"/>
        <w:ind w:left="1076" w:right="90" w:hanging="1091"/>
        <w:rPr>
          <w:ins w:id="1280" w:author="Brown,James T" w:date="2019-02-03T14:14:00Z"/>
          <w:color w:val="000000" w:themeColor="text1"/>
        </w:rPr>
      </w:pPr>
    </w:p>
    <w:p w14:paraId="1C1D866E" w14:textId="4D37FF82"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1281"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1282"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7B6F303F" w14:textId="77777777">
        <w:trPr>
          <w:trHeight w:val="374"/>
        </w:trPr>
        <w:tc>
          <w:tcPr>
            <w:tcW w:w="4909" w:type="dxa"/>
            <w:tcBorders>
              <w:top w:val="double" w:sz="3" w:space="0" w:color="000000"/>
              <w:left w:val="nil"/>
              <w:bottom w:val="single" w:sz="3" w:space="0" w:color="000000"/>
              <w:right w:val="nil"/>
            </w:tcBorders>
          </w:tcPr>
          <w:p w14:paraId="33BAED7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253507B0"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E749E69"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5AEE1A2E"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0F7235" w14:textId="77777777">
        <w:trPr>
          <w:trHeight w:val="297"/>
        </w:trPr>
        <w:tc>
          <w:tcPr>
            <w:tcW w:w="4909" w:type="dxa"/>
            <w:tcBorders>
              <w:top w:val="single" w:sz="3" w:space="0" w:color="000000"/>
              <w:left w:val="nil"/>
              <w:bottom w:val="single" w:sz="3" w:space="0" w:color="000000"/>
              <w:right w:val="nil"/>
            </w:tcBorders>
          </w:tcPr>
          <w:p w14:paraId="739AE369"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18131D2C"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3052D55C"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4D002FC" w14:textId="77777777" w:rsidR="006F58EA" w:rsidRPr="004F09C9" w:rsidRDefault="006F58EA">
            <w:pPr>
              <w:spacing w:after="160" w:line="259" w:lineRule="auto"/>
              <w:ind w:left="0" w:firstLine="0"/>
              <w:rPr>
                <w:color w:val="000000" w:themeColor="text1"/>
              </w:rPr>
            </w:pPr>
          </w:p>
        </w:tc>
      </w:tr>
      <w:tr w:rsidR="006F58EA" w:rsidRPr="004F09C9" w14:paraId="0FF547BD" w14:textId="77777777">
        <w:trPr>
          <w:trHeight w:val="328"/>
        </w:trPr>
        <w:tc>
          <w:tcPr>
            <w:tcW w:w="4909" w:type="dxa"/>
            <w:tcBorders>
              <w:top w:val="single" w:sz="3" w:space="0" w:color="000000"/>
              <w:left w:val="nil"/>
              <w:bottom w:val="nil"/>
              <w:right w:val="nil"/>
            </w:tcBorders>
          </w:tcPr>
          <w:p w14:paraId="4A9D546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0BC3569"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1F59BAE3"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506363B7"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0BB04611" w14:textId="77777777">
        <w:trPr>
          <w:trHeight w:val="494"/>
        </w:trPr>
        <w:tc>
          <w:tcPr>
            <w:tcW w:w="4909" w:type="dxa"/>
            <w:tcBorders>
              <w:top w:val="nil"/>
              <w:left w:val="nil"/>
              <w:bottom w:val="double" w:sz="3" w:space="0" w:color="000000"/>
              <w:right w:val="nil"/>
            </w:tcBorders>
          </w:tcPr>
          <w:p w14:paraId="4FCDD27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2610BB10"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6AE50A62"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6FCC4CEE"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186CF882" w14:textId="77777777">
        <w:trPr>
          <w:trHeight w:val="321"/>
        </w:trPr>
        <w:tc>
          <w:tcPr>
            <w:tcW w:w="4909" w:type="dxa"/>
            <w:tcBorders>
              <w:top w:val="double" w:sz="3" w:space="0" w:color="000000"/>
              <w:left w:val="nil"/>
              <w:bottom w:val="single" w:sz="3" w:space="0" w:color="000000"/>
              <w:right w:val="nil"/>
            </w:tcBorders>
          </w:tcPr>
          <w:p w14:paraId="047CBA8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400D1B19"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51D55530"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031FABE" w14:textId="77777777" w:rsidR="006F58EA" w:rsidRPr="004F09C9" w:rsidRDefault="006F58EA">
            <w:pPr>
              <w:spacing w:after="160" w:line="259" w:lineRule="auto"/>
              <w:ind w:left="0" w:firstLine="0"/>
              <w:rPr>
                <w:color w:val="000000" w:themeColor="text1"/>
              </w:rPr>
            </w:pPr>
          </w:p>
        </w:tc>
      </w:tr>
      <w:tr w:rsidR="006F58EA" w:rsidRPr="004F09C9" w14:paraId="542F5657" w14:textId="77777777">
        <w:trPr>
          <w:trHeight w:val="340"/>
        </w:trPr>
        <w:tc>
          <w:tcPr>
            <w:tcW w:w="4909" w:type="dxa"/>
            <w:tcBorders>
              <w:top w:val="single" w:sz="3" w:space="0" w:color="000000"/>
              <w:left w:val="nil"/>
              <w:bottom w:val="nil"/>
              <w:right w:val="nil"/>
            </w:tcBorders>
          </w:tcPr>
          <w:p w14:paraId="2786508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6CBD67C"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34F0531A"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2B0D02F"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19BC9610" w14:textId="77777777">
        <w:trPr>
          <w:trHeight w:val="458"/>
        </w:trPr>
        <w:tc>
          <w:tcPr>
            <w:tcW w:w="4909" w:type="dxa"/>
            <w:tcBorders>
              <w:top w:val="nil"/>
              <w:left w:val="nil"/>
              <w:bottom w:val="single" w:sz="3" w:space="0" w:color="000000"/>
              <w:right w:val="nil"/>
            </w:tcBorders>
          </w:tcPr>
          <w:p w14:paraId="37103B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04C56E37"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2521F9BE"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2376A59F"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72D59A5C" w14:textId="77777777" w:rsidR="00D27C9E" w:rsidRPr="004F09C9" w:rsidRDefault="00D27C9E">
      <w:pPr>
        <w:spacing w:line="259" w:lineRule="auto"/>
        <w:ind w:left="1076" w:right="90" w:hanging="1091"/>
        <w:rPr>
          <w:color w:val="000000" w:themeColor="text1"/>
        </w:rPr>
      </w:pPr>
    </w:p>
    <w:p w14:paraId="078F9E42" w14:textId="77777777" w:rsidR="00D27C9E" w:rsidRDefault="00D27C9E">
      <w:pPr>
        <w:spacing w:line="259" w:lineRule="auto"/>
        <w:ind w:left="1076" w:right="90" w:hanging="1091"/>
        <w:rPr>
          <w:ins w:id="1283" w:author="Brown,James T" w:date="2019-02-03T14:15:00Z"/>
          <w:color w:val="000000" w:themeColor="text1"/>
        </w:rPr>
      </w:pPr>
    </w:p>
    <w:p w14:paraId="2BB6ED92" w14:textId="77777777" w:rsidR="00206B10" w:rsidRDefault="00206B10">
      <w:pPr>
        <w:spacing w:line="259" w:lineRule="auto"/>
        <w:ind w:left="1076" w:right="90" w:hanging="1091"/>
        <w:rPr>
          <w:ins w:id="1284" w:author="Brown,James T" w:date="2019-02-03T14:15:00Z"/>
          <w:color w:val="000000" w:themeColor="text1"/>
        </w:rPr>
      </w:pPr>
    </w:p>
    <w:p w14:paraId="23C4B83B" w14:textId="77777777" w:rsidR="00206B10" w:rsidRDefault="00206B10">
      <w:pPr>
        <w:spacing w:line="259" w:lineRule="auto"/>
        <w:ind w:left="1076" w:right="90" w:hanging="1091"/>
        <w:rPr>
          <w:ins w:id="1285" w:author="Brown,James T" w:date="2019-02-03T14:15:00Z"/>
          <w:color w:val="000000" w:themeColor="text1"/>
        </w:rPr>
      </w:pPr>
    </w:p>
    <w:p w14:paraId="4CDC8022" w14:textId="77777777" w:rsidR="00206B10" w:rsidRDefault="00206B10">
      <w:pPr>
        <w:spacing w:line="259" w:lineRule="auto"/>
        <w:ind w:left="1076" w:right="90" w:hanging="1091"/>
        <w:rPr>
          <w:ins w:id="1286" w:author="Brown,James T" w:date="2019-02-03T14:15:00Z"/>
          <w:color w:val="000000" w:themeColor="text1"/>
        </w:rPr>
      </w:pPr>
    </w:p>
    <w:p w14:paraId="422C63E1" w14:textId="77777777" w:rsidR="00206B10" w:rsidRDefault="00206B10">
      <w:pPr>
        <w:spacing w:line="259" w:lineRule="auto"/>
        <w:ind w:left="1076" w:right="90" w:hanging="1091"/>
        <w:rPr>
          <w:ins w:id="1287" w:author="Brown,James T" w:date="2019-02-03T14:15:00Z"/>
          <w:color w:val="000000" w:themeColor="text1"/>
        </w:rPr>
      </w:pPr>
    </w:p>
    <w:p w14:paraId="3C008C2D" w14:textId="77777777" w:rsidR="00206B10" w:rsidRDefault="00206B10">
      <w:pPr>
        <w:spacing w:line="259" w:lineRule="auto"/>
        <w:ind w:left="1076" w:right="90" w:hanging="1091"/>
        <w:rPr>
          <w:ins w:id="1288" w:author="Brown,James T" w:date="2019-02-03T14:15:00Z"/>
          <w:color w:val="000000" w:themeColor="text1"/>
        </w:rPr>
      </w:pPr>
    </w:p>
    <w:p w14:paraId="7C0E613A" w14:textId="77777777" w:rsidR="00206B10" w:rsidRDefault="00206B10">
      <w:pPr>
        <w:spacing w:line="259" w:lineRule="auto"/>
        <w:ind w:left="1076" w:right="90" w:hanging="1091"/>
        <w:rPr>
          <w:ins w:id="1289" w:author="Brown,James T" w:date="2019-02-03T14:15:00Z"/>
          <w:color w:val="000000" w:themeColor="text1"/>
        </w:rPr>
      </w:pPr>
    </w:p>
    <w:p w14:paraId="4EB4E7D4" w14:textId="77777777" w:rsidR="00206B10" w:rsidRDefault="00206B10">
      <w:pPr>
        <w:spacing w:line="259" w:lineRule="auto"/>
        <w:ind w:left="1076" w:right="90" w:hanging="1091"/>
        <w:rPr>
          <w:ins w:id="1290" w:author="Brown,James T" w:date="2019-02-03T14:15:00Z"/>
          <w:color w:val="000000" w:themeColor="text1"/>
        </w:rPr>
      </w:pPr>
    </w:p>
    <w:p w14:paraId="0D2E904D" w14:textId="77777777" w:rsidR="00206B10" w:rsidRPr="004F09C9" w:rsidRDefault="00206B10">
      <w:pPr>
        <w:spacing w:line="259" w:lineRule="auto"/>
        <w:ind w:left="1076" w:right="90" w:hanging="1091"/>
        <w:rPr>
          <w:color w:val="000000" w:themeColor="text1"/>
        </w:rPr>
      </w:pPr>
    </w:p>
    <w:p w14:paraId="4E629D1C" w14:textId="7ABAC073" w:rsidR="006F58EA" w:rsidRPr="004F09C9" w:rsidRDefault="00D27C9E">
      <w:pPr>
        <w:spacing w:line="259" w:lineRule="auto"/>
        <w:ind w:left="1076" w:right="90" w:hanging="1091"/>
        <w:rPr>
          <w:color w:val="000000" w:themeColor="text1"/>
        </w:rPr>
      </w:pPr>
      <w:r w:rsidRPr="004F09C9">
        <w:rPr>
          <w:color w:val="000000" w:themeColor="text1"/>
        </w:rPr>
        <w:t>Table 3-</w:t>
      </w:r>
      <w:ins w:id="1291"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1292"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4122DBC9" w14:textId="77777777">
        <w:trPr>
          <w:trHeight w:val="374"/>
        </w:trPr>
        <w:tc>
          <w:tcPr>
            <w:tcW w:w="4923" w:type="dxa"/>
            <w:tcBorders>
              <w:top w:val="double" w:sz="3" w:space="0" w:color="000000"/>
              <w:left w:val="nil"/>
              <w:bottom w:val="single" w:sz="3" w:space="0" w:color="000000"/>
              <w:right w:val="nil"/>
            </w:tcBorders>
          </w:tcPr>
          <w:p w14:paraId="38320B6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ECF650"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7B2513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5EE2E2C7"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928B63A" w14:textId="77777777">
        <w:trPr>
          <w:trHeight w:val="297"/>
        </w:trPr>
        <w:tc>
          <w:tcPr>
            <w:tcW w:w="4923" w:type="dxa"/>
            <w:tcBorders>
              <w:top w:val="single" w:sz="3" w:space="0" w:color="000000"/>
              <w:left w:val="nil"/>
              <w:bottom w:val="single" w:sz="3" w:space="0" w:color="000000"/>
              <w:right w:val="nil"/>
            </w:tcBorders>
          </w:tcPr>
          <w:p w14:paraId="715692A5"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2144C1F9"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5D23503"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C489FD6" w14:textId="77777777" w:rsidR="006F58EA" w:rsidRPr="004F09C9" w:rsidRDefault="006F58EA">
            <w:pPr>
              <w:spacing w:after="160" w:line="259" w:lineRule="auto"/>
              <w:ind w:left="0" w:firstLine="0"/>
              <w:rPr>
                <w:color w:val="000000" w:themeColor="text1"/>
              </w:rPr>
            </w:pPr>
          </w:p>
        </w:tc>
      </w:tr>
      <w:tr w:rsidR="006F58EA" w:rsidRPr="004F09C9" w14:paraId="5F3FA967" w14:textId="77777777">
        <w:trPr>
          <w:trHeight w:val="340"/>
        </w:trPr>
        <w:tc>
          <w:tcPr>
            <w:tcW w:w="4923" w:type="dxa"/>
            <w:tcBorders>
              <w:top w:val="single" w:sz="3" w:space="0" w:color="000000"/>
              <w:left w:val="nil"/>
              <w:bottom w:val="nil"/>
              <w:right w:val="nil"/>
            </w:tcBorders>
          </w:tcPr>
          <w:p w14:paraId="49E38E9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39E2D1B6"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4D940131"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41FE98FB"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15F7CB94" w14:textId="77777777">
        <w:trPr>
          <w:trHeight w:val="482"/>
        </w:trPr>
        <w:tc>
          <w:tcPr>
            <w:tcW w:w="4923" w:type="dxa"/>
            <w:tcBorders>
              <w:top w:val="nil"/>
              <w:left w:val="nil"/>
              <w:bottom w:val="double" w:sz="3" w:space="0" w:color="000000"/>
              <w:right w:val="nil"/>
            </w:tcBorders>
          </w:tcPr>
          <w:p w14:paraId="2852B48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07E560CA"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5BED784"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055E83ED"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1A69B2D7" w14:textId="77777777">
        <w:trPr>
          <w:trHeight w:val="321"/>
        </w:trPr>
        <w:tc>
          <w:tcPr>
            <w:tcW w:w="4923" w:type="dxa"/>
            <w:tcBorders>
              <w:top w:val="double" w:sz="3" w:space="0" w:color="000000"/>
              <w:left w:val="nil"/>
              <w:bottom w:val="single" w:sz="3" w:space="0" w:color="000000"/>
              <w:right w:val="nil"/>
            </w:tcBorders>
          </w:tcPr>
          <w:p w14:paraId="5E49B43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4C94B9A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0A3945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E7F72F4" w14:textId="77777777" w:rsidR="006F58EA" w:rsidRPr="004F09C9" w:rsidRDefault="006F58EA">
            <w:pPr>
              <w:spacing w:after="160" w:line="259" w:lineRule="auto"/>
              <w:ind w:left="0" w:firstLine="0"/>
              <w:rPr>
                <w:color w:val="000000" w:themeColor="text1"/>
              </w:rPr>
            </w:pPr>
          </w:p>
        </w:tc>
      </w:tr>
      <w:tr w:rsidR="006F58EA" w:rsidRPr="004F09C9" w14:paraId="76EC9414" w14:textId="77777777">
        <w:trPr>
          <w:trHeight w:val="340"/>
        </w:trPr>
        <w:tc>
          <w:tcPr>
            <w:tcW w:w="4923" w:type="dxa"/>
            <w:tcBorders>
              <w:top w:val="single" w:sz="3" w:space="0" w:color="000000"/>
              <w:left w:val="nil"/>
              <w:bottom w:val="nil"/>
              <w:right w:val="nil"/>
            </w:tcBorders>
          </w:tcPr>
          <w:p w14:paraId="63FEA9E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BC9B3B0"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43FF4D24"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43F2EA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80B1523" w14:textId="77777777">
        <w:trPr>
          <w:trHeight w:val="458"/>
        </w:trPr>
        <w:tc>
          <w:tcPr>
            <w:tcW w:w="4923" w:type="dxa"/>
            <w:tcBorders>
              <w:top w:val="nil"/>
              <w:left w:val="nil"/>
              <w:bottom w:val="single" w:sz="3" w:space="0" w:color="000000"/>
              <w:right w:val="nil"/>
            </w:tcBorders>
          </w:tcPr>
          <w:p w14:paraId="6CF9A8F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40D3121F"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7C6B10BD"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326E2EED"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C36ADCA" w14:textId="77777777" w:rsidR="00D27C9E" w:rsidRPr="004F09C9" w:rsidRDefault="00D27C9E">
      <w:pPr>
        <w:spacing w:line="259" w:lineRule="auto"/>
        <w:ind w:left="-5" w:right="90"/>
        <w:rPr>
          <w:color w:val="000000" w:themeColor="text1"/>
        </w:rPr>
      </w:pPr>
    </w:p>
    <w:p w14:paraId="08B60291" w14:textId="77777777" w:rsidR="00D27C9E" w:rsidRPr="004F09C9" w:rsidRDefault="00D27C9E">
      <w:pPr>
        <w:spacing w:line="259" w:lineRule="auto"/>
        <w:ind w:left="-5" w:right="90"/>
        <w:rPr>
          <w:color w:val="000000" w:themeColor="text1"/>
        </w:rPr>
      </w:pPr>
    </w:p>
    <w:p w14:paraId="498D229B" w14:textId="77777777" w:rsidR="00D27C9E" w:rsidRPr="004F09C9" w:rsidRDefault="00D27C9E">
      <w:pPr>
        <w:spacing w:line="259" w:lineRule="auto"/>
        <w:ind w:left="-5" w:right="90"/>
        <w:rPr>
          <w:color w:val="000000" w:themeColor="text1"/>
        </w:rPr>
      </w:pPr>
    </w:p>
    <w:p w14:paraId="46757B69" w14:textId="77777777" w:rsidR="00D27C9E" w:rsidRPr="004F09C9" w:rsidRDefault="00D27C9E">
      <w:pPr>
        <w:spacing w:line="259" w:lineRule="auto"/>
        <w:ind w:left="-5" w:right="90"/>
        <w:rPr>
          <w:color w:val="000000" w:themeColor="text1"/>
        </w:rPr>
      </w:pPr>
    </w:p>
    <w:p w14:paraId="240C4296" w14:textId="77777777" w:rsidR="00D27C9E" w:rsidRPr="004F09C9" w:rsidRDefault="00D27C9E">
      <w:pPr>
        <w:spacing w:line="259" w:lineRule="auto"/>
        <w:ind w:left="-5" w:right="90"/>
        <w:rPr>
          <w:color w:val="000000" w:themeColor="text1"/>
        </w:rPr>
      </w:pPr>
    </w:p>
    <w:p w14:paraId="05634D5C" w14:textId="77777777" w:rsidR="00D27C9E" w:rsidRPr="004F09C9" w:rsidRDefault="00D27C9E">
      <w:pPr>
        <w:spacing w:line="259" w:lineRule="auto"/>
        <w:ind w:left="-5" w:right="90"/>
        <w:rPr>
          <w:color w:val="000000" w:themeColor="text1"/>
        </w:rPr>
      </w:pPr>
    </w:p>
    <w:p w14:paraId="4D9B863B" w14:textId="77777777" w:rsidR="00D27C9E" w:rsidRPr="004F09C9" w:rsidRDefault="00D27C9E">
      <w:pPr>
        <w:spacing w:line="259" w:lineRule="auto"/>
        <w:ind w:left="-5" w:right="90"/>
        <w:rPr>
          <w:color w:val="000000" w:themeColor="text1"/>
        </w:rPr>
      </w:pPr>
    </w:p>
    <w:p w14:paraId="62796E08" w14:textId="77777777" w:rsidR="00D27C9E" w:rsidRPr="004F09C9" w:rsidRDefault="00D27C9E">
      <w:pPr>
        <w:spacing w:line="259" w:lineRule="auto"/>
        <w:ind w:left="-5" w:right="90"/>
        <w:rPr>
          <w:color w:val="000000" w:themeColor="text1"/>
        </w:rPr>
      </w:pPr>
    </w:p>
    <w:p w14:paraId="677F189F" w14:textId="77777777" w:rsidR="00D27C9E" w:rsidRPr="004F09C9" w:rsidRDefault="00D27C9E">
      <w:pPr>
        <w:spacing w:line="259" w:lineRule="auto"/>
        <w:ind w:left="-5" w:right="90"/>
        <w:rPr>
          <w:color w:val="000000" w:themeColor="text1"/>
        </w:rPr>
      </w:pPr>
    </w:p>
    <w:p w14:paraId="11E0854C" w14:textId="77777777" w:rsidR="00D27C9E" w:rsidRPr="004F09C9" w:rsidRDefault="00D27C9E">
      <w:pPr>
        <w:spacing w:line="259" w:lineRule="auto"/>
        <w:ind w:left="-5" w:right="90"/>
        <w:rPr>
          <w:color w:val="000000" w:themeColor="text1"/>
        </w:rPr>
      </w:pPr>
    </w:p>
    <w:p w14:paraId="6D667FE9" w14:textId="6D25AB61" w:rsidR="006F58EA" w:rsidRPr="004F09C9" w:rsidRDefault="00D27C9E">
      <w:pPr>
        <w:spacing w:line="259" w:lineRule="auto"/>
        <w:ind w:left="1076" w:right="90" w:hanging="1091"/>
        <w:rPr>
          <w:color w:val="000000" w:themeColor="text1"/>
        </w:rPr>
      </w:pPr>
      <w:r w:rsidRPr="004F09C9">
        <w:rPr>
          <w:color w:val="000000" w:themeColor="text1"/>
        </w:rPr>
        <w:t>Table 3-</w:t>
      </w:r>
      <w:ins w:id="1293"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1294"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D95959F" w14:textId="77777777">
        <w:trPr>
          <w:trHeight w:val="374"/>
        </w:trPr>
        <w:tc>
          <w:tcPr>
            <w:tcW w:w="5274" w:type="dxa"/>
            <w:tcBorders>
              <w:top w:val="double" w:sz="3" w:space="0" w:color="000000"/>
              <w:left w:val="nil"/>
              <w:bottom w:val="single" w:sz="3" w:space="0" w:color="000000"/>
              <w:right w:val="nil"/>
            </w:tcBorders>
          </w:tcPr>
          <w:p w14:paraId="1045FC8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7F60D60"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656C1482"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7E5BA9FF"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29496DD1" w14:textId="77777777">
        <w:trPr>
          <w:trHeight w:val="297"/>
        </w:trPr>
        <w:tc>
          <w:tcPr>
            <w:tcW w:w="5274" w:type="dxa"/>
            <w:tcBorders>
              <w:top w:val="single" w:sz="3" w:space="0" w:color="000000"/>
              <w:left w:val="nil"/>
              <w:bottom w:val="single" w:sz="3" w:space="0" w:color="000000"/>
              <w:right w:val="nil"/>
            </w:tcBorders>
          </w:tcPr>
          <w:p w14:paraId="0E99C384"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3BEE4EC2"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0503DF8"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61663699" w14:textId="77777777" w:rsidR="006F58EA" w:rsidRPr="004F09C9" w:rsidRDefault="006F58EA">
            <w:pPr>
              <w:spacing w:after="160" w:line="259" w:lineRule="auto"/>
              <w:ind w:left="0" w:firstLine="0"/>
              <w:rPr>
                <w:color w:val="000000" w:themeColor="text1"/>
              </w:rPr>
            </w:pPr>
          </w:p>
        </w:tc>
      </w:tr>
      <w:tr w:rsidR="006F58EA" w:rsidRPr="004F09C9" w14:paraId="06AA1B99" w14:textId="77777777">
        <w:trPr>
          <w:trHeight w:val="328"/>
        </w:trPr>
        <w:tc>
          <w:tcPr>
            <w:tcW w:w="5274" w:type="dxa"/>
            <w:tcBorders>
              <w:top w:val="single" w:sz="3" w:space="0" w:color="000000"/>
              <w:left w:val="nil"/>
              <w:bottom w:val="nil"/>
              <w:right w:val="nil"/>
            </w:tcBorders>
          </w:tcPr>
          <w:p w14:paraId="0106A36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76B83E6C"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153FAD6C"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46ECD4B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415F09C" w14:textId="77777777">
        <w:trPr>
          <w:trHeight w:val="395"/>
        </w:trPr>
        <w:tc>
          <w:tcPr>
            <w:tcW w:w="5274" w:type="dxa"/>
            <w:tcBorders>
              <w:top w:val="nil"/>
              <w:left w:val="nil"/>
              <w:bottom w:val="nil"/>
              <w:right w:val="nil"/>
            </w:tcBorders>
          </w:tcPr>
          <w:p w14:paraId="46F1744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805B9E1"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4EB8C587"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217EAF40"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3784AEA0" w14:textId="77777777">
        <w:trPr>
          <w:trHeight w:val="395"/>
        </w:trPr>
        <w:tc>
          <w:tcPr>
            <w:tcW w:w="5274" w:type="dxa"/>
            <w:tcBorders>
              <w:top w:val="nil"/>
              <w:left w:val="nil"/>
              <w:bottom w:val="nil"/>
              <w:right w:val="nil"/>
            </w:tcBorders>
          </w:tcPr>
          <w:p w14:paraId="28BC59A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5CC8325C"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0740D355"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CF82A89"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0E0E67AD" w14:textId="77777777">
        <w:trPr>
          <w:trHeight w:val="494"/>
        </w:trPr>
        <w:tc>
          <w:tcPr>
            <w:tcW w:w="5274" w:type="dxa"/>
            <w:tcBorders>
              <w:top w:val="nil"/>
              <w:left w:val="nil"/>
              <w:bottom w:val="double" w:sz="3" w:space="0" w:color="000000"/>
              <w:right w:val="nil"/>
            </w:tcBorders>
          </w:tcPr>
          <w:p w14:paraId="782BF65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4995FC49"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19FC5B75"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014D504E"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25D8E1CC" w14:textId="77777777">
        <w:trPr>
          <w:trHeight w:val="72"/>
        </w:trPr>
        <w:tc>
          <w:tcPr>
            <w:tcW w:w="5274" w:type="dxa"/>
            <w:tcBorders>
              <w:top w:val="double" w:sz="3" w:space="0" w:color="000000"/>
              <w:left w:val="nil"/>
              <w:bottom w:val="single" w:sz="3" w:space="0" w:color="000000"/>
              <w:right w:val="nil"/>
            </w:tcBorders>
          </w:tcPr>
          <w:p w14:paraId="59AC192F"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3A4F14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6CE7A01"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3A2B2FE3" w14:textId="77777777" w:rsidR="006F58EA" w:rsidRPr="004F09C9" w:rsidRDefault="006F58EA">
            <w:pPr>
              <w:spacing w:after="160" w:line="259" w:lineRule="auto"/>
              <w:ind w:left="0" w:firstLine="0"/>
              <w:rPr>
                <w:color w:val="000000" w:themeColor="text1"/>
              </w:rPr>
            </w:pPr>
          </w:p>
        </w:tc>
      </w:tr>
      <w:tr w:rsidR="006F58EA" w:rsidRPr="004F09C9" w14:paraId="7EBC8894" w14:textId="77777777">
        <w:trPr>
          <w:trHeight w:val="297"/>
        </w:trPr>
        <w:tc>
          <w:tcPr>
            <w:tcW w:w="5274" w:type="dxa"/>
            <w:tcBorders>
              <w:top w:val="single" w:sz="3" w:space="0" w:color="000000"/>
              <w:left w:val="nil"/>
              <w:bottom w:val="single" w:sz="3" w:space="0" w:color="000000"/>
              <w:right w:val="nil"/>
            </w:tcBorders>
          </w:tcPr>
          <w:p w14:paraId="0C5B09C8"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1B92F9C0"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70840826"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14398C00" w14:textId="77777777" w:rsidR="006F58EA" w:rsidRPr="004F09C9" w:rsidRDefault="006F58EA">
            <w:pPr>
              <w:spacing w:after="160" w:line="259" w:lineRule="auto"/>
              <w:ind w:left="0" w:firstLine="0"/>
              <w:rPr>
                <w:color w:val="000000" w:themeColor="text1"/>
              </w:rPr>
            </w:pPr>
          </w:p>
        </w:tc>
      </w:tr>
      <w:tr w:rsidR="006F58EA" w:rsidRPr="004F09C9" w14:paraId="2C0EF5F7" w14:textId="77777777">
        <w:trPr>
          <w:trHeight w:val="328"/>
        </w:trPr>
        <w:tc>
          <w:tcPr>
            <w:tcW w:w="5274" w:type="dxa"/>
            <w:tcBorders>
              <w:top w:val="single" w:sz="3" w:space="0" w:color="000000"/>
              <w:left w:val="nil"/>
              <w:bottom w:val="nil"/>
              <w:right w:val="nil"/>
            </w:tcBorders>
          </w:tcPr>
          <w:p w14:paraId="21D098E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5A8637DF"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6A1A4611"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0CFEF523"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54E0C0E8" w14:textId="77777777">
        <w:trPr>
          <w:trHeight w:val="395"/>
        </w:trPr>
        <w:tc>
          <w:tcPr>
            <w:tcW w:w="5274" w:type="dxa"/>
            <w:tcBorders>
              <w:top w:val="nil"/>
              <w:left w:val="nil"/>
              <w:bottom w:val="nil"/>
              <w:right w:val="nil"/>
            </w:tcBorders>
          </w:tcPr>
          <w:p w14:paraId="54FECBB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4DD8F94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7E0DB10"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2840B15B"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36206A2A" w14:textId="77777777">
        <w:trPr>
          <w:trHeight w:val="494"/>
        </w:trPr>
        <w:tc>
          <w:tcPr>
            <w:tcW w:w="5274" w:type="dxa"/>
            <w:tcBorders>
              <w:top w:val="nil"/>
              <w:left w:val="nil"/>
              <w:bottom w:val="double" w:sz="3" w:space="0" w:color="000000"/>
              <w:right w:val="nil"/>
            </w:tcBorders>
          </w:tcPr>
          <w:p w14:paraId="4D555D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EFA3D94"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411944C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016FB932"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6F95A275" w14:textId="77777777">
        <w:trPr>
          <w:trHeight w:val="321"/>
        </w:trPr>
        <w:tc>
          <w:tcPr>
            <w:tcW w:w="5274" w:type="dxa"/>
            <w:tcBorders>
              <w:top w:val="double" w:sz="3" w:space="0" w:color="000000"/>
              <w:left w:val="nil"/>
              <w:bottom w:val="single" w:sz="3" w:space="0" w:color="000000"/>
              <w:right w:val="nil"/>
            </w:tcBorders>
          </w:tcPr>
          <w:p w14:paraId="14958D2D"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4855B3F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AE5E28D"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0030EA35" w14:textId="77777777" w:rsidR="006F58EA" w:rsidRPr="004F09C9" w:rsidRDefault="006F58EA">
            <w:pPr>
              <w:spacing w:after="160" w:line="259" w:lineRule="auto"/>
              <w:ind w:left="0" w:firstLine="0"/>
              <w:rPr>
                <w:color w:val="000000" w:themeColor="text1"/>
              </w:rPr>
            </w:pPr>
          </w:p>
        </w:tc>
      </w:tr>
      <w:tr w:rsidR="006F58EA" w:rsidRPr="004F09C9" w14:paraId="3D363598" w14:textId="77777777">
        <w:trPr>
          <w:trHeight w:val="328"/>
        </w:trPr>
        <w:tc>
          <w:tcPr>
            <w:tcW w:w="5274" w:type="dxa"/>
            <w:tcBorders>
              <w:top w:val="single" w:sz="3" w:space="0" w:color="000000"/>
              <w:left w:val="nil"/>
              <w:bottom w:val="nil"/>
              <w:right w:val="nil"/>
            </w:tcBorders>
          </w:tcPr>
          <w:p w14:paraId="5A864CF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6D43FF64"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64A980BC"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55BC8B3B"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7DEA9C2A" w14:textId="77777777">
        <w:trPr>
          <w:trHeight w:val="395"/>
        </w:trPr>
        <w:tc>
          <w:tcPr>
            <w:tcW w:w="5274" w:type="dxa"/>
            <w:tcBorders>
              <w:top w:val="nil"/>
              <w:left w:val="nil"/>
              <w:bottom w:val="nil"/>
              <w:right w:val="nil"/>
            </w:tcBorders>
          </w:tcPr>
          <w:p w14:paraId="63B2D5E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5EC58012"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59CF1B5D"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79599D0B"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046A608F" w14:textId="77777777">
        <w:trPr>
          <w:trHeight w:val="470"/>
        </w:trPr>
        <w:tc>
          <w:tcPr>
            <w:tcW w:w="5274" w:type="dxa"/>
            <w:tcBorders>
              <w:top w:val="nil"/>
              <w:left w:val="nil"/>
              <w:bottom w:val="single" w:sz="3" w:space="0" w:color="000000"/>
              <w:right w:val="nil"/>
            </w:tcBorders>
          </w:tcPr>
          <w:p w14:paraId="2C75EA2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42A392A2"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183D35DC"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7F47E6B3"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0007076C" w14:textId="77777777" w:rsidR="00D27C9E" w:rsidRPr="004F09C9" w:rsidRDefault="00D27C9E">
      <w:pPr>
        <w:spacing w:line="259" w:lineRule="auto"/>
        <w:ind w:left="1076" w:right="90" w:hanging="1091"/>
        <w:rPr>
          <w:color w:val="000000" w:themeColor="text1"/>
        </w:rPr>
      </w:pPr>
    </w:p>
    <w:p w14:paraId="28B479ED" w14:textId="77777777" w:rsidR="00D27C9E" w:rsidRPr="004F09C9" w:rsidRDefault="00D27C9E">
      <w:pPr>
        <w:spacing w:line="259" w:lineRule="auto"/>
        <w:ind w:left="1076" w:right="90" w:hanging="1091"/>
        <w:rPr>
          <w:color w:val="000000" w:themeColor="text1"/>
        </w:rPr>
      </w:pPr>
    </w:p>
    <w:p w14:paraId="2EB63BB6" w14:textId="5C55795C" w:rsidR="00D27C9E" w:rsidRDefault="00D27C9E">
      <w:pPr>
        <w:spacing w:line="259" w:lineRule="auto"/>
        <w:ind w:left="1076" w:right="90" w:hanging="1091"/>
        <w:rPr>
          <w:ins w:id="1295" w:author="Brown,James T" w:date="2019-02-10T17:35:00Z"/>
          <w:color w:val="000000" w:themeColor="text1"/>
        </w:rPr>
      </w:pPr>
    </w:p>
    <w:p w14:paraId="561D9FC1" w14:textId="49868714" w:rsidR="00C34FA8" w:rsidRDefault="00C34FA8">
      <w:pPr>
        <w:spacing w:line="259" w:lineRule="auto"/>
        <w:ind w:left="1076" w:right="90" w:hanging="1091"/>
        <w:rPr>
          <w:ins w:id="1296" w:author="Brown,James T" w:date="2019-02-10T17:35:00Z"/>
          <w:color w:val="000000" w:themeColor="text1"/>
        </w:rPr>
      </w:pPr>
    </w:p>
    <w:p w14:paraId="48F8ED8C" w14:textId="10BDE130" w:rsidR="00C34FA8" w:rsidRDefault="00C34FA8">
      <w:pPr>
        <w:spacing w:line="259" w:lineRule="auto"/>
        <w:ind w:left="1076" w:right="90" w:hanging="1091"/>
        <w:rPr>
          <w:ins w:id="1297" w:author="Brown,James T" w:date="2019-02-10T17:35:00Z"/>
          <w:color w:val="000000" w:themeColor="text1"/>
        </w:rPr>
      </w:pPr>
    </w:p>
    <w:p w14:paraId="5F74B34C" w14:textId="1B0F41AE" w:rsidR="00C34FA8" w:rsidRDefault="00C34FA8">
      <w:pPr>
        <w:spacing w:line="259" w:lineRule="auto"/>
        <w:ind w:left="1076" w:right="90" w:hanging="1091"/>
        <w:rPr>
          <w:ins w:id="1298" w:author="Brown,James T" w:date="2019-02-10T17:35:00Z"/>
          <w:color w:val="000000" w:themeColor="text1"/>
        </w:rPr>
      </w:pPr>
    </w:p>
    <w:p w14:paraId="3357663C" w14:textId="77777777" w:rsidR="00C34FA8" w:rsidRPr="004F09C9" w:rsidRDefault="00C34FA8">
      <w:pPr>
        <w:spacing w:line="259" w:lineRule="auto"/>
        <w:ind w:left="1076" w:right="90" w:hanging="1091"/>
        <w:rPr>
          <w:color w:val="000000" w:themeColor="text1"/>
        </w:rPr>
      </w:pPr>
    </w:p>
    <w:p w14:paraId="201D8897" w14:textId="77777777" w:rsidR="00D27C9E" w:rsidRPr="004F09C9" w:rsidRDefault="00D27C9E">
      <w:pPr>
        <w:spacing w:line="259" w:lineRule="auto"/>
        <w:ind w:left="1076" w:right="90" w:hanging="1091"/>
        <w:rPr>
          <w:color w:val="000000" w:themeColor="text1"/>
        </w:rPr>
      </w:pPr>
    </w:p>
    <w:p w14:paraId="280DC9AC" w14:textId="77777777" w:rsidR="00D27C9E" w:rsidRPr="004F09C9" w:rsidRDefault="00D27C9E">
      <w:pPr>
        <w:spacing w:line="259" w:lineRule="auto"/>
        <w:ind w:left="1076" w:right="90" w:hanging="1091"/>
        <w:rPr>
          <w:color w:val="000000" w:themeColor="text1"/>
        </w:rPr>
      </w:pPr>
    </w:p>
    <w:p w14:paraId="33FE8388" w14:textId="77777777" w:rsidR="00D27C9E" w:rsidRPr="004F09C9" w:rsidRDefault="00D27C9E">
      <w:pPr>
        <w:spacing w:line="259" w:lineRule="auto"/>
        <w:ind w:left="1076" w:right="90" w:hanging="1091"/>
        <w:rPr>
          <w:color w:val="000000" w:themeColor="text1"/>
        </w:rPr>
      </w:pPr>
    </w:p>
    <w:p w14:paraId="4608CD26" w14:textId="592C8F30"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1299"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589517C4" w14:textId="77777777">
        <w:trPr>
          <w:trHeight w:val="398"/>
        </w:trPr>
        <w:tc>
          <w:tcPr>
            <w:tcW w:w="5274" w:type="dxa"/>
            <w:tcBorders>
              <w:top w:val="double" w:sz="3" w:space="0" w:color="000000"/>
              <w:left w:val="nil"/>
              <w:bottom w:val="double" w:sz="3" w:space="0" w:color="000000"/>
              <w:right w:val="nil"/>
            </w:tcBorders>
          </w:tcPr>
          <w:p w14:paraId="5AB3155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234702C7"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7642410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66C6180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32FDF22B" w14:textId="77777777">
        <w:trPr>
          <w:trHeight w:val="321"/>
        </w:trPr>
        <w:tc>
          <w:tcPr>
            <w:tcW w:w="5274" w:type="dxa"/>
            <w:tcBorders>
              <w:top w:val="double" w:sz="3" w:space="0" w:color="000000"/>
              <w:left w:val="nil"/>
              <w:bottom w:val="single" w:sz="3" w:space="0" w:color="000000"/>
              <w:right w:val="nil"/>
            </w:tcBorders>
          </w:tcPr>
          <w:p w14:paraId="6ABD95C3"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062758B3"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2E826BFF"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C75EC7A" w14:textId="77777777" w:rsidR="006F58EA" w:rsidRPr="004F09C9" w:rsidRDefault="006F58EA">
            <w:pPr>
              <w:spacing w:after="160" w:line="259" w:lineRule="auto"/>
              <w:ind w:left="0" w:firstLine="0"/>
              <w:rPr>
                <w:color w:val="000000" w:themeColor="text1"/>
              </w:rPr>
            </w:pPr>
          </w:p>
        </w:tc>
      </w:tr>
      <w:tr w:rsidR="006F58EA" w:rsidRPr="004F09C9" w14:paraId="6D0E84FB" w14:textId="77777777">
        <w:trPr>
          <w:trHeight w:val="340"/>
        </w:trPr>
        <w:tc>
          <w:tcPr>
            <w:tcW w:w="5274" w:type="dxa"/>
            <w:tcBorders>
              <w:top w:val="single" w:sz="3" w:space="0" w:color="000000"/>
              <w:left w:val="nil"/>
              <w:bottom w:val="nil"/>
              <w:right w:val="nil"/>
            </w:tcBorders>
          </w:tcPr>
          <w:p w14:paraId="53401A0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D33B0DF"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2315408B"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0159CCB2"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6726885" w14:textId="77777777">
        <w:trPr>
          <w:trHeight w:val="384"/>
        </w:trPr>
        <w:tc>
          <w:tcPr>
            <w:tcW w:w="5274" w:type="dxa"/>
            <w:tcBorders>
              <w:top w:val="nil"/>
              <w:left w:val="nil"/>
              <w:bottom w:val="nil"/>
              <w:right w:val="nil"/>
            </w:tcBorders>
          </w:tcPr>
          <w:p w14:paraId="6110737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4F2B73C7"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51056C50"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58191CCA"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0257A532" w14:textId="77777777">
        <w:trPr>
          <w:trHeight w:val="395"/>
        </w:trPr>
        <w:tc>
          <w:tcPr>
            <w:tcW w:w="5274" w:type="dxa"/>
            <w:tcBorders>
              <w:top w:val="nil"/>
              <w:left w:val="nil"/>
              <w:bottom w:val="nil"/>
              <w:right w:val="nil"/>
            </w:tcBorders>
          </w:tcPr>
          <w:p w14:paraId="7E2088C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412D6CE1"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06B6BB00"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2B309883"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55A12E0D" w14:textId="77777777">
        <w:trPr>
          <w:trHeight w:val="494"/>
        </w:trPr>
        <w:tc>
          <w:tcPr>
            <w:tcW w:w="5274" w:type="dxa"/>
            <w:tcBorders>
              <w:top w:val="nil"/>
              <w:left w:val="nil"/>
              <w:bottom w:val="double" w:sz="3" w:space="0" w:color="000000"/>
              <w:right w:val="nil"/>
            </w:tcBorders>
          </w:tcPr>
          <w:p w14:paraId="77692D3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18F80D05"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F183D39"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FF1ADB0"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28ED9D2E" w14:textId="77777777">
        <w:trPr>
          <w:trHeight w:val="321"/>
        </w:trPr>
        <w:tc>
          <w:tcPr>
            <w:tcW w:w="5274" w:type="dxa"/>
            <w:tcBorders>
              <w:top w:val="double" w:sz="3" w:space="0" w:color="000000"/>
              <w:left w:val="nil"/>
              <w:bottom w:val="single" w:sz="3" w:space="0" w:color="000000"/>
              <w:right w:val="nil"/>
            </w:tcBorders>
          </w:tcPr>
          <w:p w14:paraId="23707EE4"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2DC0C653"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57851B4B"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874EE7B" w14:textId="77777777" w:rsidR="006F58EA" w:rsidRPr="004F09C9" w:rsidRDefault="006F58EA">
            <w:pPr>
              <w:spacing w:after="160" w:line="259" w:lineRule="auto"/>
              <w:ind w:left="0" w:firstLine="0"/>
              <w:rPr>
                <w:color w:val="000000" w:themeColor="text1"/>
              </w:rPr>
            </w:pPr>
          </w:p>
        </w:tc>
      </w:tr>
      <w:tr w:rsidR="006F58EA" w:rsidRPr="004F09C9" w14:paraId="04B171D9" w14:textId="77777777">
        <w:trPr>
          <w:trHeight w:val="328"/>
        </w:trPr>
        <w:tc>
          <w:tcPr>
            <w:tcW w:w="5274" w:type="dxa"/>
            <w:tcBorders>
              <w:top w:val="single" w:sz="3" w:space="0" w:color="000000"/>
              <w:left w:val="nil"/>
              <w:bottom w:val="nil"/>
              <w:right w:val="nil"/>
            </w:tcBorders>
          </w:tcPr>
          <w:p w14:paraId="3EB3C5E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1BC00BE"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47539FC"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503E64E4"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281A6FE1" w14:textId="77777777">
        <w:trPr>
          <w:trHeight w:val="395"/>
        </w:trPr>
        <w:tc>
          <w:tcPr>
            <w:tcW w:w="5274" w:type="dxa"/>
            <w:tcBorders>
              <w:top w:val="nil"/>
              <w:left w:val="nil"/>
              <w:bottom w:val="nil"/>
              <w:right w:val="nil"/>
            </w:tcBorders>
          </w:tcPr>
          <w:p w14:paraId="26693E5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2E896566"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6803D311"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5C52B48"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03B97AC7" w14:textId="77777777">
        <w:trPr>
          <w:trHeight w:val="494"/>
        </w:trPr>
        <w:tc>
          <w:tcPr>
            <w:tcW w:w="5274" w:type="dxa"/>
            <w:tcBorders>
              <w:top w:val="nil"/>
              <w:left w:val="nil"/>
              <w:bottom w:val="double" w:sz="3" w:space="0" w:color="000000"/>
              <w:right w:val="nil"/>
            </w:tcBorders>
          </w:tcPr>
          <w:p w14:paraId="1942D4F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33F1EE57"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63513FD1"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F0A2851"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3C8C17F2" w14:textId="77777777">
        <w:trPr>
          <w:trHeight w:val="321"/>
        </w:trPr>
        <w:tc>
          <w:tcPr>
            <w:tcW w:w="5274" w:type="dxa"/>
            <w:tcBorders>
              <w:top w:val="double" w:sz="3" w:space="0" w:color="000000"/>
              <w:left w:val="nil"/>
              <w:bottom w:val="single" w:sz="3" w:space="0" w:color="000000"/>
              <w:right w:val="nil"/>
            </w:tcBorders>
          </w:tcPr>
          <w:p w14:paraId="7DA7E57A"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2D1B7A93"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23A199E"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9F58F6C" w14:textId="77777777" w:rsidR="006F58EA" w:rsidRPr="004F09C9" w:rsidRDefault="006F58EA">
            <w:pPr>
              <w:spacing w:after="160" w:line="259" w:lineRule="auto"/>
              <w:ind w:left="0" w:firstLine="0"/>
              <w:rPr>
                <w:color w:val="000000" w:themeColor="text1"/>
              </w:rPr>
            </w:pPr>
          </w:p>
        </w:tc>
      </w:tr>
      <w:tr w:rsidR="006F58EA" w:rsidRPr="004F09C9" w14:paraId="14957FCB" w14:textId="77777777">
        <w:trPr>
          <w:trHeight w:val="340"/>
        </w:trPr>
        <w:tc>
          <w:tcPr>
            <w:tcW w:w="5274" w:type="dxa"/>
            <w:tcBorders>
              <w:top w:val="single" w:sz="3" w:space="0" w:color="000000"/>
              <w:left w:val="nil"/>
              <w:bottom w:val="nil"/>
              <w:right w:val="nil"/>
            </w:tcBorders>
          </w:tcPr>
          <w:p w14:paraId="657F867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8565E1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54658B66"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56A1B47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9390E10" w14:textId="77777777">
        <w:trPr>
          <w:trHeight w:val="395"/>
        </w:trPr>
        <w:tc>
          <w:tcPr>
            <w:tcW w:w="5274" w:type="dxa"/>
            <w:tcBorders>
              <w:top w:val="nil"/>
              <w:left w:val="nil"/>
              <w:bottom w:val="nil"/>
              <w:right w:val="nil"/>
            </w:tcBorders>
          </w:tcPr>
          <w:p w14:paraId="46544F8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2B7CFF5C"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755D412A"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1599D2CF"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406834F2" w14:textId="77777777">
        <w:trPr>
          <w:trHeight w:val="458"/>
        </w:trPr>
        <w:tc>
          <w:tcPr>
            <w:tcW w:w="5274" w:type="dxa"/>
            <w:tcBorders>
              <w:top w:val="nil"/>
              <w:left w:val="nil"/>
              <w:bottom w:val="single" w:sz="3" w:space="0" w:color="000000"/>
              <w:right w:val="nil"/>
            </w:tcBorders>
          </w:tcPr>
          <w:p w14:paraId="2CDD64D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44733F16"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14480FCD"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2B92F906"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78C3F29D" w14:textId="77777777" w:rsidR="00D27C9E" w:rsidRPr="004F09C9" w:rsidRDefault="00D27C9E">
      <w:pPr>
        <w:spacing w:after="174" w:line="259" w:lineRule="auto"/>
        <w:ind w:right="80"/>
        <w:jc w:val="center"/>
        <w:rPr>
          <w:color w:val="000000" w:themeColor="text1"/>
        </w:rPr>
      </w:pPr>
    </w:p>
    <w:p w14:paraId="103F74EA" w14:textId="77777777" w:rsidR="00D27C9E" w:rsidRPr="004F09C9" w:rsidRDefault="00D27C9E">
      <w:pPr>
        <w:spacing w:after="174" w:line="259" w:lineRule="auto"/>
        <w:ind w:right="80"/>
        <w:jc w:val="center"/>
        <w:rPr>
          <w:color w:val="000000" w:themeColor="text1"/>
        </w:rPr>
      </w:pPr>
    </w:p>
    <w:p w14:paraId="6D74DC7E" w14:textId="77777777" w:rsidR="00D27C9E" w:rsidRPr="004F09C9" w:rsidRDefault="00D27C9E">
      <w:pPr>
        <w:spacing w:after="174" w:line="259" w:lineRule="auto"/>
        <w:ind w:right="80"/>
        <w:jc w:val="center"/>
        <w:rPr>
          <w:color w:val="000000" w:themeColor="text1"/>
        </w:rPr>
      </w:pPr>
    </w:p>
    <w:p w14:paraId="373BC369" w14:textId="3AF9E437" w:rsidR="00D27C9E" w:rsidRDefault="00D27C9E">
      <w:pPr>
        <w:spacing w:after="174" w:line="259" w:lineRule="auto"/>
        <w:ind w:right="80"/>
        <w:jc w:val="center"/>
        <w:rPr>
          <w:ins w:id="1300" w:author="Brown,James T" w:date="2019-02-10T17:35:00Z"/>
          <w:color w:val="000000" w:themeColor="text1"/>
        </w:rPr>
      </w:pPr>
    </w:p>
    <w:p w14:paraId="1FB4D259" w14:textId="76F654EE" w:rsidR="00C34FA8" w:rsidRDefault="00C34FA8">
      <w:pPr>
        <w:spacing w:after="174" w:line="259" w:lineRule="auto"/>
        <w:ind w:right="80"/>
        <w:jc w:val="center"/>
        <w:rPr>
          <w:ins w:id="1301" w:author="Brown,James T" w:date="2019-02-10T17:35:00Z"/>
          <w:color w:val="000000" w:themeColor="text1"/>
        </w:rPr>
      </w:pPr>
    </w:p>
    <w:p w14:paraId="63251BEE" w14:textId="21AD61D7" w:rsidR="00C34FA8" w:rsidRDefault="00C34FA8">
      <w:pPr>
        <w:spacing w:after="174" w:line="259" w:lineRule="auto"/>
        <w:ind w:right="80"/>
        <w:jc w:val="center"/>
        <w:rPr>
          <w:ins w:id="1302" w:author="Brown,James T" w:date="2019-02-10T17:35:00Z"/>
          <w:color w:val="000000" w:themeColor="text1"/>
        </w:rPr>
      </w:pPr>
    </w:p>
    <w:p w14:paraId="138F298F" w14:textId="763A0C1E" w:rsidR="00C34FA8" w:rsidRDefault="00C34FA8">
      <w:pPr>
        <w:spacing w:after="174" w:line="259" w:lineRule="auto"/>
        <w:ind w:right="80"/>
        <w:jc w:val="center"/>
        <w:rPr>
          <w:ins w:id="1303" w:author="Brown,James T" w:date="2019-02-10T17:35:00Z"/>
          <w:color w:val="000000" w:themeColor="text1"/>
        </w:rPr>
      </w:pPr>
    </w:p>
    <w:p w14:paraId="2BEFCB71" w14:textId="295C814C" w:rsidR="00C34FA8" w:rsidRDefault="00C34FA8">
      <w:pPr>
        <w:spacing w:after="174" w:line="259" w:lineRule="auto"/>
        <w:ind w:right="80"/>
        <w:jc w:val="center"/>
        <w:rPr>
          <w:ins w:id="1304" w:author="Brown,James T" w:date="2019-02-10T17:35:00Z"/>
          <w:color w:val="000000" w:themeColor="text1"/>
        </w:rPr>
      </w:pPr>
    </w:p>
    <w:p w14:paraId="5CD912E1" w14:textId="0EB62C84" w:rsidR="00C34FA8" w:rsidRDefault="00C34FA8">
      <w:pPr>
        <w:spacing w:after="174" w:line="259" w:lineRule="auto"/>
        <w:ind w:right="80"/>
        <w:jc w:val="center"/>
        <w:rPr>
          <w:ins w:id="1305" w:author="Brown,James T" w:date="2019-02-10T17:35:00Z"/>
          <w:color w:val="000000" w:themeColor="text1"/>
        </w:rPr>
      </w:pPr>
    </w:p>
    <w:p w14:paraId="7DD67135" w14:textId="26C1F35E" w:rsidR="00C34FA8" w:rsidRDefault="00C34FA8">
      <w:pPr>
        <w:spacing w:after="174" w:line="259" w:lineRule="auto"/>
        <w:ind w:right="80"/>
        <w:jc w:val="center"/>
        <w:rPr>
          <w:ins w:id="1306" w:author="Brown,James T" w:date="2019-02-10T17:35:00Z"/>
          <w:color w:val="000000" w:themeColor="text1"/>
        </w:rPr>
      </w:pPr>
    </w:p>
    <w:p w14:paraId="79A23363" w14:textId="5E9A5FCA" w:rsidR="00C34FA8" w:rsidRDefault="00C34FA8">
      <w:pPr>
        <w:spacing w:after="174" w:line="259" w:lineRule="auto"/>
        <w:ind w:right="80"/>
        <w:jc w:val="center"/>
        <w:rPr>
          <w:ins w:id="1307" w:author="Brown,James T" w:date="2019-02-10T17:35:00Z"/>
          <w:color w:val="000000" w:themeColor="text1"/>
        </w:rPr>
      </w:pPr>
    </w:p>
    <w:p w14:paraId="6359A7EA" w14:textId="77777777" w:rsidR="00C34FA8" w:rsidRPr="004F09C9" w:rsidRDefault="00C34FA8">
      <w:pPr>
        <w:spacing w:after="174" w:line="259" w:lineRule="auto"/>
        <w:ind w:right="80"/>
        <w:jc w:val="center"/>
        <w:rPr>
          <w:color w:val="000000" w:themeColor="text1"/>
        </w:rPr>
      </w:pPr>
    </w:p>
    <w:p w14:paraId="39EDEEF6"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66E03012" w14:textId="04A5F782"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1E3F35BB" w14:textId="60CA0FEA"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27F08AEA" w14:textId="499B7CA0"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520DFD43" w14:textId="6D08DE2A"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7DB9CD66"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5C09CEFE" w14:textId="16882B4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7F56D9BC" w14:textId="00F10B54"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1A5AD38" w14:textId="3A4C4266"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9523A63" w14:textId="038752EF"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765AF632" w14:textId="41CF9CCE"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4FDE92F2" w14:textId="31551B01"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6802C471" w14:textId="28F9D3B3"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1779EC1B" w14:textId="133B47CE"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041D6B32" w14:textId="643E7224"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e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BE3EBB2" w14:textId="13738D98"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80D18E6" w14:textId="560D285B"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1F05A777" w14:textId="5F4C03B9"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1E473723" w14:textId="66F36216"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773D5CE8" w14:textId="2206E22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1A1327AA" w14:textId="57E9CD76"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3E9E884" w14:textId="3F7C163D"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4A84E5D" w14:textId="4FE411EF"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7BD1C16" w14:textId="3D97A88E"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2DA9E65A" w14:textId="7E2A2FCA"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68086B18" w14:textId="21BA31BA"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5B4A1254" w14:textId="43AA01FE"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04E3014D" w14:textId="7C046FE3"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13B5ACBC" w14:textId="653B66AD"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3BB05FE5" w14:textId="32DEDD14"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785BA57C" w14:textId="2AD42720"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6EE88952" w14:textId="27EDCED1"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288A2AB8" w14:textId="6923F9BF"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57959308" w14:textId="2430FBB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6864459F" w14:textId="48E8DEBB"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2DC2C08B" w14:textId="7CE287B5"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1C810D16" w14:textId="6FFEDC91"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7584C188" w14:textId="773D27C6"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22BD0143" w14:textId="09F91D01"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0E94D852" w14:textId="3F8A2C39"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5E9B9A6" w14:textId="0FFF5F96"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6ADC4FB4" w14:textId="0E655014"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20EA9B96" w14:textId="5FBDCEBA"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647A6309" w14:textId="6F5299C0" w:rsidR="00E872D5" w:rsidRPr="004F09C9" w:rsidRDefault="00E872D5" w:rsidP="001B2751">
      <w:pPr>
        <w:spacing w:line="403" w:lineRule="auto"/>
        <w:ind w:left="187" w:right="86" w:hanging="187"/>
        <w:rPr>
          <w:color w:val="000000" w:themeColor="text1"/>
        </w:rPr>
      </w:pPr>
      <w:bookmarkStart w:id="1308"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1308"/>
    <w:p w14:paraId="46363C8A" w14:textId="35466563"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29BD6608" w14:textId="68AC4694"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620009F6"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0D8CE855" w14:textId="77777777" w:rsidR="00E872D5" w:rsidRPr="004F09C9" w:rsidRDefault="00E872D5" w:rsidP="001B2751">
      <w:pPr>
        <w:spacing w:line="403" w:lineRule="auto"/>
        <w:ind w:left="187" w:right="86" w:hanging="187"/>
        <w:rPr>
          <w:color w:val="000000" w:themeColor="text1"/>
        </w:rPr>
      </w:pPr>
      <w:bookmarkStart w:id="1309"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771C67CB"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06F5547F" w14:textId="020998F2"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1309"/>
    </w:p>
    <w:p w14:paraId="0CB74EE7" w14:textId="77777777" w:rsidR="00D27C9E" w:rsidRPr="004F09C9" w:rsidRDefault="00D27C9E">
      <w:pPr>
        <w:spacing w:line="259" w:lineRule="auto"/>
        <w:ind w:left="244" w:right="90"/>
        <w:rPr>
          <w:color w:val="000000" w:themeColor="text1"/>
        </w:rPr>
      </w:pPr>
    </w:p>
    <w:p w14:paraId="6F5AA152" w14:textId="77777777" w:rsidR="00D27C9E" w:rsidRPr="004F09C9" w:rsidRDefault="00D27C9E">
      <w:pPr>
        <w:spacing w:line="259" w:lineRule="auto"/>
        <w:ind w:left="244" w:right="90"/>
        <w:rPr>
          <w:color w:val="000000" w:themeColor="text1"/>
        </w:rPr>
      </w:pPr>
    </w:p>
    <w:p w14:paraId="02EBC9D8" w14:textId="77777777" w:rsidR="00D27C9E" w:rsidRPr="004F09C9" w:rsidRDefault="00D27C9E">
      <w:pPr>
        <w:spacing w:line="259" w:lineRule="auto"/>
        <w:ind w:left="244" w:right="90"/>
        <w:rPr>
          <w:color w:val="000000" w:themeColor="text1"/>
        </w:rPr>
      </w:pPr>
    </w:p>
    <w:p w14:paraId="2AAB0B1C" w14:textId="77777777" w:rsidR="00D27C9E" w:rsidRPr="004F09C9" w:rsidRDefault="00D27C9E">
      <w:pPr>
        <w:spacing w:line="259" w:lineRule="auto"/>
        <w:ind w:left="244" w:right="90"/>
        <w:rPr>
          <w:color w:val="000000" w:themeColor="text1"/>
        </w:rPr>
      </w:pPr>
    </w:p>
    <w:p w14:paraId="7ED5E805" w14:textId="77777777" w:rsidR="00D27C9E" w:rsidRPr="004F09C9" w:rsidRDefault="00D27C9E">
      <w:pPr>
        <w:spacing w:line="259" w:lineRule="auto"/>
        <w:ind w:left="244" w:right="90"/>
        <w:rPr>
          <w:color w:val="000000" w:themeColor="text1"/>
        </w:rPr>
      </w:pPr>
    </w:p>
    <w:p w14:paraId="6F32F728" w14:textId="77777777" w:rsidR="00D27C9E" w:rsidRPr="004F09C9" w:rsidRDefault="00D27C9E">
      <w:pPr>
        <w:spacing w:line="259" w:lineRule="auto"/>
        <w:ind w:left="244" w:right="90"/>
        <w:rPr>
          <w:color w:val="000000" w:themeColor="text1"/>
        </w:rPr>
      </w:pPr>
    </w:p>
    <w:p w14:paraId="1140B6BD" w14:textId="77777777" w:rsidR="00D27C9E" w:rsidRPr="004F09C9" w:rsidRDefault="00D27C9E">
      <w:pPr>
        <w:spacing w:line="259" w:lineRule="auto"/>
        <w:ind w:left="244" w:right="90"/>
        <w:rPr>
          <w:color w:val="000000" w:themeColor="text1"/>
        </w:rPr>
      </w:pPr>
    </w:p>
    <w:p w14:paraId="7AAF3837" w14:textId="77777777" w:rsidR="00D27C9E" w:rsidRPr="004F09C9" w:rsidRDefault="00D27C9E">
      <w:pPr>
        <w:spacing w:line="259" w:lineRule="auto"/>
        <w:ind w:left="244" w:right="90"/>
        <w:rPr>
          <w:color w:val="000000" w:themeColor="text1"/>
        </w:rPr>
      </w:pPr>
    </w:p>
    <w:p w14:paraId="2F0C81BB" w14:textId="33786147" w:rsidR="00D27C9E" w:rsidRDefault="00D27C9E">
      <w:pPr>
        <w:spacing w:line="259" w:lineRule="auto"/>
        <w:ind w:left="244" w:right="90"/>
        <w:rPr>
          <w:color w:val="000000" w:themeColor="text1"/>
        </w:rPr>
      </w:pPr>
    </w:p>
    <w:p w14:paraId="2C38B53D" w14:textId="168DB3D6" w:rsidR="001B2751" w:rsidRDefault="001B2751">
      <w:pPr>
        <w:spacing w:line="259" w:lineRule="auto"/>
        <w:ind w:left="244" w:right="90"/>
        <w:rPr>
          <w:color w:val="000000" w:themeColor="text1"/>
        </w:rPr>
      </w:pPr>
    </w:p>
    <w:p w14:paraId="5538E7F1" w14:textId="0326E22B" w:rsidR="001B2751" w:rsidRDefault="001B2751">
      <w:pPr>
        <w:spacing w:line="259" w:lineRule="auto"/>
        <w:ind w:left="244" w:right="90"/>
        <w:rPr>
          <w:color w:val="000000" w:themeColor="text1"/>
        </w:rPr>
      </w:pPr>
    </w:p>
    <w:p w14:paraId="05BF4864" w14:textId="1648E3B9" w:rsidR="001B2751" w:rsidRDefault="001B2751">
      <w:pPr>
        <w:spacing w:line="259" w:lineRule="auto"/>
        <w:ind w:left="244" w:right="90"/>
        <w:rPr>
          <w:color w:val="000000" w:themeColor="text1"/>
        </w:rPr>
      </w:pPr>
    </w:p>
    <w:p w14:paraId="0554EDF1" w14:textId="2638F48E" w:rsidR="001B2751" w:rsidRDefault="001B2751">
      <w:pPr>
        <w:spacing w:line="259" w:lineRule="auto"/>
        <w:ind w:left="244" w:right="90"/>
        <w:rPr>
          <w:color w:val="000000" w:themeColor="text1"/>
        </w:rPr>
      </w:pPr>
    </w:p>
    <w:p w14:paraId="720ABE0B" w14:textId="21299503" w:rsidR="001B2751" w:rsidRDefault="001B2751">
      <w:pPr>
        <w:spacing w:line="259" w:lineRule="auto"/>
        <w:ind w:left="244" w:right="90"/>
        <w:rPr>
          <w:color w:val="000000" w:themeColor="text1"/>
        </w:rPr>
      </w:pPr>
    </w:p>
    <w:p w14:paraId="53464A43" w14:textId="4A9BD2B1" w:rsidR="001B2751" w:rsidRDefault="001B2751">
      <w:pPr>
        <w:spacing w:line="259" w:lineRule="auto"/>
        <w:ind w:left="244" w:right="90"/>
        <w:rPr>
          <w:color w:val="000000" w:themeColor="text1"/>
        </w:rPr>
      </w:pPr>
    </w:p>
    <w:p w14:paraId="56EEAEC9" w14:textId="77777777" w:rsidR="001B2751" w:rsidRPr="004F09C9" w:rsidRDefault="001B2751">
      <w:pPr>
        <w:spacing w:line="259" w:lineRule="auto"/>
        <w:ind w:left="244" w:right="90"/>
        <w:rPr>
          <w:color w:val="000000" w:themeColor="text1"/>
        </w:rPr>
      </w:pPr>
    </w:p>
    <w:p w14:paraId="0DD99E3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7096FE5D"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BA92EF1" w14:textId="2F4807A3"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own,James T" w:date="2019-02-10T17:47:00Z" w:initials="BT">
    <w:p w14:paraId="0CA56F2D" w14:textId="0544060A" w:rsidR="00803A00" w:rsidRDefault="00803A00">
      <w:pPr>
        <w:pStyle w:val="CommentText"/>
      </w:pPr>
      <w:r>
        <w:rPr>
          <w:rStyle w:val="CommentReference"/>
        </w:rPr>
        <w:annotationRef/>
      </w:r>
      <w:r>
        <w:rPr>
          <w:rStyle w:val="CommentReference"/>
        </w:rPr>
        <w:t>How do you find the changes I have made to the title?</w:t>
      </w:r>
    </w:p>
  </w:comment>
  <w:comment w:id="1" w:author="Brown,James T" w:date="2019-02-05T18:29:00Z" w:initials="BT">
    <w:p w14:paraId="03BDE392" w14:textId="77777777" w:rsidR="00803A00" w:rsidRDefault="00803A00">
      <w:pPr>
        <w:pStyle w:val="CommentText"/>
      </w:pPr>
      <w:r>
        <w:rPr>
          <w:rStyle w:val="CommentReference"/>
        </w:rPr>
        <w:annotationRef/>
      </w:r>
      <w:r>
        <w:t xml:space="preserve">The page numbers and labels are no longer connected and there may be some discrepancies  </w:t>
      </w:r>
    </w:p>
  </w:comment>
  <w:comment w:id="2" w:author="Brown,James T" w:date="2019-02-05T19:04:00Z" w:initials="BT">
    <w:p w14:paraId="26D01D59" w14:textId="77777777" w:rsidR="00803A00" w:rsidRDefault="00803A00">
      <w:pPr>
        <w:pStyle w:val="CommentText"/>
      </w:pPr>
      <w:r>
        <w:rPr>
          <w:rStyle w:val="CommentReference"/>
        </w:rPr>
        <w:annotationRef/>
      </w:r>
      <w:r>
        <w:t>This list does not match text</w:t>
      </w:r>
    </w:p>
  </w:comment>
  <w:comment w:id="4" w:author="reviewer" w:date="2019-02-11T10:59:00Z" w:initials="a">
    <w:p w14:paraId="588ED9E3" w14:textId="77777777" w:rsidR="00803A00" w:rsidRDefault="00803A00" w:rsidP="00E872D5">
      <w:pPr>
        <w:pStyle w:val="CommentText"/>
      </w:pPr>
      <w:r>
        <w:rPr>
          <w:rStyle w:val="CommentReference"/>
        </w:rPr>
        <w:annotationRef/>
      </w:r>
      <w:r>
        <w:rPr>
          <w:noProof/>
        </w:rPr>
        <w:t>You need to add references here as to what work has been done before - it doesn't have to include ECB.</w:t>
      </w:r>
    </w:p>
  </w:comment>
  <w:comment w:id="5" w:author="reviewer" w:date="2019-02-11T11:05:00Z" w:initials="a">
    <w:p w14:paraId="7B49C715" w14:textId="77777777" w:rsidR="00803A00" w:rsidRDefault="00803A00" w:rsidP="00E872D5">
      <w:pPr>
        <w:pStyle w:val="CommentText"/>
      </w:pPr>
      <w:r>
        <w:rPr>
          <w:rStyle w:val="CommentReference"/>
        </w:rPr>
        <w:annotationRef/>
      </w:r>
      <w:r>
        <w:rPr>
          <w:noProof/>
        </w:rPr>
        <w:t>And this is where you describe past work with ECB</w:t>
      </w:r>
    </w:p>
  </w:comment>
  <w:comment w:id="80" w:author="Dan Hahn" w:date="2019-02-06T05:59:00Z" w:initials="DH">
    <w:p w14:paraId="18A07D7F" w14:textId="77777777" w:rsidR="00803A00" w:rsidRPr="00BC1BD3" w:rsidRDefault="00803A00" w:rsidP="00BC1BD3">
      <w:r>
        <w:rPr>
          <w:rStyle w:val="CommentReference"/>
        </w:rPr>
        <w:annotationRef/>
      </w:r>
      <w:r>
        <w:t xml:space="preserve">Bad phrasing here and other places in this sentence. </w:t>
      </w:r>
    </w:p>
  </w:comment>
  <w:comment w:id="81" w:author="Brown, James T." w:date="2019-02-07T14:03:00Z" w:initials="BJT-A">
    <w:p w14:paraId="6FF8432E" w14:textId="1382FEBA" w:rsidR="00803A00" w:rsidRDefault="00803A00">
      <w:pPr>
        <w:pStyle w:val="CommentText"/>
      </w:pPr>
      <w:r>
        <w:rPr>
          <w:rStyle w:val="CommentReference"/>
        </w:rPr>
        <w:annotationRef/>
      </w:r>
      <w:r>
        <w:t>I revised this statement.</w:t>
      </w:r>
    </w:p>
  </w:comment>
  <w:comment w:id="727" w:author="Dan" w:date="2019-02-07T07:17:00Z" w:initials="D">
    <w:p w14:paraId="4C7400AB" w14:textId="77777777" w:rsidR="00803A00" w:rsidRDefault="00803A00">
      <w:pPr>
        <w:pStyle w:val="CommentText"/>
      </w:pPr>
      <w:r>
        <w:rPr>
          <w:rStyle w:val="CommentReference"/>
        </w:rPr>
        <w:annotationRef/>
      </w:r>
      <w:r>
        <w:t xml:space="preserve">Present results looking at it both ways. Also, fix the order of figures. </w:t>
      </w:r>
    </w:p>
  </w:comment>
  <w:comment w:id="728" w:author="Brown, James T." w:date="2019-02-12T14:08:00Z" w:initials="BJT-A">
    <w:p w14:paraId="6B8998E2" w14:textId="45A75006" w:rsidR="00803A00" w:rsidRDefault="00803A00" w:rsidP="008262F8">
      <w:pPr>
        <w:pStyle w:val="CommentText"/>
      </w:pPr>
      <w:r>
        <w:rPr>
          <w:rStyle w:val="CommentReference"/>
        </w:rPr>
        <w:annotationRef/>
      </w:r>
      <w:r>
        <w:t>I made revisions to this statement and the alternative presentation of the data is presented below.</w:t>
      </w:r>
    </w:p>
  </w:comment>
  <w:comment w:id="735" w:author="Dan" w:date="2019-02-07T07:18:00Z" w:initials="D">
    <w:p w14:paraId="194A7671" w14:textId="77777777" w:rsidR="00803A00" w:rsidRDefault="00803A00">
      <w:pPr>
        <w:pStyle w:val="CommentText"/>
      </w:pPr>
      <w:r>
        <w:rPr>
          <w:rStyle w:val="CommentReference"/>
        </w:rPr>
        <w:annotationRef/>
      </w:r>
      <w:r>
        <w:t xml:space="preserve">Turn this sentence around. Start with the relationship you were trying to capture and then talk about the parameters you measured between the two strains to make it clear that you did indeed test the relationship you say you are. </w:t>
      </w:r>
    </w:p>
  </w:comment>
  <w:comment w:id="736" w:author="Brown, James T." w:date="2019-02-07T14:00:00Z" w:initials="BJT-A">
    <w:p w14:paraId="06EC7F76" w14:textId="44FE6F15" w:rsidR="00803A00" w:rsidRDefault="00803A00">
      <w:pPr>
        <w:pStyle w:val="CommentText"/>
      </w:pPr>
      <w:r>
        <w:rPr>
          <w:rStyle w:val="CommentReference"/>
        </w:rPr>
        <w:annotationRef/>
      </w:r>
      <w:r>
        <w:t>This statement was rewritten</w:t>
      </w:r>
    </w:p>
  </w:comment>
  <w:comment w:id="791" w:author="Dan" w:date="2019-02-07T07:24:00Z" w:initials="D">
    <w:p w14:paraId="58AE8A1E" w14:textId="77777777" w:rsidR="00803A00" w:rsidRDefault="00803A00">
      <w:pPr>
        <w:pStyle w:val="CommentText"/>
      </w:pPr>
      <w:r>
        <w:rPr>
          <w:rStyle w:val="CommentReference"/>
        </w:rPr>
        <w:annotationRef/>
      </w:r>
      <w:r>
        <w:t xml:space="preserve">When writing complex sentences like this, I usually start out with the main point and then say how I tried to get to that main point. </w:t>
      </w:r>
    </w:p>
  </w:comment>
  <w:comment w:id="793" w:author="Brown, James T." w:date="2019-02-07T13:58:00Z" w:initials="BJT-A">
    <w:p w14:paraId="139DB94D" w14:textId="4ACB4AD5" w:rsidR="00803A00" w:rsidRDefault="00803A00">
      <w:pPr>
        <w:pStyle w:val="CommentText"/>
      </w:pPr>
      <w:r>
        <w:rPr>
          <w:rStyle w:val="CommentReference"/>
        </w:rPr>
        <w:annotationRef/>
      </w:r>
      <w:r>
        <w:t>Thank you for this advice, it made rephrasing this sentence much easier!</w:t>
      </w:r>
    </w:p>
  </w:comment>
  <w:comment w:id="798" w:author="Dan" w:date="2019-02-07T07:29:00Z" w:initials="D">
    <w:p w14:paraId="3AF57C29" w14:textId="77777777" w:rsidR="00803A00" w:rsidRDefault="00803A00">
      <w:pPr>
        <w:pStyle w:val="CommentText"/>
      </w:pPr>
      <w:r>
        <w:rPr>
          <w:rStyle w:val="CommentReference"/>
        </w:rPr>
        <w:annotationRef/>
      </w:r>
      <w:r>
        <w:t xml:space="preserve">Try to rewrite this sentence again with more clarity. I would say something like “I was unable to distinguish between shallow and deep-diapausing larvae within the short-diapausing genotype because CO2 production did not differ between these two diapause phenotypes on the day mass peaked. Write a sentence like this one about the wet mass measures too. </w:t>
      </w:r>
    </w:p>
  </w:comment>
  <w:comment w:id="799" w:author="Brown, James T." w:date="2019-02-07T13:58:00Z" w:initials="BJT-A">
    <w:p w14:paraId="2515CB28" w14:textId="30BE1305" w:rsidR="00803A00" w:rsidRDefault="00803A00">
      <w:pPr>
        <w:pStyle w:val="CommentText"/>
      </w:pPr>
      <w:r>
        <w:rPr>
          <w:rStyle w:val="CommentReference"/>
        </w:rPr>
        <w:annotationRef/>
      </w:r>
      <w:r>
        <w:t xml:space="preserve">These statements have been rewritten. </w:t>
      </w:r>
    </w:p>
  </w:comment>
  <w:comment w:id="1040" w:author="Dan" w:date="2019-01-29T09:59:00Z" w:initials="D">
    <w:p w14:paraId="01CE5934" w14:textId="77777777" w:rsidR="00803A00" w:rsidRDefault="00803A00">
      <w:pPr>
        <w:pStyle w:val="CommentText"/>
      </w:pPr>
      <w:r>
        <w:rPr>
          <w:rStyle w:val="CommentReference"/>
        </w:rPr>
        <w:annotationRef/>
      </w:r>
      <w:r>
        <w:t xml:space="preserve">You cannot </w:t>
      </w:r>
      <w:proofErr w:type="spellStart"/>
      <w:r>
        <w:t>male</w:t>
      </w:r>
      <w:proofErr w:type="spellEnd"/>
      <w:r>
        <w:t xml:space="preserve"> a statement like this without citing the references that back you up. In fact, you may want to list 1-2 references after each statement in this list of three bold things to say. </w:t>
      </w:r>
    </w:p>
  </w:comment>
  <w:comment w:id="1056" w:author="Dan" w:date="2019-01-29T10:01:00Z" w:initials="D">
    <w:p w14:paraId="6440D7B6" w14:textId="77777777" w:rsidR="00803A00" w:rsidRDefault="00803A00">
      <w:pPr>
        <w:pStyle w:val="CommentText"/>
      </w:pPr>
      <w:r>
        <w:rPr>
          <w:rStyle w:val="CommentReference"/>
        </w:rPr>
        <w:annotationRef/>
      </w:r>
      <w:r>
        <w:t xml:space="preserve">Here is the place to follow with your specific prediction that the long-diapause genotype will have greater stores. </w:t>
      </w:r>
    </w:p>
  </w:comment>
  <w:comment w:id="1069" w:author="Dan" w:date="2019-01-29T10:01:00Z" w:initials="D">
    <w:p w14:paraId="26A04753" w14:textId="176440BB" w:rsidR="00803A00" w:rsidRDefault="00803A00">
      <w:pPr>
        <w:pStyle w:val="CommentText"/>
      </w:pPr>
      <w:r>
        <w:t xml:space="preserve"> </w:t>
      </w:r>
      <w:r>
        <w:rPr>
          <w:rStyle w:val="CommentReference"/>
        </w:rPr>
        <w:annotationRef/>
      </w:r>
      <w:r>
        <w:t>Citations here?</w:t>
      </w:r>
    </w:p>
  </w:comment>
  <w:comment w:id="1083" w:author="Dan" w:date="2019-01-29T10:03:00Z" w:initials="D">
    <w:p w14:paraId="463F8440" w14:textId="77777777" w:rsidR="00803A00" w:rsidRDefault="00803A00" w:rsidP="00914942">
      <w:pPr>
        <w:pStyle w:val="CommentText"/>
      </w:pPr>
      <w:r>
        <w:rPr>
          <w:rStyle w:val="CommentReference"/>
        </w:rPr>
        <w:annotationRef/>
      </w:r>
      <w:r>
        <w:t xml:space="preserve">Again, badly written sentence. </w:t>
      </w:r>
    </w:p>
  </w:comment>
  <w:comment w:id="1096" w:author="Dan" w:date="2019-01-29T10:02:00Z" w:initials="D">
    <w:p w14:paraId="1B5E6690" w14:textId="77777777" w:rsidR="00062423" w:rsidRDefault="00062423" w:rsidP="00062423">
      <w:pPr>
        <w:pStyle w:val="CommentText"/>
      </w:pPr>
      <w:r>
        <w:rPr>
          <w:rStyle w:val="CommentReference"/>
        </w:rPr>
        <w:annotationRef/>
      </w:r>
      <w:r>
        <w:t xml:space="preserve">Combine these two </w:t>
      </w:r>
      <w:proofErr w:type="spellStart"/>
      <w:r>
        <w:t>statmeents</w:t>
      </w:r>
      <w:proofErr w:type="spellEnd"/>
      <w:r>
        <w:t xml:space="preserve"> </w:t>
      </w:r>
      <w:proofErr w:type="spellStart"/>
      <w:r>
        <w:t>toghether</w:t>
      </w:r>
      <w:proofErr w:type="spellEnd"/>
      <w:r>
        <w:t xml:space="preserve"> into 1. </w:t>
      </w:r>
    </w:p>
  </w:comment>
  <w:comment w:id="1104" w:author="Dan" w:date="2019-01-29T10:02:00Z" w:initials="D">
    <w:p w14:paraId="0F9165F0" w14:textId="77777777" w:rsidR="00062423" w:rsidRDefault="00062423" w:rsidP="00062423">
      <w:pPr>
        <w:pStyle w:val="CommentText"/>
      </w:pPr>
      <w:r>
        <w:rPr>
          <w:rStyle w:val="CommentReference"/>
        </w:rPr>
        <w:annotationRef/>
      </w:r>
      <w:r>
        <w:t xml:space="preserve">When you have an association it needs to be between 2 things. Why do you only list one thing here? </w:t>
      </w:r>
    </w:p>
  </w:comment>
  <w:comment w:id="1108" w:author="Dan" w:date="2019-01-29T10:02:00Z" w:initials="D">
    <w:p w14:paraId="58006C2F" w14:textId="77777777" w:rsidR="00062423" w:rsidRDefault="00062423" w:rsidP="00062423">
      <w:pPr>
        <w:pStyle w:val="CommentText"/>
      </w:pPr>
      <w:r>
        <w:rPr>
          <w:rStyle w:val="CommentReference"/>
        </w:rPr>
        <w:annotationRef/>
      </w:r>
      <w:r>
        <w:t xml:space="preserve">Did you read this part of the sentence? </w:t>
      </w:r>
    </w:p>
  </w:comment>
  <w:comment w:id="1114" w:author="Dan" w:date="2019-01-29T10:05:00Z" w:initials="D">
    <w:p w14:paraId="625EE038" w14:textId="77777777" w:rsidR="00BE155D" w:rsidRDefault="00BE155D" w:rsidP="00BE155D">
      <w:pPr>
        <w:pStyle w:val="CommentText"/>
      </w:pPr>
      <w:r>
        <w:rPr>
          <w:rStyle w:val="CommentReference"/>
        </w:rPr>
        <w:annotationRef/>
      </w:r>
      <w:r>
        <w:t>Also cite my review here.</w:t>
      </w:r>
    </w:p>
  </w:comment>
  <w:comment w:id="1118" w:author="Dan" w:date="2019-01-29T10:04:00Z" w:initials="D">
    <w:p w14:paraId="1D96458F" w14:textId="77777777" w:rsidR="00803A00" w:rsidRDefault="00803A00">
      <w:pPr>
        <w:pStyle w:val="CommentText"/>
      </w:pPr>
      <w:r>
        <w:rPr>
          <w:rStyle w:val="CommentReference"/>
        </w:rPr>
        <w:annotationRef/>
      </w:r>
      <w:r>
        <w:t>Bad editing</w:t>
      </w:r>
    </w:p>
  </w:comment>
  <w:comment w:id="1119" w:author="Dan" w:date="2019-01-29T10:27:00Z" w:initials="D">
    <w:p w14:paraId="6B13F420" w14:textId="77777777" w:rsidR="00803A00" w:rsidRDefault="00803A00">
      <w:pPr>
        <w:pStyle w:val="CommentText"/>
      </w:pPr>
      <w:r>
        <w:rPr>
          <w:rStyle w:val="CommentReference"/>
        </w:rPr>
        <w:annotationRef/>
      </w:r>
      <w:r>
        <w:t>You need a citation here.</w:t>
      </w:r>
    </w:p>
  </w:comment>
  <w:comment w:id="1120" w:author="Dan" w:date="2019-01-29T10:29:00Z" w:initials="D">
    <w:p w14:paraId="77895513" w14:textId="77777777" w:rsidR="00803A00" w:rsidRDefault="00803A00">
      <w:pPr>
        <w:pStyle w:val="CommentText"/>
      </w:pPr>
      <w:r>
        <w:rPr>
          <w:rStyle w:val="CommentReference"/>
        </w:rPr>
        <w:annotationRef/>
      </w:r>
      <w:r>
        <w:t xml:space="preserve">I do not understand this statement. What do you mean. Why do you not cite the Bradshaw study the first time you refer to it? </w:t>
      </w:r>
    </w:p>
  </w:comment>
  <w:comment w:id="1121" w:author="Dan" w:date="2019-01-29T10:31:00Z" w:initials="D">
    <w:p w14:paraId="734CF32C" w14:textId="77777777" w:rsidR="00803A00" w:rsidRDefault="00803A00">
      <w:pPr>
        <w:pStyle w:val="CommentText"/>
      </w:pPr>
      <w:r>
        <w:rPr>
          <w:rStyle w:val="CommentReference"/>
        </w:rPr>
        <w:annotationRef/>
      </w:r>
      <w:r>
        <w:t xml:space="preserve">Cut this down and combine it with the previous sentence. </w:t>
      </w:r>
    </w:p>
  </w:comment>
  <w:comment w:id="1122" w:author="Dan" w:date="2019-01-29T10:33:00Z" w:initials="D">
    <w:p w14:paraId="6A19E601" w14:textId="44711BB3" w:rsidR="00803A00" w:rsidRDefault="00803A00">
      <w:pPr>
        <w:pStyle w:val="CommentText"/>
      </w:pPr>
      <w:r>
        <w:rPr>
          <w:rStyle w:val="CommentReference"/>
        </w:rPr>
        <w:annotationRef/>
      </w:r>
      <w:r>
        <w:t>Be clear about what you mean here. I think you are referring to the fact that the short-diapause genotype also had shallow and deep-</w:t>
      </w:r>
      <w:proofErr w:type="spellStart"/>
      <w:r>
        <w:t>diapausers</w:t>
      </w:r>
      <w:proofErr w:type="spellEnd"/>
      <w:r>
        <w:t xml:space="preserve"> where the long-diapause genotype only showed deep-diapause. Cut out useless se4ntences like this one and get right to the heart of the matter as you do below. </w:t>
      </w:r>
    </w:p>
  </w:comment>
  <w:comment w:id="1124" w:author="Dan" w:date="2019-01-29T10:42:00Z" w:initials="D">
    <w:p w14:paraId="7E999A7D" w14:textId="77777777" w:rsidR="00803A00" w:rsidRDefault="00803A00">
      <w:pPr>
        <w:pStyle w:val="CommentText"/>
      </w:pPr>
      <w:r>
        <w:rPr>
          <w:rStyle w:val="CommentReference"/>
        </w:rPr>
        <w:annotationRef/>
      </w:r>
      <w:r>
        <w:t xml:space="preserve">OK, so what does this mean for pest monitoring or prediction, here you need a wrap up paragraph talking about what potential applications your work can have and the dollars that might be saved with better ECB management. </w:t>
      </w:r>
    </w:p>
    <w:p w14:paraId="65C89D5A" w14:textId="77777777" w:rsidR="00803A00" w:rsidRDefault="00803A0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A56F2D" w15:done="0"/>
  <w15:commentEx w15:paraId="03BDE392" w15:done="0"/>
  <w15:commentEx w15:paraId="26D01D59" w15:done="0"/>
  <w15:commentEx w15:paraId="588ED9E3" w15:done="0"/>
  <w15:commentEx w15:paraId="7B49C715" w15:done="0"/>
  <w15:commentEx w15:paraId="18A07D7F" w15:done="0"/>
  <w15:commentEx w15:paraId="6FF8432E" w15:paraIdParent="18A07D7F" w15:done="0"/>
  <w15:commentEx w15:paraId="4C7400AB" w15:done="0"/>
  <w15:commentEx w15:paraId="6B8998E2" w15:paraIdParent="4C7400AB" w15:done="0"/>
  <w15:commentEx w15:paraId="194A7671" w15:done="0"/>
  <w15:commentEx w15:paraId="06EC7F76" w15:paraIdParent="194A7671" w15:done="0"/>
  <w15:commentEx w15:paraId="58AE8A1E" w15:done="0"/>
  <w15:commentEx w15:paraId="139DB94D" w15:paraIdParent="58AE8A1E" w15:done="0"/>
  <w15:commentEx w15:paraId="3AF57C29" w15:done="0"/>
  <w15:commentEx w15:paraId="2515CB28" w15:paraIdParent="3AF57C29" w15:done="0"/>
  <w15:commentEx w15:paraId="01CE5934" w15:done="0"/>
  <w15:commentEx w15:paraId="6440D7B6" w15:done="0"/>
  <w15:commentEx w15:paraId="26A04753" w15:done="0"/>
  <w15:commentEx w15:paraId="463F8440" w15:done="0"/>
  <w15:commentEx w15:paraId="1B5E6690" w15:done="0"/>
  <w15:commentEx w15:paraId="0F9165F0" w15:done="0"/>
  <w15:commentEx w15:paraId="58006C2F" w15:done="0"/>
  <w15:commentEx w15:paraId="625EE038" w15:done="0"/>
  <w15:commentEx w15:paraId="1D96458F" w15:done="0"/>
  <w15:commentEx w15:paraId="6B13F420" w15:done="0"/>
  <w15:commentEx w15:paraId="77895513" w15:done="0"/>
  <w15:commentEx w15:paraId="734CF32C" w15:done="0"/>
  <w15:commentEx w15:paraId="6A19E601" w15:done="0"/>
  <w15:commentEx w15:paraId="65C89D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A56F2D" w16cid:durableId="200AE24B"/>
  <w16cid:commentId w16cid:paraId="03BDE392" w16cid:durableId="20067699"/>
  <w16cid:commentId w16cid:paraId="26D01D59" w16cid:durableId="2006769A"/>
  <w16cid:commentId w16cid:paraId="588ED9E3" w16cid:durableId="200BD409"/>
  <w16cid:commentId w16cid:paraId="7B49C715" w16cid:durableId="200BD56A"/>
  <w16cid:commentId w16cid:paraId="18A07D7F" w16cid:durableId="2006769C"/>
  <w16cid:commentId w16cid:paraId="6FF8432E" w16cid:durableId="2006B91E"/>
  <w16cid:commentId w16cid:paraId="4C7400AB" w16cid:durableId="200676A7"/>
  <w16cid:commentId w16cid:paraId="6B8998E2" w16cid:durableId="200D51F8"/>
  <w16cid:commentId w16cid:paraId="194A7671" w16cid:durableId="200676A8"/>
  <w16cid:commentId w16cid:paraId="06EC7F76" w16cid:durableId="2006B875"/>
  <w16cid:commentId w16cid:paraId="58AE8A1E" w16cid:durableId="2007F1B9"/>
  <w16cid:commentId w16cid:paraId="139DB94D" w16cid:durableId="2007F1BA"/>
  <w16cid:commentId w16cid:paraId="3AF57C29" w16cid:durableId="200676AA"/>
  <w16cid:commentId w16cid:paraId="2515CB28" w16cid:durableId="2006B807"/>
  <w16cid:commentId w16cid:paraId="01CE5934" w16cid:durableId="200676AF"/>
  <w16cid:commentId w16cid:paraId="6440D7B6" w16cid:durableId="200676B0"/>
  <w16cid:commentId w16cid:paraId="26A04753" w16cid:durableId="200676B1"/>
  <w16cid:commentId w16cid:paraId="463F8440" w16cid:durableId="200676B5"/>
  <w16cid:commentId w16cid:paraId="1B5E6690" w16cid:durableId="200676B2"/>
  <w16cid:commentId w16cid:paraId="0F9165F0" w16cid:durableId="200676B3"/>
  <w16cid:commentId w16cid:paraId="58006C2F" w16cid:durableId="200676B4"/>
  <w16cid:commentId w16cid:paraId="625EE038" w16cid:durableId="200676B7"/>
  <w16cid:commentId w16cid:paraId="1D96458F" w16cid:durableId="200676B6"/>
  <w16cid:commentId w16cid:paraId="6B13F420" w16cid:durableId="200676BF"/>
  <w16cid:commentId w16cid:paraId="77895513" w16cid:durableId="200676C0"/>
  <w16cid:commentId w16cid:paraId="734CF32C" w16cid:durableId="200676C2"/>
  <w16cid:commentId w16cid:paraId="6A19E601" w16cid:durableId="200676C3"/>
  <w16cid:commentId w16cid:paraId="65C89D5A" w16cid:durableId="200676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730B39" w14:textId="77777777" w:rsidR="00706DE6" w:rsidRDefault="00706DE6">
      <w:pPr>
        <w:spacing w:after="0" w:line="240" w:lineRule="auto"/>
      </w:pPr>
      <w:r>
        <w:separator/>
      </w:r>
    </w:p>
  </w:endnote>
  <w:endnote w:type="continuationSeparator" w:id="0">
    <w:p w14:paraId="47CFB0E8" w14:textId="77777777" w:rsidR="00706DE6" w:rsidRDefault="00706D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20002A87" w:usb1="80000000" w:usb2="00000008"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494AF" w14:textId="77777777" w:rsidR="00803A00" w:rsidRDefault="00803A00">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44486" w14:textId="77777777" w:rsidR="00803A00" w:rsidRDefault="00803A00">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FBB1C" w14:textId="77777777" w:rsidR="00803A00" w:rsidRDefault="00803A00">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9963F" w14:textId="77777777" w:rsidR="00803A00" w:rsidRDefault="00803A00">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0409F" w14:textId="77777777" w:rsidR="00803A00" w:rsidRDefault="00803A00">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945E" w14:textId="77777777" w:rsidR="00803A00" w:rsidRDefault="00803A00">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21466" w14:textId="77777777" w:rsidR="00803A00" w:rsidRDefault="00803A00">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14FD8" w14:textId="77777777" w:rsidR="00803A00" w:rsidRDefault="00803A00">
    <w:pPr>
      <w:spacing w:after="0" w:line="259" w:lineRule="auto"/>
      <w:ind w:left="0" w:right="80" w:firstLine="0"/>
      <w:jc w:val="center"/>
    </w:pPr>
    <w:r>
      <w:fldChar w:fldCharType="begin"/>
    </w:r>
    <w:r>
      <w:instrText xml:space="preserve"> PAGE   \* MERGEFORMAT </w:instrText>
    </w:r>
    <w:r>
      <w:fldChar w:fldCharType="separate"/>
    </w:r>
    <w:r>
      <w:rPr>
        <w:noProof/>
      </w:rPr>
      <w:t>3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91B93" w14:textId="77777777" w:rsidR="00803A00" w:rsidRDefault="00803A00">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11D51" w14:textId="77777777" w:rsidR="00706DE6" w:rsidRDefault="00706DE6">
      <w:pPr>
        <w:spacing w:after="0" w:line="240" w:lineRule="auto"/>
      </w:pPr>
      <w:r>
        <w:separator/>
      </w:r>
    </w:p>
  </w:footnote>
  <w:footnote w:type="continuationSeparator" w:id="0">
    <w:p w14:paraId="1AB3FD2A" w14:textId="77777777" w:rsidR="00706DE6" w:rsidRDefault="00706D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5465B" w14:textId="77777777" w:rsidR="00803A00" w:rsidRDefault="00803A00">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7316F" w14:textId="77777777" w:rsidR="00803A00" w:rsidRDefault="00803A00">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DA770" w14:textId="77777777" w:rsidR="00803A00" w:rsidRDefault="00803A00">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7E7DD" w14:textId="77777777" w:rsidR="00803A00" w:rsidRDefault="00803A00">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F4D4F" w14:textId="77777777" w:rsidR="00803A00" w:rsidRDefault="00803A00">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6B3E7" w14:textId="77777777" w:rsidR="00803A00" w:rsidRDefault="00803A00">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0855F" w14:textId="77777777" w:rsidR="00803A00" w:rsidRDefault="00803A00">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520FF" w14:textId="77777777" w:rsidR="00803A00" w:rsidRDefault="00803A00">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D9354" w14:textId="77777777" w:rsidR="00803A00" w:rsidRDefault="00803A00">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9" type="#_x0000_t75" style="width:46.1pt;height:4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47032"/>
    <w:rsid w:val="000472C3"/>
    <w:rsid w:val="00054F53"/>
    <w:rsid w:val="00062423"/>
    <w:rsid w:val="0006372C"/>
    <w:rsid w:val="000978A9"/>
    <w:rsid w:val="000A008B"/>
    <w:rsid w:val="000D6E6E"/>
    <w:rsid w:val="000E1D1C"/>
    <w:rsid w:val="000E69EC"/>
    <w:rsid w:val="001011C2"/>
    <w:rsid w:val="00101994"/>
    <w:rsid w:val="0014256A"/>
    <w:rsid w:val="00147FCB"/>
    <w:rsid w:val="001545B6"/>
    <w:rsid w:val="001600C3"/>
    <w:rsid w:val="0017795F"/>
    <w:rsid w:val="00182BD7"/>
    <w:rsid w:val="001906B7"/>
    <w:rsid w:val="001B1721"/>
    <w:rsid w:val="001B2751"/>
    <w:rsid w:val="001B705E"/>
    <w:rsid w:val="001C527C"/>
    <w:rsid w:val="001C689C"/>
    <w:rsid w:val="001C6E15"/>
    <w:rsid w:val="001E7880"/>
    <w:rsid w:val="001F72E0"/>
    <w:rsid w:val="001F744C"/>
    <w:rsid w:val="00206B10"/>
    <w:rsid w:val="00210119"/>
    <w:rsid w:val="002407FE"/>
    <w:rsid w:val="00246FC2"/>
    <w:rsid w:val="00247503"/>
    <w:rsid w:val="00251EBA"/>
    <w:rsid w:val="00271B96"/>
    <w:rsid w:val="00274996"/>
    <w:rsid w:val="002959D9"/>
    <w:rsid w:val="002960D2"/>
    <w:rsid w:val="002C384F"/>
    <w:rsid w:val="002C7438"/>
    <w:rsid w:val="002D0CB1"/>
    <w:rsid w:val="002D7BCE"/>
    <w:rsid w:val="002E1D44"/>
    <w:rsid w:val="002E45AE"/>
    <w:rsid w:val="002E461C"/>
    <w:rsid w:val="002F0CE8"/>
    <w:rsid w:val="00313940"/>
    <w:rsid w:val="00315D8F"/>
    <w:rsid w:val="00323875"/>
    <w:rsid w:val="003240C8"/>
    <w:rsid w:val="00333DE5"/>
    <w:rsid w:val="00336675"/>
    <w:rsid w:val="00345E06"/>
    <w:rsid w:val="0035668A"/>
    <w:rsid w:val="00356F97"/>
    <w:rsid w:val="003571AB"/>
    <w:rsid w:val="00385FDC"/>
    <w:rsid w:val="003B2371"/>
    <w:rsid w:val="003B73A4"/>
    <w:rsid w:val="003C04C1"/>
    <w:rsid w:val="0041772E"/>
    <w:rsid w:val="004179BB"/>
    <w:rsid w:val="00422199"/>
    <w:rsid w:val="004370E5"/>
    <w:rsid w:val="00445BE1"/>
    <w:rsid w:val="0045069E"/>
    <w:rsid w:val="00451DDE"/>
    <w:rsid w:val="004817D3"/>
    <w:rsid w:val="00483A1B"/>
    <w:rsid w:val="00490123"/>
    <w:rsid w:val="004919E1"/>
    <w:rsid w:val="00495008"/>
    <w:rsid w:val="004A056B"/>
    <w:rsid w:val="004B74F2"/>
    <w:rsid w:val="004C310D"/>
    <w:rsid w:val="004D5603"/>
    <w:rsid w:val="004D56D5"/>
    <w:rsid w:val="004E0D5A"/>
    <w:rsid w:val="004E7673"/>
    <w:rsid w:val="004F09C9"/>
    <w:rsid w:val="004F4745"/>
    <w:rsid w:val="0051573D"/>
    <w:rsid w:val="00527077"/>
    <w:rsid w:val="00534357"/>
    <w:rsid w:val="00560914"/>
    <w:rsid w:val="0056454F"/>
    <w:rsid w:val="0057015C"/>
    <w:rsid w:val="0058403E"/>
    <w:rsid w:val="005877E3"/>
    <w:rsid w:val="00597966"/>
    <w:rsid w:val="005A5F4B"/>
    <w:rsid w:val="005B2DDE"/>
    <w:rsid w:val="005B3839"/>
    <w:rsid w:val="005B385A"/>
    <w:rsid w:val="005C0337"/>
    <w:rsid w:val="005D0A52"/>
    <w:rsid w:val="005D29A0"/>
    <w:rsid w:val="005D47E5"/>
    <w:rsid w:val="005F7D5A"/>
    <w:rsid w:val="006023CB"/>
    <w:rsid w:val="0061542F"/>
    <w:rsid w:val="006200F2"/>
    <w:rsid w:val="006229D9"/>
    <w:rsid w:val="00625D89"/>
    <w:rsid w:val="006322BC"/>
    <w:rsid w:val="0063279C"/>
    <w:rsid w:val="00643F52"/>
    <w:rsid w:val="00652767"/>
    <w:rsid w:val="00667F35"/>
    <w:rsid w:val="00684AFF"/>
    <w:rsid w:val="00695B9E"/>
    <w:rsid w:val="00697C07"/>
    <w:rsid w:val="006B3D7A"/>
    <w:rsid w:val="006D2398"/>
    <w:rsid w:val="006E4F43"/>
    <w:rsid w:val="006F58EA"/>
    <w:rsid w:val="006F5EF4"/>
    <w:rsid w:val="00702570"/>
    <w:rsid w:val="00706B3A"/>
    <w:rsid w:val="00706DE6"/>
    <w:rsid w:val="007217F9"/>
    <w:rsid w:val="00725EDF"/>
    <w:rsid w:val="00754F0B"/>
    <w:rsid w:val="00774337"/>
    <w:rsid w:val="007B2067"/>
    <w:rsid w:val="007B4027"/>
    <w:rsid w:val="007B6F1F"/>
    <w:rsid w:val="007C1A3D"/>
    <w:rsid w:val="007C3B04"/>
    <w:rsid w:val="007F477F"/>
    <w:rsid w:val="007F6A28"/>
    <w:rsid w:val="00803A00"/>
    <w:rsid w:val="008262F8"/>
    <w:rsid w:val="00827493"/>
    <w:rsid w:val="00836E2F"/>
    <w:rsid w:val="00844C2B"/>
    <w:rsid w:val="008853EC"/>
    <w:rsid w:val="008A020F"/>
    <w:rsid w:val="008D03F4"/>
    <w:rsid w:val="008E6E23"/>
    <w:rsid w:val="008E70F7"/>
    <w:rsid w:val="008F5C7F"/>
    <w:rsid w:val="00901907"/>
    <w:rsid w:val="00901C16"/>
    <w:rsid w:val="00914942"/>
    <w:rsid w:val="0094006B"/>
    <w:rsid w:val="00941D82"/>
    <w:rsid w:val="0094291C"/>
    <w:rsid w:val="009514F6"/>
    <w:rsid w:val="00952DBE"/>
    <w:rsid w:val="0097178C"/>
    <w:rsid w:val="00973830"/>
    <w:rsid w:val="00990B2E"/>
    <w:rsid w:val="00993EDE"/>
    <w:rsid w:val="009972D1"/>
    <w:rsid w:val="00997F25"/>
    <w:rsid w:val="009B7A17"/>
    <w:rsid w:val="009C1240"/>
    <w:rsid w:val="009E5A7B"/>
    <w:rsid w:val="009F6006"/>
    <w:rsid w:val="00A1298B"/>
    <w:rsid w:val="00A13F24"/>
    <w:rsid w:val="00A21756"/>
    <w:rsid w:val="00A221E4"/>
    <w:rsid w:val="00A32000"/>
    <w:rsid w:val="00A33568"/>
    <w:rsid w:val="00A37F0F"/>
    <w:rsid w:val="00A618CD"/>
    <w:rsid w:val="00A75D96"/>
    <w:rsid w:val="00A87CB6"/>
    <w:rsid w:val="00AA1215"/>
    <w:rsid w:val="00AA6878"/>
    <w:rsid w:val="00AC10D3"/>
    <w:rsid w:val="00AC406C"/>
    <w:rsid w:val="00AD07F1"/>
    <w:rsid w:val="00AF74AF"/>
    <w:rsid w:val="00B134B2"/>
    <w:rsid w:val="00B155A8"/>
    <w:rsid w:val="00B2050F"/>
    <w:rsid w:val="00B211B5"/>
    <w:rsid w:val="00B22515"/>
    <w:rsid w:val="00B30EA8"/>
    <w:rsid w:val="00B662AB"/>
    <w:rsid w:val="00B71FB5"/>
    <w:rsid w:val="00BC1BD3"/>
    <w:rsid w:val="00BC2E50"/>
    <w:rsid w:val="00BD12C4"/>
    <w:rsid w:val="00BD276A"/>
    <w:rsid w:val="00BD5589"/>
    <w:rsid w:val="00BE155D"/>
    <w:rsid w:val="00BF2F90"/>
    <w:rsid w:val="00BF42BE"/>
    <w:rsid w:val="00BF7588"/>
    <w:rsid w:val="00C01CC2"/>
    <w:rsid w:val="00C040FA"/>
    <w:rsid w:val="00C0546D"/>
    <w:rsid w:val="00C11ECF"/>
    <w:rsid w:val="00C136E2"/>
    <w:rsid w:val="00C34FA8"/>
    <w:rsid w:val="00C41DB6"/>
    <w:rsid w:val="00C66D59"/>
    <w:rsid w:val="00C82911"/>
    <w:rsid w:val="00C82E8F"/>
    <w:rsid w:val="00C87443"/>
    <w:rsid w:val="00C87785"/>
    <w:rsid w:val="00C96BC2"/>
    <w:rsid w:val="00CA7658"/>
    <w:rsid w:val="00CB11F9"/>
    <w:rsid w:val="00CC4ED7"/>
    <w:rsid w:val="00CD2223"/>
    <w:rsid w:val="00CE2926"/>
    <w:rsid w:val="00CE5B15"/>
    <w:rsid w:val="00CF1B1E"/>
    <w:rsid w:val="00CF55C9"/>
    <w:rsid w:val="00CF6A55"/>
    <w:rsid w:val="00D00400"/>
    <w:rsid w:val="00D00CC9"/>
    <w:rsid w:val="00D06134"/>
    <w:rsid w:val="00D158A8"/>
    <w:rsid w:val="00D24788"/>
    <w:rsid w:val="00D27C9E"/>
    <w:rsid w:val="00D6319F"/>
    <w:rsid w:val="00D73143"/>
    <w:rsid w:val="00D87B08"/>
    <w:rsid w:val="00D93E90"/>
    <w:rsid w:val="00D9566E"/>
    <w:rsid w:val="00DA0DAB"/>
    <w:rsid w:val="00DA2BAF"/>
    <w:rsid w:val="00DA3145"/>
    <w:rsid w:val="00DA52FB"/>
    <w:rsid w:val="00DB113A"/>
    <w:rsid w:val="00DB78B2"/>
    <w:rsid w:val="00DC14A9"/>
    <w:rsid w:val="00DC3A25"/>
    <w:rsid w:val="00DC6259"/>
    <w:rsid w:val="00DD0E72"/>
    <w:rsid w:val="00DD34A5"/>
    <w:rsid w:val="00DD43B4"/>
    <w:rsid w:val="00DD5FD6"/>
    <w:rsid w:val="00DE7786"/>
    <w:rsid w:val="00DF0903"/>
    <w:rsid w:val="00E01AE6"/>
    <w:rsid w:val="00E21FFA"/>
    <w:rsid w:val="00E26727"/>
    <w:rsid w:val="00E3506E"/>
    <w:rsid w:val="00E3519C"/>
    <w:rsid w:val="00E3698F"/>
    <w:rsid w:val="00E36B65"/>
    <w:rsid w:val="00E371DB"/>
    <w:rsid w:val="00E5235D"/>
    <w:rsid w:val="00E66393"/>
    <w:rsid w:val="00E72777"/>
    <w:rsid w:val="00E819EC"/>
    <w:rsid w:val="00E872D5"/>
    <w:rsid w:val="00E93C90"/>
    <w:rsid w:val="00EB1638"/>
    <w:rsid w:val="00EE093B"/>
    <w:rsid w:val="00EF16C4"/>
    <w:rsid w:val="00EF3DED"/>
    <w:rsid w:val="00F06552"/>
    <w:rsid w:val="00F1002A"/>
    <w:rsid w:val="00F2538A"/>
    <w:rsid w:val="00F416C8"/>
    <w:rsid w:val="00F60F18"/>
    <w:rsid w:val="00F61314"/>
    <w:rsid w:val="00F62B02"/>
    <w:rsid w:val="00F62F69"/>
    <w:rsid w:val="00F87FE4"/>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4E8EF8"/>
  <w15:docId w15:val="{22DD29E2-47FD-4FF4-8A67-E264E8AB0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538B8-02A8-5C4F-9465-5EBE5B894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36352</Words>
  <Characters>207208</Characters>
  <Application>Microsoft Office Word</Application>
  <DocSecurity>0</DocSecurity>
  <Lines>1726</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2</cp:revision>
  <cp:lastPrinted>2019-02-12T17:16:00Z</cp:lastPrinted>
  <dcterms:created xsi:type="dcterms:W3CDTF">2019-02-15T06:57:00Z</dcterms:created>
  <dcterms:modified xsi:type="dcterms:W3CDTF">2019-02-15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